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8097B" w14:textId="0886F7A9" w:rsidR="0079194E" w:rsidRPr="00566261" w:rsidRDefault="0043360D" w:rsidP="00FC5D5C">
      <w:pPr>
        <w:shd w:val="clear" w:color="auto" w:fill="FFFFFF"/>
        <w:spacing w:before="100" w:beforeAutospacing="1" w:after="100" w:afterAutospacing="1" w:line="480" w:lineRule="auto"/>
        <w:rPr>
          <w:rFonts w:ascii="Calibri" w:hAnsi="Calibri" w:cs="Calibri"/>
          <w:b/>
          <w:bCs/>
          <w:color w:val="000000" w:themeColor="text1"/>
          <w:u w:val="single"/>
        </w:rPr>
      </w:pPr>
      <w:r w:rsidRPr="00566261">
        <w:rPr>
          <w:rFonts w:ascii="Calibri" w:hAnsi="Calibri" w:cs="Calibri"/>
          <w:b/>
          <w:bCs/>
          <w:color w:val="000000" w:themeColor="text1"/>
          <w:u w:val="single"/>
        </w:rPr>
        <w:t>Biometric assessments of the posterior fossa by fetal MRI: a systematic review</w:t>
      </w:r>
    </w:p>
    <w:p w14:paraId="553AD729" w14:textId="77777777"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Running title</w:t>
      </w:r>
    </w:p>
    <w:p w14:paraId="37C0ED07" w14:textId="670968D8" w:rsidR="00695B36" w:rsidRDefault="00695B36" w:rsidP="00FC5D5C">
      <w:pPr>
        <w:spacing w:line="480" w:lineRule="auto"/>
        <w:rPr>
          <w:rFonts w:ascii="Calibri" w:hAnsi="Calibri" w:cs="Calibri"/>
          <w:bCs/>
          <w:iCs/>
          <w:color w:val="000000" w:themeColor="text1"/>
        </w:rPr>
      </w:pPr>
      <w:r>
        <w:rPr>
          <w:rFonts w:ascii="Calibri" w:hAnsi="Calibri" w:cs="Calibri"/>
          <w:bCs/>
          <w:iCs/>
          <w:color w:val="000000" w:themeColor="text1"/>
        </w:rPr>
        <w:t>2D biometric assessments of the posterior fossa by fetal MRI</w:t>
      </w:r>
    </w:p>
    <w:p w14:paraId="203C8C38" w14:textId="77777777" w:rsidR="00E1053D" w:rsidRPr="00566261" w:rsidRDefault="00E1053D" w:rsidP="00FC5D5C">
      <w:pPr>
        <w:spacing w:line="480" w:lineRule="auto"/>
        <w:rPr>
          <w:rFonts w:ascii="Calibri" w:hAnsi="Calibri" w:cs="Calibri"/>
          <w:bCs/>
          <w:i/>
          <w:color w:val="000000" w:themeColor="text1"/>
        </w:rPr>
      </w:pPr>
    </w:p>
    <w:p w14:paraId="29284F4A" w14:textId="77DE9E61"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Manuscript count</w:t>
      </w:r>
    </w:p>
    <w:p w14:paraId="0B42EFDF" w14:textId="7A3B4D45"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 xml:space="preserve">Word count: </w:t>
      </w:r>
      <w:r w:rsidR="00C03A64">
        <w:rPr>
          <w:rFonts w:ascii="Calibri" w:hAnsi="Calibri" w:cs="Calibri"/>
          <w:bCs/>
          <w:iCs/>
          <w:color w:val="000000" w:themeColor="text1"/>
        </w:rPr>
        <w:t>3</w:t>
      </w:r>
      <w:r w:rsidR="002D7DA7">
        <w:rPr>
          <w:rFonts w:ascii="Calibri" w:hAnsi="Calibri" w:cs="Calibri"/>
          <w:bCs/>
          <w:iCs/>
          <w:color w:val="000000" w:themeColor="text1"/>
        </w:rPr>
        <w:t>26</w:t>
      </w:r>
      <w:r w:rsidR="00277058">
        <w:rPr>
          <w:rFonts w:ascii="Calibri" w:hAnsi="Calibri" w:cs="Calibri"/>
          <w:bCs/>
          <w:iCs/>
          <w:color w:val="000000" w:themeColor="text1"/>
        </w:rPr>
        <w:t>0</w:t>
      </w:r>
    </w:p>
    <w:p w14:paraId="6DC5FF58" w14:textId="163E39A1"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 xml:space="preserve">Table count: </w:t>
      </w:r>
      <w:r w:rsidR="007C605E">
        <w:rPr>
          <w:rFonts w:ascii="Calibri" w:hAnsi="Calibri" w:cs="Calibri"/>
          <w:bCs/>
          <w:iCs/>
          <w:color w:val="000000" w:themeColor="text1"/>
        </w:rPr>
        <w:t>3</w:t>
      </w:r>
    </w:p>
    <w:p w14:paraId="51AB3FDD" w14:textId="0D741F1D"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Figure count:</w:t>
      </w:r>
      <w:r w:rsidR="004D4B88" w:rsidRPr="00566261">
        <w:rPr>
          <w:rFonts w:ascii="Calibri" w:hAnsi="Calibri" w:cs="Calibri"/>
          <w:bCs/>
          <w:iCs/>
          <w:color w:val="000000" w:themeColor="text1"/>
        </w:rPr>
        <w:t xml:space="preserve"> </w:t>
      </w:r>
      <w:r w:rsidR="00CF1735" w:rsidRPr="00566261">
        <w:rPr>
          <w:rFonts w:ascii="Calibri" w:hAnsi="Calibri" w:cs="Calibri"/>
          <w:bCs/>
          <w:iCs/>
          <w:color w:val="000000" w:themeColor="text1"/>
        </w:rPr>
        <w:t>4</w:t>
      </w:r>
    </w:p>
    <w:p w14:paraId="038DCC3B" w14:textId="7070A4F1" w:rsidR="00E1053D" w:rsidRPr="00566261" w:rsidRDefault="00E1053D" w:rsidP="00FC5D5C">
      <w:pPr>
        <w:spacing w:line="480" w:lineRule="auto"/>
        <w:rPr>
          <w:rFonts w:ascii="Calibri" w:hAnsi="Calibri" w:cs="Calibri"/>
          <w:b/>
          <w:i/>
          <w:color w:val="000000" w:themeColor="text1"/>
        </w:rPr>
      </w:pPr>
    </w:p>
    <w:p w14:paraId="2C7498F4" w14:textId="2250A2C3"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Authors</w:t>
      </w:r>
    </w:p>
    <w:p w14:paraId="46CC139F" w14:textId="436C5F82" w:rsidR="00E45F2D" w:rsidRPr="00566261" w:rsidRDefault="00E45F2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 xml:space="preserve">Katie </w:t>
      </w:r>
      <w:proofErr w:type="spellStart"/>
      <w:r w:rsidRPr="00566261">
        <w:rPr>
          <w:rFonts w:ascii="Calibri" w:hAnsi="Calibri" w:cs="Calibri"/>
          <w:bCs/>
          <w:iCs/>
          <w:color w:val="000000" w:themeColor="text1"/>
        </w:rPr>
        <w:t>Mckinnon</w:t>
      </w:r>
      <w:proofErr w:type="spellEnd"/>
      <w:r w:rsidRPr="00566261">
        <w:rPr>
          <w:rFonts w:ascii="Calibri" w:hAnsi="Calibri" w:cs="Calibri"/>
          <w:bCs/>
          <w:iCs/>
          <w:color w:val="000000" w:themeColor="text1"/>
        </w:rPr>
        <w:t xml:space="preserve">, Giles Kendall, Cally Tann, Leigh </w:t>
      </w:r>
      <w:proofErr w:type="spellStart"/>
      <w:r w:rsidRPr="00566261">
        <w:rPr>
          <w:rFonts w:ascii="Calibri" w:hAnsi="Calibri" w:cs="Calibri"/>
          <w:bCs/>
          <w:iCs/>
          <w:color w:val="000000" w:themeColor="text1"/>
        </w:rPr>
        <w:t>Dyet</w:t>
      </w:r>
      <w:proofErr w:type="spellEnd"/>
      <w:r w:rsidRPr="00566261">
        <w:rPr>
          <w:rFonts w:ascii="Calibri" w:hAnsi="Calibri" w:cs="Calibri"/>
          <w:bCs/>
          <w:iCs/>
          <w:color w:val="000000" w:themeColor="text1"/>
        </w:rPr>
        <w:t xml:space="preserve">, Magdalena </w:t>
      </w:r>
      <w:proofErr w:type="spellStart"/>
      <w:r w:rsidRPr="00566261">
        <w:rPr>
          <w:rFonts w:ascii="Calibri" w:hAnsi="Calibri" w:cs="Calibri"/>
          <w:bCs/>
          <w:iCs/>
          <w:color w:val="000000" w:themeColor="text1"/>
        </w:rPr>
        <w:t>Sokolska</w:t>
      </w:r>
      <w:proofErr w:type="spellEnd"/>
      <w:r w:rsidRPr="00566261">
        <w:rPr>
          <w:rFonts w:ascii="Calibri" w:hAnsi="Calibri" w:cs="Calibri"/>
          <w:bCs/>
          <w:iCs/>
          <w:color w:val="000000" w:themeColor="text1"/>
        </w:rPr>
        <w:t xml:space="preserve">, Kelly </w:t>
      </w:r>
      <w:proofErr w:type="spellStart"/>
      <w:r w:rsidRPr="00566261">
        <w:rPr>
          <w:rFonts w:ascii="Calibri" w:hAnsi="Calibri" w:cs="Calibri"/>
          <w:bCs/>
          <w:iCs/>
          <w:color w:val="000000" w:themeColor="text1"/>
        </w:rPr>
        <w:t>Pegoretti</w:t>
      </w:r>
      <w:proofErr w:type="spellEnd"/>
      <w:r w:rsidRPr="00566261">
        <w:rPr>
          <w:rFonts w:ascii="Calibri" w:hAnsi="Calibri" w:cs="Calibri"/>
          <w:bCs/>
          <w:iCs/>
          <w:color w:val="000000" w:themeColor="text1"/>
        </w:rPr>
        <w:t xml:space="preserve"> </w:t>
      </w:r>
      <w:proofErr w:type="spellStart"/>
      <w:r w:rsidRPr="00566261">
        <w:rPr>
          <w:rFonts w:ascii="Calibri" w:hAnsi="Calibri" w:cs="Calibri"/>
          <w:bCs/>
          <w:iCs/>
          <w:color w:val="000000" w:themeColor="text1"/>
        </w:rPr>
        <w:t>Baruteau</w:t>
      </w:r>
      <w:proofErr w:type="spellEnd"/>
      <w:r w:rsidRPr="00566261">
        <w:rPr>
          <w:rFonts w:ascii="Calibri" w:hAnsi="Calibri" w:cs="Calibri"/>
          <w:bCs/>
          <w:iCs/>
          <w:color w:val="000000" w:themeColor="text1"/>
        </w:rPr>
        <w:t xml:space="preserve">, </w:t>
      </w:r>
      <w:r w:rsidR="00E74457" w:rsidRPr="00566261">
        <w:rPr>
          <w:rFonts w:ascii="Calibri" w:hAnsi="Calibri" w:cs="Calibri"/>
          <w:bCs/>
          <w:iCs/>
          <w:color w:val="000000" w:themeColor="text1"/>
        </w:rPr>
        <w:t xml:space="preserve">Neil Marlow, </w:t>
      </w:r>
      <w:r w:rsidRPr="00566261">
        <w:rPr>
          <w:rFonts w:ascii="Calibri" w:hAnsi="Calibri" w:cs="Calibri"/>
          <w:bCs/>
          <w:iCs/>
          <w:color w:val="000000" w:themeColor="text1"/>
        </w:rPr>
        <w:t xml:space="preserve">Nicola Robertson, Donald Peebles, </w:t>
      </w:r>
      <w:proofErr w:type="spellStart"/>
      <w:r w:rsidRPr="00566261">
        <w:rPr>
          <w:rFonts w:ascii="Calibri" w:hAnsi="Calibri" w:cs="Calibri"/>
          <w:bCs/>
          <w:iCs/>
          <w:color w:val="000000" w:themeColor="text1"/>
        </w:rPr>
        <w:t>Latha</w:t>
      </w:r>
      <w:proofErr w:type="spellEnd"/>
      <w:r w:rsidRPr="00566261">
        <w:rPr>
          <w:rFonts w:ascii="Calibri" w:hAnsi="Calibri" w:cs="Calibri"/>
          <w:bCs/>
          <w:iCs/>
          <w:color w:val="000000" w:themeColor="text1"/>
        </w:rPr>
        <w:t xml:space="preserve"> Srinivasan</w:t>
      </w:r>
    </w:p>
    <w:p w14:paraId="75B97BA9" w14:textId="77777777" w:rsidR="00E45F2D" w:rsidRPr="00566261" w:rsidRDefault="00E45F2D" w:rsidP="00FC5D5C">
      <w:pPr>
        <w:spacing w:line="480" w:lineRule="auto"/>
        <w:rPr>
          <w:rFonts w:ascii="Calibri" w:hAnsi="Calibri" w:cs="Calibri"/>
          <w:bCs/>
          <w:iCs/>
          <w:color w:val="000000" w:themeColor="text1"/>
        </w:rPr>
      </w:pPr>
    </w:p>
    <w:p w14:paraId="7D4260B8" w14:textId="1179F065"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Neonatal Department, 2</w:t>
      </w:r>
      <w:r w:rsidRPr="00566261">
        <w:rPr>
          <w:rFonts w:ascii="Calibri" w:hAnsi="Calibri" w:cs="Calibri"/>
          <w:bCs/>
          <w:iCs/>
          <w:color w:val="000000" w:themeColor="text1"/>
          <w:vertAlign w:val="superscript"/>
        </w:rPr>
        <w:t>nd</w:t>
      </w:r>
      <w:r w:rsidRPr="00566261">
        <w:rPr>
          <w:rFonts w:ascii="Calibri" w:hAnsi="Calibri" w:cs="Calibri"/>
          <w:bCs/>
          <w:iCs/>
          <w:color w:val="000000" w:themeColor="text1"/>
        </w:rPr>
        <w:t xml:space="preserve"> Floor North, 250 Euston Road, NW1 2PG</w:t>
      </w:r>
    </w:p>
    <w:p w14:paraId="0E080FFD" w14:textId="094FFD85" w:rsidR="00E1053D" w:rsidRPr="00566261" w:rsidRDefault="00086F7B" w:rsidP="00FC5D5C">
      <w:pPr>
        <w:spacing w:line="480" w:lineRule="auto"/>
        <w:rPr>
          <w:rFonts w:ascii="Calibri" w:hAnsi="Calibri" w:cs="Calibri"/>
          <w:bCs/>
          <w:iCs/>
          <w:color w:val="000000" w:themeColor="text1"/>
        </w:rPr>
      </w:pPr>
      <w:hyperlink r:id="rId8" w:history="1">
        <w:r w:rsidR="00E1053D" w:rsidRPr="00566261">
          <w:rPr>
            <w:rStyle w:val="Hyperlink"/>
            <w:rFonts w:ascii="Calibri" w:hAnsi="Calibri" w:cs="Calibri"/>
            <w:bCs/>
            <w:iCs/>
            <w:color w:val="000000" w:themeColor="text1"/>
          </w:rPr>
          <w:t>Katie.mckinnon@nhs.net</w:t>
        </w:r>
      </w:hyperlink>
      <w:r w:rsidR="00E1053D" w:rsidRPr="00566261">
        <w:rPr>
          <w:rFonts w:ascii="Calibri" w:hAnsi="Calibri" w:cs="Calibri"/>
          <w:bCs/>
          <w:iCs/>
          <w:color w:val="000000" w:themeColor="text1"/>
        </w:rPr>
        <w:t xml:space="preserve"> </w:t>
      </w:r>
    </w:p>
    <w:p w14:paraId="28D8627A" w14:textId="031D2DFD"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442034478094</w:t>
      </w:r>
    </w:p>
    <w:p w14:paraId="5008E5FE" w14:textId="5CBD7FB4" w:rsidR="00E1053D" w:rsidRPr="00566261" w:rsidRDefault="00E1053D" w:rsidP="00FC5D5C">
      <w:pPr>
        <w:spacing w:line="480" w:lineRule="auto"/>
        <w:rPr>
          <w:rFonts w:ascii="Calibri" w:hAnsi="Calibri" w:cs="Calibri"/>
          <w:b/>
          <w:i/>
          <w:color w:val="000000" w:themeColor="text1"/>
        </w:rPr>
      </w:pPr>
    </w:p>
    <w:p w14:paraId="6CD8F28E" w14:textId="42D43A96"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Conflicts of interest</w:t>
      </w:r>
    </w:p>
    <w:p w14:paraId="62D862BC" w14:textId="40753ABE" w:rsidR="00E1053D" w:rsidRPr="00566261" w:rsidRDefault="00E1053D" w:rsidP="00FC5D5C">
      <w:pPr>
        <w:spacing w:line="480" w:lineRule="auto"/>
        <w:rPr>
          <w:rFonts w:ascii="Calibri" w:hAnsi="Calibri" w:cs="Calibri"/>
          <w:bCs/>
          <w:iCs/>
          <w:color w:val="000000" w:themeColor="text1"/>
        </w:rPr>
      </w:pPr>
      <w:r w:rsidRPr="00566261">
        <w:rPr>
          <w:rFonts w:ascii="Calibri" w:hAnsi="Calibri" w:cs="Calibri"/>
          <w:bCs/>
          <w:iCs/>
          <w:color w:val="000000" w:themeColor="text1"/>
        </w:rPr>
        <w:t>No conflicts of interest to declare</w:t>
      </w:r>
    </w:p>
    <w:p w14:paraId="0A199988" w14:textId="77777777" w:rsidR="00E1053D" w:rsidRPr="00566261" w:rsidRDefault="00E1053D" w:rsidP="00FC5D5C">
      <w:pPr>
        <w:spacing w:line="480" w:lineRule="auto"/>
        <w:rPr>
          <w:rFonts w:ascii="Calibri" w:hAnsi="Calibri" w:cs="Calibri"/>
          <w:b/>
          <w:i/>
          <w:color w:val="000000" w:themeColor="text1"/>
        </w:rPr>
      </w:pPr>
    </w:p>
    <w:p w14:paraId="255AB739" w14:textId="77777777" w:rsidR="00E1053D" w:rsidRPr="00566261" w:rsidRDefault="00E1053D"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Funding</w:t>
      </w:r>
    </w:p>
    <w:p w14:paraId="2433C09A" w14:textId="77777777" w:rsidR="00E1053D" w:rsidRPr="00566261" w:rsidRDefault="00E1053D" w:rsidP="00FC5D5C">
      <w:pPr>
        <w:spacing w:line="480" w:lineRule="auto"/>
        <w:rPr>
          <w:rFonts w:ascii="Calibri" w:hAnsi="Calibri" w:cs="Calibri"/>
          <w:color w:val="000000" w:themeColor="text1"/>
        </w:rPr>
      </w:pPr>
      <w:r w:rsidRPr="00566261">
        <w:rPr>
          <w:rFonts w:ascii="Calibri" w:hAnsi="Calibri" w:cs="Calibri"/>
          <w:color w:val="000000" w:themeColor="text1"/>
        </w:rPr>
        <w:t>This systematic review was performed as part of a Marcel Levi Fellowship at University College London Hospital.</w:t>
      </w:r>
    </w:p>
    <w:p w14:paraId="4E367AC2" w14:textId="77777777" w:rsidR="00E1053D" w:rsidRPr="00566261" w:rsidRDefault="00E1053D" w:rsidP="00FC5D5C">
      <w:pPr>
        <w:spacing w:line="480" w:lineRule="auto"/>
        <w:rPr>
          <w:rFonts w:ascii="Calibri" w:hAnsi="Calibri" w:cs="Calibri"/>
          <w:b/>
          <w:i/>
          <w:color w:val="000000" w:themeColor="text1"/>
        </w:rPr>
      </w:pPr>
    </w:p>
    <w:p w14:paraId="5ACBB432" w14:textId="0DBDCFFF"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What is already known about this topic?</w:t>
      </w:r>
    </w:p>
    <w:p w14:paraId="45E111E0" w14:textId="1AA128C3" w:rsidR="00E1053D" w:rsidRPr="00566261" w:rsidRDefault="00903F70" w:rsidP="00FC5D5C">
      <w:pPr>
        <w:pStyle w:val="ListParagraph"/>
        <w:numPr>
          <w:ilvl w:val="0"/>
          <w:numId w:val="3"/>
        </w:numPr>
        <w:spacing w:line="480" w:lineRule="auto"/>
        <w:rPr>
          <w:rFonts w:ascii="Calibri" w:hAnsi="Calibri" w:cs="Calibri"/>
          <w:bCs/>
          <w:iCs/>
          <w:color w:val="000000" w:themeColor="text1"/>
        </w:rPr>
      </w:pPr>
      <w:r w:rsidRPr="00566261">
        <w:rPr>
          <w:rFonts w:ascii="Calibri" w:hAnsi="Calibri" w:cs="Calibri"/>
          <w:bCs/>
          <w:iCs/>
          <w:color w:val="000000" w:themeColor="text1"/>
        </w:rPr>
        <w:t>Posterior fossa abnormalities</w:t>
      </w:r>
      <w:r w:rsidR="0058634A">
        <w:rPr>
          <w:rFonts w:ascii="Calibri" w:hAnsi="Calibri" w:cs="Calibri"/>
          <w:bCs/>
          <w:iCs/>
          <w:color w:val="000000" w:themeColor="text1"/>
        </w:rPr>
        <w:t xml:space="preserve"> </w:t>
      </w:r>
      <w:r w:rsidRPr="00566261">
        <w:rPr>
          <w:rFonts w:ascii="Calibri" w:hAnsi="Calibri" w:cs="Calibri"/>
          <w:bCs/>
          <w:iCs/>
          <w:color w:val="000000" w:themeColor="text1"/>
        </w:rPr>
        <w:t>are one of the most common reasons for fetal MRI.</w:t>
      </w:r>
    </w:p>
    <w:p w14:paraId="4ADB1CB1" w14:textId="1C14C7EB" w:rsidR="00903F70" w:rsidRDefault="00903F70" w:rsidP="00FC5D5C">
      <w:pPr>
        <w:pStyle w:val="ListParagraph"/>
        <w:numPr>
          <w:ilvl w:val="0"/>
          <w:numId w:val="3"/>
        </w:numPr>
        <w:spacing w:line="480" w:lineRule="auto"/>
        <w:rPr>
          <w:rFonts w:ascii="Calibri" w:hAnsi="Calibri" w:cs="Calibri"/>
          <w:bCs/>
          <w:iCs/>
          <w:color w:val="000000" w:themeColor="text1"/>
        </w:rPr>
      </w:pPr>
      <w:r w:rsidRPr="00566261">
        <w:rPr>
          <w:rFonts w:ascii="Calibri" w:hAnsi="Calibri" w:cs="Calibri"/>
          <w:bCs/>
          <w:iCs/>
          <w:color w:val="000000" w:themeColor="text1"/>
        </w:rPr>
        <w:t xml:space="preserve">Biometric measurements of the posterior fossa </w:t>
      </w:r>
      <w:r w:rsidR="00561A8A">
        <w:rPr>
          <w:rFonts w:ascii="Calibri" w:hAnsi="Calibri" w:cs="Calibri"/>
          <w:bCs/>
          <w:iCs/>
          <w:color w:val="000000" w:themeColor="text1"/>
        </w:rPr>
        <w:t>are</w:t>
      </w:r>
      <w:r w:rsidRPr="00566261">
        <w:rPr>
          <w:rFonts w:ascii="Calibri" w:hAnsi="Calibri" w:cs="Calibri"/>
          <w:bCs/>
          <w:iCs/>
          <w:color w:val="000000" w:themeColor="text1"/>
        </w:rPr>
        <w:t xml:space="preserve"> well characterised in antenatal ultrasound studies</w:t>
      </w:r>
      <w:r w:rsidR="00824B44">
        <w:rPr>
          <w:rFonts w:ascii="Calibri" w:hAnsi="Calibri" w:cs="Calibri"/>
          <w:bCs/>
          <w:iCs/>
          <w:color w:val="000000" w:themeColor="text1"/>
        </w:rPr>
        <w:t>.</w:t>
      </w:r>
    </w:p>
    <w:p w14:paraId="72F6E411" w14:textId="0E0E679C" w:rsidR="00824B44" w:rsidRPr="00566261" w:rsidRDefault="00824B44" w:rsidP="00FC5D5C">
      <w:pPr>
        <w:pStyle w:val="ListParagraph"/>
        <w:numPr>
          <w:ilvl w:val="0"/>
          <w:numId w:val="3"/>
        </w:numPr>
        <w:spacing w:line="480" w:lineRule="auto"/>
        <w:rPr>
          <w:rFonts w:ascii="Calibri" w:hAnsi="Calibri" w:cs="Calibri"/>
          <w:bCs/>
          <w:iCs/>
          <w:color w:val="000000" w:themeColor="text1"/>
        </w:rPr>
      </w:pPr>
      <w:r>
        <w:rPr>
          <w:rFonts w:ascii="Calibri" w:hAnsi="Calibri" w:cs="Calibri"/>
          <w:bCs/>
          <w:iCs/>
          <w:color w:val="000000" w:themeColor="text1"/>
        </w:rPr>
        <w:t>Many different measure</w:t>
      </w:r>
      <w:r w:rsidR="00561A8A">
        <w:rPr>
          <w:rFonts w:ascii="Calibri" w:hAnsi="Calibri" w:cs="Calibri"/>
          <w:bCs/>
          <w:iCs/>
          <w:color w:val="000000" w:themeColor="text1"/>
        </w:rPr>
        <w:t>ment</w:t>
      </w:r>
      <w:r>
        <w:rPr>
          <w:rFonts w:ascii="Calibri" w:hAnsi="Calibri" w:cs="Calibri"/>
          <w:bCs/>
          <w:iCs/>
          <w:color w:val="000000" w:themeColor="text1"/>
        </w:rPr>
        <w:t>s have been used to assess the posterior fossa on fetal MRI in health and disease, but not consistently.</w:t>
      </w:r>
    </w:p>
    <w:p w14:paraId="03F1ECB8" w14:textId="19C6FA1C"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What does this study add?</w:t>
      </w:r>
    </w:p>
    <w:p w14:paraId="2F4469D2" w14:textId="62CC70F9" w:rsidR="006B4714" w:rsidRPr="00566261" w:rsidRDefault="00824B44" w:rsidP="00FC5D5C">
      <w:pPr>
        <w:pStyle w:val="ListParagraph"/>
        <w:numPr>
          <w:ilvl w:val="0"/>
          <w:numId w:val="3"/>
        </w:numPr>
        <w:spacing w:line="480" w:lineRule="auto"/>
        <w:rPr>
          <w:rFonts w:ascii="Calibri" w:hAnsi="Calibri" w:cs="Calibri"/>
          <w:bCs/>
          <w:iCs/>
          <w:color w:val="000000" w:themeColor="text1"/>
        </w:rPr>
      </w:pPr>
      <w:r>
        <w:rPr>
          <w:rFonts w:ascii="Calibri" w:hAnsi="Calibri" w:cs="Calibri"/>
          <w:bCs/>
          <w:iCs/>
          <w:color w:val="000000" w:themeColor="text1"/>
        </w:rPr>
        <w:t xml:space="preserve">This review </w:t>
      </w:r>
      <w:r w:rsidR="00561A8A">
        <w:rPr>
          <w:rFonts w:ascii="Calibri" w:hAnsi="Calibri" w:cs="Calibri"/>
          <w:bCs/>
          <w:iCs/>
          <w:color w:val="000000" w:themeColor="text1"/>
        </w:rPr>
        <w:t xml:space="preserve">identified </w:t>
      </w:r>
      <w:r w:rsidR="006B4714" w:rsidRPr="00566261">
        <w:rPr>
          <w:rFonts w:ascii="Calibri" w:hAnsi="Calibri" w:cs="Calibri"/>
          <w:color w:val="000000" w:themeColor="text1"/>
        </w:rPr>
        <w:t xml:space="preserve">11 </w:t>
      </w:r>
      <w:r>
        <w:rPr>
          <w:rFonts w:ascii="Calibri" w:hAnsi="Calibri" w:cs="Calibri"/>
          <w:color w:val="000000" w:themeColor="text1"/>
        </w:rPr>
        <w:t xml:space="preserve">validated 2D biometric </w:t>
      </w:r>
      <w:r w:rsidR="006B4714" w:rsidRPr="00566261">
        <w:rPr>
          <w:rFonts w:ascii="Calibri" w:hAnsi="Calibri" w:cs="Calibri"/>
          <w:color w:val="000000" w:themeColor="text1"/>
        </w:rPr>
        <w:t>measurements were used in 10 or more studies</w:t>
      </w:r>
      <w:r>
        <w:rPr>
          <w:rFonts w:ascii="Calibri" w:hAnsi="Calibri" w:cs="Calibri"/>
          <w:bCs/>
          <w:iCs/>
          <w:color w:val="000000" w:themeColor="text1"/>
        </w:rPr>
        <w:t xml:space="preserve"> for assessment of the posterior fossa on fetal MRI.</w:t>
      </w:r>
    </w:p>
    <w:p w14:paraId="48BD0137" w14:textId="6DB88033" w:rsidR="002235D2" w:rsidRPr="00566261" w:rsidRDefault="00561A8A" w:rsidP="00FC5D5C">
      <w:pPr>
        <w:pStyle w:val="ListParagraph"/>
        <w:numPr>
          <w:ilvl w:val="0"/>
          <w:numId w:val="3"/>
        </w:numPr>
        <w:spacing w:line="480" w:lineRule="auto"/>
        <w:rPr>
          <w:rFonts w:ascii="Calibri" w:hAnsi="Calibri" w:cs="Calibri"/>
          <w:bCs/>
          <w:iCs/>
          <w:color w:val="000000" w:themeColor="text1"/>
        </w:rPr>
      </w:pPr>
      <w:r>
        <w:rPr>
          <w:rFonts w:ascii="Calibri" w:hAnsi="Calibri" w:cs="Calibri"/>
          <w:bCs/>
          <w:iCs/>
          <w:color w:val="000000" w:themeColor="text1"/>
        </w:rPr>
        <w:t>Consistent application of t</w:t>
      </w:r>
      <w:r w:rsidR="002235D2" w:rsidRPr="00566261">
        <w:rPr>
          <w:rFonts w:ascii="Calibri" w:hAnsi="Calibri" w:cs="Calibri"/>
          <w:bCs/>
          <w:iCs/>
          <w:color w:val="000000" w:themeColor="text1"/>
        </w:rPr>
        <w:t xml:space="preserve">hese </w:t>
      </w:r>
      <w:r w:rsidR="00824B44">
        <w:rPr>
          <w:rFonts w:ascii="Calibri" w:hAnsi="Calibri" w:cs="Calibri"/>
          <w:bCs/>
          <w:iCs/>
          <w:color w:val="000000" w:themeColor="text1"/>
        </w:rPr>
        <w:t>measure</w:t>
      </w:r>
      <w:r>
        <w:rPr>
          <w:rFonts w:ascii="Calibri" w:hAnsi="Calibri" w:cs="Calibri"/>
          <w:bCs/>
          <w:iCs/>
          <w:color w:val="000000" w:themeColor="text1"/>
        </w:rPr>
        <w:t>ment</w:t>
      </w:r>
      <w:r w:rsidR="00824B44">
        <w:rPr>
          <w:rFonts w:ascii="Calibri" w:hAnsi="Calibri" w:cs="Calibri"/>
          <w:bCs/>
          <w:iCs/>
          <w:color w:val="000000" w:themeColor="text1"/>
        </w:rPr>
        <w:t xml:space="preserve">s </w:t>
      </w:r>
      <w:r>
        <w:rPr>
          <w:rFonts w:ascii="Calibri" w:hAnsi="Calibri" w:cs="Calibri"/>
          <w:bCs/>
          <w:iCs/>
          <w:color w:val="000000" w:themeColor="text1"/>
        </w:rPr>
        <w:t xml:space="preserve">will </w:t>
      </w:r>
      <w:r w:rsidR="00824B44">
        <w:rPr>
          <w:rFonts w:ascii="Calibri" w:hAnsi="Calibri" w:cs="Calibri"/>
          <w:bCs/>
          <w:iCs/>
          <w:color w:val="000000" w:themeColor="text1"/>
        </w:rPr>
        <w:t xml:space="preserve">be useful </w:t>
      </w:r>
      <w:r>
        <w:rPr>
          <w:rFonts w:ascii="Calibri" w:hAnsi="Calibri" w:cs="Calibri"/>
          <w:bCs/>
          <w:iCs/>
          <w:color w:val="000000" w:themeColor="text1"/>
        </w:rPr>
        <w:t>in delineation</w:t>
      </w:r>
      <w:r w:rsidR="00824B44">
        <w:rPr>
          <w:rFonts w:ascii="Calibri" w:hAnsi="Calibri" w:cs="Calibri"/>
          <w:bCs/>
          <w:iCs/>
          <w:color w:val="000000" w:themeColor="text1"/>
        </w:rPr>
        <w:t xml:space="preserve"> of </w:t>
      </w:r>
      <w:r>
        <w:rPr>
          <w:rFonts w:ascii="Calibri" w:hAnsi="Calibri" w:cs="Calibri"/>
          <w:bCs/>
          <w:iCs/>
          <w:color w:val="000000" w:themeColor="text1"/>
        </w:rPr>
        <w:t xml:space="preserve">different types of </w:t>
      </w:r>
      <w:r w:rsidR="000C3188">
        <w:rPr>
          <w:rFonts w:ascii="Calibri" w:hAnsi="Calibri" w:cs="Calibri"/>
          <w:bCs/>
          <w:iCs/>
          <w:color w:val="000000" w:themeColor="text1"/>
        </w:rPr>
        <w:t>posterior fossa abnormalities</w:t>
      </w:r>
      <w:r>
        <w:rPr>
          <w:rFonts w:ascii="Calibri" w:hAnsi="Calibri" w:cs="Calibri"/>
          <w:bCs/>
          <w:iCs/>
          <w:color w:val="000000" w:themeColor="text1"/>
        </w:rPr>
        <w:t>.</w:t>
      </w:r>
    </w:p>
    <w:p w14:paraId="531A0313" w14:textId="77777777" w:rsidR="00E1053D" w:rsidRPr="00566261" w:rsidRDefault="00E1053D" w:rsidP="00FC5D5C">
      <w:pPr>
        <w:spacing w:line="480" w:lineRule="auto"/>
        <w:rPr>
          <w:rFonts w:ascii="Calibri" w:hAnsi="Calibri" w:cs="Calibri"/>
          <w:b/>
          <w:i/>
          <w:color w:val="000000" w:themeColor="text1"/>
        </w:rPr>
      </w:pPr>
    </w:p>
    <w:p w14:paraId="73CCDCA0" w14:textId="7D373217" w:rsidR="00E1053D" w:rsidRPr="00566261" w:rsidRDefault="00E1053D" w:rsidP="00FC5D5C">
      <w:pPr>
        <w:spacing w:line="480" w:lineRule="auto"/>
        <w:rPr>
          <w:rFonts w:ascii="Calibri" w:hAnsi="Calibri" w:cs="Calibri"/>
          <w:b/>
          <w:i/>
          <w:color w:val="000000" w:themeColor="text1"/>
        </w:rPr>
      </w:pPr>
      <w:r w:rsidRPr="00566261">
        <w:rPr>
          <w:rFonts w:ascii="Calibri" w:hAnsi="Calibri" w:cs="Calibri"/>
          <w:b/>
          <w:i/>
          <w:color w:val="000000" w:themeColor="text1"/>
        </w:rPr>
        <w:t>Data availability</w:t>
      </w:r>
    </w:p>
    <w:p w14:paraId="76C1B332" w14:textId="2A7125AA" w:rsidR="00BB4B74" w:rsidRDefault="00D85C34" w:rsidP="00FC5D5C">
      <w:pPr>
        <w:spacing w:line="480" w:lineRule="auto"/>
        <w:rPr>
          <w:rFonts w:ascii="Calibri" w:hAnsi="Calibri" w:cs="Calibri"/>
          <w:color w:val="333333"/>
          <w:shd w:val="clear" w:color="auto" w:fill="FFFFFF"/>
        </w:rPr>
      </w:pPr>
      <w:r w:rsidRPr="00D85C34">
        <w:rPr>
          <w:rFonts w:ascii="Calibri" w:hAnsi="Calibri" w:cs="Calibri"/>
          <w:color w:val="333333"/>
          <w:shd w:val="clear" w:color="auto" w:fill="FFFFFF"/>
        </w:rPr>
        <w:t>Data available on request from the authors</w:t>
      </w:r>
    </w:p>
    <w:p w14:paraId="51BEBA2E" w14:textId="77777777" w:rsidR="00D85C34" w:rsidRPr="00566261" w:rsidRDefault="00D85C34" w:rsidP="00FC5D5C">
      <w:pPr>
        <w:spacing w:line="480" w:lineRule="auto"/>
        <w:rPr>
          <w:rFonts w:ascii="Calibri" w:hAnsi="Calibri" w:cs="Calibri"/>
          <w:bCs/>
          <w:iCs/>
          <w:color w:val="000000" w:themeColor="text1"/>
        </w:rPr>
      </w:pPr>
    </w:p>
    <w:p w14:paraId="53EF4DE9" w14:textId="27F4C240" w:rsidR="0079194E" w:rsidRPr="00566261" w:rsidRDefault="0079194E" w:rsidP="00FC5D5C">
      <w:pPr>
        <w:spacing w:line="480" w:lineRule="auto"/>
        <w:rPr>
          <w:rFonts w:ascii="Calibri" w:hAnsi="Calibri" w:cs="Calibri"/>
          <w:b/>
          <w:i/>
          <w:color w:val="000000" w:themeColor="text1"/>
        </w:rPr>
      </w:pPr>
      <w:r w:rsidRPr="00566261">
        <w:rPr>
          <w:rFonts w:ascii="Calibri" w:hAnsi="Calibri" w:cs="Calibri"/>
          <w:b/>
          <w:i/>
          <w:color w:val="000000" w:themeColor="text1"/>
        </w:rPr>
        <w:t>Abstract</w:t>
      </w:r>
    </w:p>
    <w:p w14:paraId="4571A5C4" w14:textId="7725538F" w:rsidR="006B4714" w:rsidRPr="00566261" w:rsidRDefault="006B4714" w:rsidP="00FC5D5C">
      <w:pPr>
        <w:spacing w:line="480" w:lineRule="auto"/>
        <w:rPr>
          <w:rFonts w:ascii="Calibri" w:hAnsi="Calibri" w:cs="Calibri"/>
          <w:color w:val="000000" w:themeColor="text1"/>
        </w:rPr>
      </w:pPr>
      <w:r w:rsidRPr="00566261">
        <w:rPr>
          <w:rFonts w:ascii="Calibri" w:hAnsi="Calibri" w:cs="Calibri"/>
          <w:color w:val="000000" w:themeColor="text1"/>
        </w:rPr>
        <w:t xml:space="preserve">Posterior fossa abnormalities (PFAs) are commonly identified </w:t>
      </w:r>
      <w:r w:rsidR="00310A1E">
        <w:rPr>
          <w:rFonts w:ascii="Calibri" w:hAnsi="Calibri" w:cs="Calibri"/>
          <w:color w:val="000000" w:themeColor="text1"/>
        </w:rPr>
        <w:t>within</w:t>
      </w:r>
      <w:r w:rsidRPr="00566261">
        <w:rPr>
          <w:rFonts w:ascii="Calibri" w:hAnsi="Calibri" w:cs="Calibri"/>
          <w:color w:val="000000" w:themeColor="text1"/>
        </w:rPr>
        <w:t xml:space="preserve"> routine screening and are a frequent indication for fetal magnetic resonance imaging (MRI</w:t>
      </w:r>
      <w:r w:rsidR="002235D2" w:rsidRPr="00566261">
        <w:rPr>
          <w:rFonts w:ascii="Calibri" w:hAnsi="Calibri" w:cs="Calibri"/>
          <w:color w:val="000000" w:themeColor="text1"/>
        </w:rPr>
        <w:t xml:space="preserve">). </w:t>
      </w:r>
      <w:r w:rsidRPr="00566261">
        <w:rPr>
          <w:rFonts w:ascii="Calibri" w:hAnsi="Calibri" w:cs="Calibri"/>
          <w:color w:val="000000" w:themeColor="text1"/>
        </w:rPr>
        <w:t xml:space="preserve">Although biometric measurements of the posterior fossa (PF) are established </w:t>
      </w:r>
      <w:r w:rsidR="00D259AA">
        <w:rPr>
          <w:rFonts w:ascii="Calibri" w:hAnsi="Calibri" w:cs="Calibri"/>
          <w:color w:val="000000" w:themeColor="text1"/>
        </w:rPr>
        <w:t>on</w:t>
      </w:r>
      <w:r w:rsidRPr="00566261">
        <w:rPr>
          <w:rFonts w:ascii="Calibri" w:hAnsi="Calibri" w:cs="Calibri"/>
          <w:color w:val="000000" w:themeColor="text1"/>
        </w:rPr>
        <w:t xml:space="preserve"> fetal ultrasound and MRI, qualitative </w:t>
      </w:r>
      <w:r w:rsidR="00824B44">
        <w:rPr>
          <w:rFonts w:ascii="Calibri" w:hAnsi="Calibri" w:cs="Calibri"/>
          <w:color w:val="000000" w:themeColor="text1"/>
        </w:rPr>
        <w:t xml:space="preserve">visual </w:t>
      </w:r>
      <w:r w:rsidRPr="00566261">
        <w:rPr>
          <w:rFonts w:ascii="Calibri" w:hAnsi="Calibri" w:cs="Calibri"/>
          <w:color w:val="000000" w:themeColor="text1"/>
        </w:rPr>
        <w:t xml:space="preserve">assessments are predominantly used to differentiate PFAs. </w:t>
      </w:r>
      <w:r w:rsidR="002235D2" w:rsidRPr="00566261">
        <w:rPr>
          <w:rFonts w:ascii="Calibri" w:hAnsi="Calibri" w:cs="Calibri"/>
          <w:color w:val="000000" w:themeColor="text1"/>
        </w:rPr>
        <w:t>This systematic review aim</w:t>
      </w:r>
      <w:r w:rsidR="001D7188">
        <w:rPr>
          <w:rFonts w:ascii="Calibri" w:hAnsi="Calibri" w:cs="Calibri"/>
          <w:color w:val="000000" w:themeColor="text1"/>
        </w:rPr>
        <w:t>ed</w:t>
      </w:r>
      <w:r w:rsidR="002235D2" w:rsidRPr="00566261">
        <w:rPr>
          <w:rFonts w:ascii="Calibri" w:hAnsi="Calibri" w:cs="Calibri"/>
          <w:color w:val="000000" w:themeColor="text1"/>
        </w:rPr>
        <w:t xml:space="preserve"> to assess </w:t>
      </w:r>
      <w:r w:rsidRPr="00566261">
        <w:rPr>
          <w:rFonts w:ascii="Calibri" w:hAnsi="Calibri" w:cs="Calibri"/>
          <w:color w:val="000000" w:themeColor="text1"/>
        </w:rPr>
        <w:t xml:space="preserve">2-dimensional (2D) </w:t>
      </w:r>
      <w:r w:rsidR="002235D2" w:rsidRPr="00566261">
        <w:rPr>
          <w:rFonts w:ascii="Calibri" w:hAnsi="Calibri" w:cs="Calibri"/>
          <w:color w:val="000000" w:themeColor="text1"/>
        </w:rPr>
        <w:t xml:space="preserve">biometric measurements currently in use for assessing the </w:t>
      </w:r>
      <w:r w:rsidR="00D259AA">
        <w:rPr>
          <w:rFonts w:ascii="Calibri" w:hAnsi="Calibri" w:cs="Calibri"/>
          <w:color w:val="000000" w:themeColor="text1"/>
        </w:rPr>
        <w:t>PF</w:t>
      </w:r>
      <w:r w:rsidR="002235D2" w:rsidRPr="00566261">
        <w:rPr>
          <w:rFonts w:ascii="Calibri" w:hAnsi="Calibri" w:cs="Calibri"/>
          <w:color w:val="000000" w:themeColor="text1"/>
        </w:rPr>
        <w:t xml:space="preserve"> on fetal MRI</w:t>
      </w:r>
      <w:r w:rsidR="00561A8A">
        <w:rPr>
          <w:rFonts w:ascii="Calibri" w:hAnsi="Calibri" w:cs="Calibri"/>
          <w:color w:val="000000" w:themeColor="text1"/>
        </w:rPr>
        <w:t xml:space="preserve"> to delineate different PFA</w:t>
      </w:r>
      <w:r w:rsidR="00D259AA">
        <w:rPr>
          <w:rFonts w:ascii="Calibri" w:hAnsi="Calibri" w:cs="Calibri"/>
          <w:color w:val="000000" w:themeColor="text1"/>
        </w:rPr>
        <w:t>s</w:t>
      </w:r>
      <w:r w:rsidR="002235D2" w:rsidRPr="00566261">
        <w:rPr>
          <w:rFonts w:ascii="Calibri" w:hAnsi="Calibri" w:cs="Calibri"/>
          <w:color w:val="000000" w:themeColor="text1"/>
        </w:rPr>
        <w:t xml:space="preserve">. The protocol </w:t>
      </w:r>
      <w:r w:rsidR="001D7188">
        <w:rPr>
          <w:rFonts w:ascii="Calibri" w:hAnsi="Calibri" w:cs="Calibri"/>
          <w:color w:val="000000" w:themeColor="text1"/>
        </w:rPr>
        <w:t>wa</w:t>
      </w:r>
      <w:r w:rsidR="002235D2" w:rsidRPr="00566261">
        <w:rPr>
          <w:rFonts w:ascii="Calibri" w:hAnsi="Calibri" w:cs="Calibri"/>
          <w:color w:val="000000" w:themeColor="text1"/>
        </w:rPr>
        <w:t>s registered (PROSPERO ID CRD42019142162)</w:t>
      </w:r>
      <w:r w:rsidR="00D259AA">
        <w:rPr>
          <w:rFonts w:ascii="Calibri" w:hAnsi="Calibri" w:cs="Calibri"/>
          <w:color w:val="000000" w:themeColor="text1"/>
        </w:rPr>
        <w:t>. E</w:t>
      </w:r>
      <w:r w:rsidR="002235D2" w:rsidRPr="00566261">
        <w:rPr>
          <w:rFonts w:ascii="Calibri" w:hAnsi="Calibri" w:cs="Calibri"/>
          <w:color w:val="000000" w:themeColor="text1"/>
        </w:rPr>
        <w:t>ligible studies include</w:t>
      </w:r>
      <w:r w:rsidR="001D7188">
        <w:rPr>
          <w:rFonts w:ascii="Calibri" w:hAnsi="Calibri" w:cs="Calibri"/>
          <w:color w:val="000000" w:themeColor="text1"/>
        </w:rPr>
        <w:t>d</w:t>
      </w:r>
      <w:r w:rsidR="002235D2" w:rsidRPr="00566261">
        <w:rPr>
          <w:rFonts w:ascii="Calibri" w:hAnsi="Calibri" w:cs="Calibri"/>
          <w:color w:val="000000" w:themeColor="text1"/>
        </w:rPr>
        <w:t xml:space="preserve"> T2-weighted MRI </w:t>
      </w:r>
      <w:r w:rsidR="007C6375">
        <w:rPr>
          <w:rFonts w:ascii="Calibri" w:hAnsi="Calibri" w:cs="Calibri"/>
          <w:color w:val="000000" w:themeColor="text1"/>
        </w:rPr>
        <w:t>PF</w:t>
      </w:r>
      <w:r w:rsidR="002235D2" w:rsidRPr="00566261">
        <w:rPr>
          <w:rFonts w:ascii="Calibri" w:hAnsi="Calibri" w:cs="Calibri"/>
          <w:color w:val="000000" w:themeColor="text1"/>
        </w:rPr>
        <w:t xml:space="preserve"> measurements </w:t>
      </w:r>
      <w:r w:rsidR="007C6375">
        <w:rPr>
          <w:rFonts w:ascii="Calibri" w:hAnsi="Calibri" w:cs="Calibri"/>
          <w:color w:val="000000" w:themeColor="text1"/>
        </w:rPr>
        <w:t>in</w:t>
      </w:r>
      <w:r w:rsidR="002235D2" w:rsidRPr="00566261">
        <w:rPr>
          <w:rFonts w:ascii="Calibri" w:hAnsi="Calibri" w:cs="Calibri"/>
          <w:color w:val="000000" w:themeColor="text1"/>
        </w:rPr>
        <w:t xml:space="preserve"> </w:t>
      </w:r>
      <w:proofErr w:type="spellStart"/>
      <w:r w:rsidR="002235D2" w:rsidRPr="00566261">
        <w:rPr>
          <w:rFonts w:ascii="Calibri" w:hAnsi="Calibri" w:cs="Calibri"/>
          <w:color w:val="000000" w:themeColor="text1"/>
        </w:rPr>
        <w:t>fetuses</w:t>
      </w:r>
      <w:proofErr w:type="spellEnd"/>
      <w:r w:rsidR="002235D2" w:rsidRPr="00566261">
        <w:rPr>
          <w:rFonts w:ascii="Calibri" w:hAnsi="Calibri" w:cs="Calibri"/>
          <w:color w:val="000000" w:themeColor="text1"/>
        </w:rPr>
        <w:t xml:space="preserve"> with and without PFAs, including </w:t>
      </w:r>
      <w:r w:rsidR="002235D2" w:rsidRPr="00566261">
        <w:rPr>
          <w:rFonts w:ascii="Calibri" w:hAnsi="Calibri" w:cs="Calibri"/>
          <w:color w:val="000000" w:themeColor="text1"/>
        </w:rPr>
        <w:lastRenderedPageBreak/>
        <w:t xml:space="preserve">measurements of the </w:t>
      </w:r>
      <w:r w:rsidR="007C6375">
        <w:rPr>
          <w:rFonts w:ascii="Calibri" w:hAnsi="Calibri" w:cs="Calibri"/>
          <w:color w:val="000000" w:themeColor="text1"/>
        </w:rPr>
        <w:t>PF</w:t>
      </w:r>
      <w:r w:rsidR="002235D2" w:rsidRPr="00566261">
        <w:rPr>
          <w:rFonts w:ascii="Calibri" w:hAnsi="Calibri" w:cs="Calibri"/>
          <w:color w:val="000000" w:themeColor="text1"/>
        </w:rPr>
        <w:t xml:space="preserve">, or other </w:t>
      </w:r>
      <w:r w:rsidR="007C6375">
        <w:rPr>
          <w:rFonts w:ascii="Calibri" w:hAnsi="Calibri" w:cs="Calibri"/>
          <w:color w:val="000000" w:themeColor="text1"/>
        </w:rPr>
        <w:t xml:space="preserve">brain </w:t>
      </w:r>
      <w:r w:rsidR="002235D2" w:rsidRPr="00566261">
        <w:rPr>
          <w:rFonts w:ascii="Calibri" w:hAnsi="Calibri" w:cs="Calibri"/>
          <w:color w:val="000000" w:themeColor="text1"/>
        </w:rPr>
        <w:t xml:space="preserve">areas relevant to PFAs. </w:t>
      </w:r>
      <w:r w:rsidR="00754C9F" w:rsidRPr="00566261">
        <w:rPr>
          <w:rFonts w:ascii="Calibri" w:hAnsi="Calibri" w:cs="Calibri"/>
          <w:color w:val="000000" w:themeColor="text1"/>
        </w:rPr>
        <w:t xml:space="preserve">59 studies </w:t>
      </w:r>
      <w:r w:rsidR="001D7188">
        <w:rPr>
          <w:rFonts w:ascii="Calibri" w:hAnsi="Calibri" w:cs="Calibri"/>
          <w:color w:val="000000" w:themeColor="text1"/>
        </w:rPr>
        <w:t>we</w:t>
      </w:r>
      <w:r w:rsidR="00754C9F" w:rsidRPr="00566261">
        <w:rPr>
          <w:rFonts w:ascii="Calibri" w:hAnsi="Calibri" w:cs="Calibri"/>
          <w:color w:val="000000" w:themeColor="text1"/>
        </w:rPr>
        <w:t>re included</w:t>
      </w:r>
      <w:r w:rsidR="00D259AA">
        <w:rPr>
          <w:rFonts w:ascii="Calibri" w:hAnsi="Calibri" w:cs="Calibri"/>
          <w:color w:val="000000" w:themeColor="text1"/>
        </w:rPr>
        <w:t xml:space="preserve"> – </w:t>
      </w:r>
      <w:r w:rsidRPr="00566261">
        <w:rPr>
          <w:rFonts w:ascii="Calibri" w:hAnsi="Calibri" w:cs="Calibri"/>
          <w:lang w:val="en"/>
        </w:rPr>
        <w:t xml:space="preserve">6859 </w:t>
      </w:r>
      <w:proofErr w:type="spellStart"/>
      <w:r w:rsidR="00AF7524">
        <w:rPr>
          <w:rFonts w:ascii="Calibri" w:hAnsi="Calibri" w:cs="Calibri"/>
          <w:color w:val="000000" w:themeColor="text1"/>
        </w:rPr>
        <w:t>fetuses</w:t>
      </w:r>
      <w:proofErr w:type="spellEnd"/>
      <w:r w:rsidR="00AF7524" w:rsidRPr="00566261">
        <w:rPr>
          <w:rFonts w:ascii="Calibri" w:hAnsi="Calibri" w:cs="Calibri"/>
          <w:color w:val="000000" w:themeColor="text1"/>
        </w:rPr>
        <w:t xml:space="preserve"> </w:t>
      </w:r>
      <w:r w:rsidRPr="00566261">
        <w:rPr>
          <w:rFonts w:ascii="Calibri" w:hAnsi="Calibri" w:cs="Calibri"/>
          <w:color w:val="000000" w:themeColor="text1"/>
        </w:rPr>
        <w:t xml:space="preserve">had 62 2D </w:t>
      </w:r>
      <w:r w:rsidR="007C6375">
        <w:rPr>
          <w:rFonts w:ascii="Calibri" w:hAnsi="Calibri" w:cs="Calibri"/>
          <w:color w:val="000000" w:themeColor="text1"/>
        </w:rPr>
        <w:t xml:space="preserve">PF </w:t>
      </w:r>
      <w:r w:rsidR="00EC5374">
        <w:rPr>
          <w:rFonts w:ascii="Calibri" w:hAnsi="Calibri" w:cs="Calibri"/>
          <w:color w:val="000000" w:themeColor="text1"/>
        </w:rPr>
        <w:t xml:space="preserve">and related </w:t>
      </w:r>
      <w:r w:rsidRPr="00566261">
        <w:rPr>
          <w:rFonts w:ascii="Calibri" w:hAnsi="Calibri" w:cs="Calibri"/>
          <w:color w:val="000000" w:themeColor="text1"/>
        </w:rPr>
        <w:t>measurements. These included linear, area and angular measurements, represent</w:t>
      </w:r>
      <w:r w:rsidR="00D259AA">
        <w:rPr>
          <w:rFonts w:ascii="Calibri" w:hAnsi="Calibri" w:cs="Calibri"/>
          <w:color w:val="000000" w:themeColor="text1"/>
        </w:rPr>
        <w:t>ing</w:t>
      </w:r>
      <w:r w:rsidRPr="00566261">
        <w:rPr>
          <w:rFonts w:ascii="Calibri" w:hAnsi="Calibri" w:cs="Calibri"/>
          <w:color w:val="000000" w:themeColor="text1"/>
        </w:rPr>
        <w:t xml:space="preserve"> measures of PF size, cerebellum/vermis, brainstem, and some supratentorial measurements. 11 measurements were used in 10 or more studies and at least 1200 </w:t>
      </w:r>
      <w:proofErr w:type="spellStart"/>
      <w:r w:rsidRPr="00566261">
        <w:rPr>
          <w:rFonts w:ascii="Calibri" w:hAnsi="Calibri" w:cs="Calibri"/>
          <w:color w:val="000000" w:themeColor="text1"/>
        </w:rPr>
        <w:t>fetuses</w:t>
      </w:r>
      <w:proofErr w:type="spellEnd"/>
      <w:r w:rsidRPr="00566261">
        <w:rPr>
          <w:rFonts w:ascii="Calibri" w:hAnsi="Calibri" w:cs="Calibri"/>
          <w:color w:val="000000" w:themeColor="text1"/>
        </w:rPr>
        <w:t xml:space="preserve">. </w:t>
      </w:r>
      <w:r w:rsidR="00976EBF" w:rsidRPr="00566261">
        <w:rPr>
          <w:rFonts w:ascii="Calibri" w:hAnsi="Calibri" w:cs="Calibri"/>
          <w:color w:val="000000" w:themeColor="text1"/>
        </w:rPr>
        <w:t xml:space="preserve">These dimensions were used to characterise normal for gestational age, diagnose a range of pathologies, and predict outcome. </w:t>
      </w:r>
      <w:r w:rsidRPr="00566261">
        <w:rPr>
          <w:rFonts w:ascii="Calibri" w:hAnsi="Calibri" w:cs="Calibri"/>
          <w:color w:val="000000" w:themeColor="text1"/>
        </w:rPr>
        <w:t xml:space="preserve">A selection of validated 2D biometric measurements of the </w:t>
      </w:r>
      <w:r w:rsidR="007C6375">
        <w:rPr>
          <w:rFonts w:ascii="Calibri" w:hAnsi="Calibri" w:cs="Calibri"/>
          <w:color w:val="000000" w:themeColor="text1"/>
        </w:rPr>
        <w:t>PF</w:t>
      </w:r>
      <w:r w:rsidRPr="00566261">
        <w:rPr>
          <w:rFonts w:ascii="Calibri" w:hAnsi="Calibri" w:cs="Calibri"/>
          <w:color w:val="000000" w:themeColor="text1"/>
        </w:rPr>
        <w:t xml:space="preserve"> </w:t>
      </w:r>
      <w:r w:rsidR="00D259AA">
        <w:rPr>
          <w:rFonts w:ascii="Calibri" w:hAnsi="Calibri" w:cs="Calibri"/>
          <w:color w:val="000000" w:themeColor="text1"/>
        </w:rPr>
        <w:t>on</w:t>
      </w:r>
      <w:r w:rsidRPr="00566261">
        <w:rPr>
          <w:rFonts w:ascii="Calibri" w:hAnsi="Calibri" w:cs="Calibri"/>
          <w:color w:val="000000" w:themeColor="text1"/>
        </w:rPr>
        <w:t xml:space="preserve"> fetal MRI may be useful for identification of PFA in different clinical settings. Consistent use of these measures, both clinically and for research, is recommended.</w:t>
      </w:r>
    </w:p>
    <w:p w14:paraId="44E4054F" w14:textId="77777777" w:rsidR="006B4714" w:rsidRPr="00566261" w:rsidRDefault="006B4714" w:rsidP="00FC5D5C">
      <w:pPr>
        <w:spacing w:line="480" w:lineRule="auto"/>
        <w:rPr>
          <w:rFonts w:ascii="Calibri" w:hAnsi="Calibri" w:cs="Calibri"/>
          <w:color w:val="000000" w:themeColor="text1"/>
        </w:rPr>
      </w:pPr>
    </w:p>
    <w:p w14:paraId="6B7A716F" w14:textId="33F1234D" w:rsidR="00BB4B74" w:rsidRPr="00566261" w:rsidRDefault="00BB4B74"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Acknowledgements</w:t>
      </w:r>
    </w:p>
    <w:p w14:paraId="2DF22CA9" w14:textId="267FB735" w:rsidR="00BB4B74" w:rsidRPr="00566261" w:rsidRDefault="002235D2" w:rsidP="00FC5D5C">
      <w:pPr>
        <w:spacing w:line="480" w:lineRule="auto"/>
        <w:rPr>
          <w:rFonts w:ascii="Calibri" w:hAnsi="Calibri" w:cs="Calibri"/>
          <w:color w:val="000000" w:themeColor="text1"/>
        </w:rPr>
      </w:pPr>
      <w:r w:rsidRPr="00566261">
        <w:rPr>
          <w:rFonts w:ascii="Calibri" w:hAnsi="Calibri" w:cs="Calibri"/>
          <w:color w:val="000000" w:themeColor="text1"/>
        </w:rPr>
        <w:t>N/A</w:t>
      </w:r>
    </w:p>
    <w:p w14:paraId="04502AC4" w14:textId="1364873E" w:rsidR="00BB4B74" w:rsidRPr="00566261" w:rsidRDefault="00BB4B74" w:rsidP="00FC5D5C">
      <w:pPr>
        <w:spacing w:line="480" w:lineRule="auto"/>
        <w:rPr>
          <w:rFonts w:ascii="Calibri" w:hAnsi="Calibri" w:cs="Calibri"/>
          <w:color w:val="000000" w:themeColor="text1"/>
        </w:rPr>
      </w:pPr>
    </w:p>
    <w:p w14:paraId="12A4FFC9" w14:textId="5EF58694" w:rsidR="00976EBF" w:rsidRPr="00566261" w:rsidRDefault="00976EBF" w:rsidP="00FC5D5C">
      <w:pPr>
        <w:spacing w:line="480" w:lineRule="auto"/>
        <w:rPr>
          <w:rFonts w:ascii="Calibri" w:hAnsi="Calibri" w:cs="Calibri"/>
          <w:color w:val="000000" w:themeColor="text1"/>
        </w:rPr>
      </w:pPr>
    </w:p>
    <w:p w14:paraId="0C38BD53" w14:textId="77C3DFA8" w:rsidR="00976EBF" w:rsidRPr="00566261" w:rsidRDefault="00976EBF" w:rsidP="00FC5D5C">
      <w:pPr>
        <w:spacing w:line="480" w:lineRule="auto"/>
        <w:rPr>
          <w:rFonts w:ascii="Calibri" w:hAnsi="Calibri" w:cs="Calibri"/>
          <w:color w:val="000000" w:themeColor="text1"/>
        </w:rPr>
      </w:pPr>
    </w:p>
    <w:p w14:paraId="30682D50" w14:textId="279F2484" w:rsidR="00976EBF" w:rsidRPr="00566261" w:rsidRDefault="00976EBF" w:rsidP="00FC5D5C">
      <w:pPr>
        <w:spacing w:line="480" w:lineRule="auto"/>
        <w:rPr>
          <w:rFonts w:ascii="Calibri" w:hAnsi="Calibri" w:cs="Calibri"/>
          <w:color w:val="000000" w:themeColor="text1"/>
        </w:rPr>
      </w:pPr>
    </w:p>
    <w:p w14:paraId="1F489640" w14:textId="3EB8D4DD" w:rsidR="00976EBF" w:rsidRPr="00566261" w:rsidRDefault="00976EBF" w:rsidP="00FC5D5C">
      <w:pPr>
        <w:spacing w:line="480" w:lineRule="auto"/>
        <w:rPr>
          <w:rFonts w:ascii="Calibri" w:hAnsi="Calibri" w:cs="Calibri"/>
          <w:color w:val="000000" w:themeColor="text1"/>
        </w:rPr>
      </w:pPr>
    </w:p>
    <w:p w14:paraId="53CB044A" w14:textId="2E707B34" w:rsidR="00976EBF" w:rsidRPr="00566261" w:rsidRDefault="00976EBF" w:rsidP="00FC5D5C">
      <w:pPr>
        <w:spacing w:line="480" w:lineRule="auto"/>
        <w:rPr>
          <w:rFonts w:ascii="Calibri" w:hAnsi="Calibri" w:cs="Calibri"/>
          <w:color w:val="000000" w:themeColor="text1"/>
        </w:rPr>
      </w:pPr>
    </w:p>
    <w:p w14:paraId="2C333815" w14:textId="43FB4E54" w:rsidR="00976EBF" w:rsidRPr="00566261" w:rsidRDefault="00976EBF" w:rsidP="00FC5D5C">
      <w:pPr>
        <w:spacing w:line="480" w:lineRule="auto"/>
        <w:rPr>
          <w:rFonts w:ascii="Calibri" w:hAnsi="Calibri" w:cs="Calibri"/>
          <w:color w:val="000000" w:themeColor="text1"/>
        </w:rPr>
      </w:pPr>
    </w:p>
    <w:p w14:paraId="1AF8B80C" w14:textId="52B95B6E" w:rsidR="00976EBF" w:rsidRPr="00566261" w:rsidRDefault="00976EBF" w:rsidP="00FC5D5C">
      <w:pPr>
        <w:spacing w:line="480" w:lineRule="auto"/>
        <w:rPr>
          <w:rFonts w:ascii="Calibri" w:hAnsi="Calibri" w:cs="Calibri"/>
          <w:color w:val="000000" w:themeColor="text1"/>
        </w:rPr>
      </w:pPr>
    </w:p>
    <w:p w14:paraId="2BF57835" w14:textId="03115CA7" w:rsidR="00976EBF" w:rsidRPr="00566261" w:rsidRDefault="00976EBF" w:rsidP="00FC5D5C">
      <w:pPr>
        <w:spacing w:line="480" w:lineRule="auto"/>
        <w:rPr>
          <w:rFonts w:ascii="Calibri" w:hAnsi="Calibri" w:cs="Calibri"/>
          <w:color w:val="000000" w:themeColor="text1"/>
        </w:rPr>
      </w:pPr>
    </w:p>
    <w:p w14:paraId="4C1C2C83" w14:textId="6FE4801F" w:rsidR="00976EBF" w:rsidRPr="00566261" w:rsidRDefault="00976EBF" w:rsidP="00FC5D5C">
      <w:pPr>
        <w:spacing w:line="480" w:lineRule="auto"/>
        <w:rPr>
          <w:rFonts w:ascii="Calibri" w:hAnsi="Calibri" w:cs="Calibri"/>
          <w:color w:val="000000" w:themeColor="text1"/>
        </w:rPr>
      </w:pPr>
    </w:p>
    <w:p w14:paraId="2C1410A3" w14:textId="18CEFBEF" w:rsidR="00976EBF" w:rsidRPr="00566261" w:rsidRDefault="00976EBF" w:rsidP="00FC5D5C">
      <w:pPr>
        <w:spacing w:line="480" w:lineRule="auto"/>
        <w:rPr>
          <w:rFonts w:ascii="Calibri" w:hAnsi="Calibri" w:cs="Calibri"/>
          <w:color w:val="000000" w:themeColor="text1"/>
        </w:rPr>
      </w:pPr>
    </w:p>
    <w:p w14:paraId="57A3B493" w14:textId="3E534072" w:rsidR="00976EBF" w:rsidRPr="00566261" w:rsidRDefault="00976EBF" w:rsidP="00FC5D5C">
      <w:pPr>
        <w:spacing w:line="480" w:lineRule="auto"/>
        <w:rPr>
          <w:rFonts w:ascii="Calibri" w:hAnsi="Calibri" w:cs="Calibri"/>
          <w:color w:val="000000" w:themeColor="text1"/>
        </w:rPr>
      </w:pPr>
    </w:p>
    <w:p w14:paraId="3C08874A" w14:textId="77777777" w:rsidR="00FC5D5C" w:rsidRDefault="00FC5D5C" w:rsidP="00FC5D5C">
      <w:pPr>
        <w:spacing w:line="480" w:lineRule="auto"/>
        <w:rPr>
          <w:rFonts w:ascii="Calibri" w:hAnsi="Calibri" w:cs="Calibri"/>
          <w:color w:val="000000" w:themeColor="text1"/>
        </w:rPr>
      </w:pPr>
    </w:p>
    <w:p w14:paraId="090F932E" w14:textId="246118FE" w:rsidR="0079194E" w:rsidRPr="00566261" w:rsidRDefault="0079194E" w:rsidP="00FC5D5C">
      <w:pPr>
        <w:spacing w:line="480" w:lineRule="auto"/>
        <w:rPr>
          <w:rFonts w:ascii="Calibri" w:hAnsi="Calibri" w:cs="Calibri"/>
          <w:b/>
          <w:i/>
          <w:color w:val="000000" w:themeColor="text1"/>
        </w:rPr>
      </w:pPr>
      <w:r w:rsidRPr="00566261">
        <w:rPr>
          <w:rFonts w:ascii="Calibri" w:hAnsi="Calibri" w:cs="Calibri"/>
          <w:b/>
          <w:i/>
          <w:color w:val="000000" w:themeColor="text1"/>
        </w:rPr>
        <w:lastRenderedPageBreak/>
        <w:t>Introduction</w:t>
      </w:r>
    </w:p>
    <w:p w14:paraId="33DB8C36" w14:textId="6E0384E4" w:rsidR="0079194E" w:rsidRPr="00566261" w:rsidRDefault="00292529"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The cerebellum starts </w:t>
      </w:r>
      <w:r w:rsidR="007E5087" w:rsidRPr="00566261">
        <w:rPr>
          <w:rFonts w:ascii="Calibri" w:hAnsi="Calibri" w:cs="Calibri"/>
          <w:color w:val="000000" w:themeColor="text1"/>
        </w:rPr>
        <w:t>develop</w:t>
      </w:r>
      <w:r w:rsidR="007E5087">
        <w:rPr>
          <w:rFonts w:ascii="Calibri" w:hAnsi="Calibri" w:cs="Calibri"/>
          <w:color w:val="000000" w:themeColor="text1"/>
        </w:rPr>
        <w:t>ing</w:t>
      </w:r>
      <w:r w:rsidR="007E5087" w:rsidRPr="00566261">
        <w:rPr>
          <w:rFonts w:ascii="Calibri" w:hAnsi="Calibri" w:cs="Calibri"/>
          <w:color w:val="000000" w:themeColor="text1"/>
        </w:rPr>
        <w:t xml:space="preserve"> </w:t>
      </w:r>
      <w:r w:rsidRPr="00566261">
        <w:rPr>
          <w:rFonts w:ascii="Calibri" w:hAnsi="Calibri" w:cs="Calibri"/>
          <w:color w:val="000000" w:themeColor="text1"/>
        </w:rPr>
        <w:t xml:space="preserve">early in </w:t>
      </w:r>
      <w:r w:rsidR="00AF7524">
        <w:rPr>
          <w:rFonts w:ascii="Calibri" w:hAnsi="Calibri" w:cs="Calibri"/>
          <w:color w:val="000000" w:themeColor="text1"/>
        </w:rPr>
        <w:t>brain</w:t>
      </w:r>
      <w:r w:rsidR="00AF7524" w:rsidRPr="00566261">
        <w:rPr>
          <w:rFonts w:ascii="Calibri" w:hAnsi="Calibri" w:cs="Calibri"/>
          <w:color w:val="000000" w:themeColor="text1"/>
        </w:rPr>
        <w:t xml:space="preserve"> </w:t>
      </w:r>
      <w:r w:rsidRPr="00566261">
        <w:rPr>
          <w:rFonts w:ascii="Calibri" w:hAnsi="Calibri" w:cs="Calibri"/>
          <w:color w:val="000000" w:themeColor="text1"/>
        </w:rPr>
        <w:t>formation</w:t>
      </w:r>
      <w:r w:rsidR="00D02DA3" w:rsidRPr="00566261">
        <w:rPr>
          <w:rFonts w:ascii="Calibri" w:hAnsi="Calibri" w:cs="Calibri"/>
          <w:color w:val="000000" w:themeColor="text1"/>
        </w:rPr>
        <w:t>,</w:t>
      </w:r>
      <w:r w:rsidRPr="00566261">
        <w:rPr>
          <w:rFonts w:ascii="Calibri" w:hAnsi="Calibri" w:cs="Calibri"/>
          <w:color w:val="000000" w:themeColor="text1"/>
        </w:rPr>
        <w:t xml:space="preserve"> but has ongoing development into the postnatal period.</w:t>
      </w:r>
      <w:r w:rsidRPr="00566261">
        <w:rPr>
          <w:rFonts w:ascii="Calibri" w:hAnsi="Calibri" w:cs="Calibri"/>
          <w:color w:val="000000" w:themeColor="text1"/>
        </w:rPr>
        <w:fldChar w:fldCharType="begin" w:fldLock="1"/>
      </w:r>
      <w:r w:rsidR="00D51A5B" w:rsidRPr="00566261">
        <w:rPr>
          <w:rFonts w:ascii="Calibri" w:hAnsi="Calibri" w:cs="Calibri"/>
          <w:color w:val="000000" w:themeColor="text1"/>
        </w:rPr>
        <w:instrText>ADDIN CSL_CITATION {"citationItems":[{"id":"ITEM-1","itemData":{"DOI":"10.1177/0883073811420148","ISBN":"0883073811","ISSN":"08830738","abstract":"The cerebellum undergoes a protracted development, making it particularly vulnerable to a broad spectrum of developmental events. Acquired destructive and hemorrhagic insults may also occur. The main steps of cerebellar development are reviewed. The normal imaging patterns of the cerebellum in prenatal ultrasound and magnetic resonance imaging (MRI) are described with emphasis on the limitations of these modalities. Because of confusion in the literature regarding the terminology used for cerebellar malformations, some terms (agenesis, hypoplasia, dysplasia, and atrophy) are clarified. Three main pathologic settings are considered and the main diagnoses that can be suggested are described: retrocerebellar fluid enlargement with normal or abnormal biometry (Dandy-Walker malformation, Blake pouch cyst, vermian agenesis), partially or globally decreased cerebellar biometry (cerebellar hypoplasia, agenesis, rhombencephalosynapsis, ischemic and/or hemorrhagic damage), partially or globally abnormal cerebellar echogenicity (ischemic and/or hemorrhagic damage, cerebellar dysplasia, capillary telangiectasia). The appropriate timing for performing MRI is also discussed.","author":[{"dropping-particle":"","family":"Garel","given":"Catherine","non-dropping-particle":"","parse-names":false,"suffix":""},{"dropping-particle":"","family":"Fallet-Bianco","given":"Catherine","non-dropping-particle":"","parse-names":false,"suffix":""},{"dropping-particle":"","family":"Guibaud","given":"Laurent","non-dropping-particle":"","parse-names":false,"suffix":""}],"container-title":"Journal of Child Neurology","id":"ITEM-1","issue":"12","issued":{"date-parts":[["2011"]]},"page":"1483-1492","title":"The fetal cerebellum: Development and common malformations","type":"paper-conference","volume":"26"},"uris":["http://www.mendeley.com/documents/?uuid=c25e509b-2664-4104-9f42-096da1e17d4d"]}],"mendeley":{"formattedCitation":"(1)","plainTextFormattedCitation":"(1)","previouslyFormattedCitation":"(1)"},"properties":{"noteIndex":0},"schema":"https://github.com/citation-style-language/schema/raw/master/csl-citation.json"}</w:instrText>
      </w:r>
      <w:r w:rsidRPr="00566261">
        <w:rPr>
          <w:rFonts w:ascii="Calibri" w:hAnsi="Calibri" w:cs="Calibri"/>
          <w:color w:val="000000" w:themeColor="text1"/>
        </w:rPr>
        <w:fldChar w:fldCharType="separate"/>
      </w:r>
      <w:r w:rsidR="00D51A5B" w:rsidRPr="00566261">
        <w:rPr>
          <w:rFonts w:ascii="Calibri" w:hAnsi="Calibri" w:cs="Calibri"/>
          <w:noProof/>
          <w:color w:val="000000" w:themeColor="text1"/>
        </w:rPr>
        <w:t>(1)</w:t>
      </w:r>
      <w:r w:rsidRPr="00566261">
        <w:rPr>
          <w:rFonts w:ascii="Calibri" w:hAnsi="Calibri" w:cs="Calibri"/>
          <w:color w:val="000000" w:themeColor="text1"/>
        </w:rPr>
        <w:fldChar w:fldCharType="end"/>
      </w:r>
      <w:r w:rsidRPr="00566261">
        <w:rPr>
          <w:rFonts w:ascii="Calibri" w:hAnsi="Calibri" w:cs="Calibri"/>
          <w:color w:val="000000" w:themeColor="text1"/>
        </w:rPr>
        <w:t xml:space="preserve"> This makes it vulnerable to developmental events, making </w:t>
      </w:r>
      <w:r w:rsidR="00D02DA3" w:rsidRPr="00566261">
        <w:rPr>
          <w:rFonts w:ascii="Calibri" w:hAnsi="Calibri" w:cs="Calibri"/>
          <w:color w:val="000000" w:themeColor="text1"/>
        </w:rPr>
        <w:t>posterior fossa abnormalities (</w:t>
      </w:r>
      <w:r w:rsidRPr="00566261">
        <w:rPr>
          <w:rFonts w:ascii="Calibri" w:hAnsi="Calibri" w:cs="Calibri"/>
          <w:color w:val="000000" w:themeColor="text1"/>
        </w:rPr>
        <w:t>PFAs) one of the most common fetal intracranial abnormalities</w:t>
      </w:r>
      <w:r w:rsidR="001D654C" w:rsidRPr="00566261">
        <w:rPr>
          <w:rFonts w:ascii="Calibri" w:hAnsi="Calibri" w:cs="Calibri"/>
          <w:color w:val="000000" w:themeColor="text1"/>
        </w:rPr>
        <w:t xml:space="preserve">, and one of the most common reasons for referral for fetal </w:t>
      </w:r>
      <w:r w:rsidR="00D02DA3" w:rsidRPr="00566261">
        <w:rPr>
          <w:rFonts w:ascii="Calibri" w:hAnsi="Calibri" w:cs="Calibri"/>
          <w:color w:val="000000" w:themeColor="text1"/>
        </w:rPr>
        <w:t>magnetic resonance imaging (</w:t>
      </w:r>
      <w:r w:rsidR="001D654C" w:rsidRPr="00566261">
        <w:rPr>
          <w:rFonts w:ascii="Calibri" w:hAnsi="Calibri" w:cs="Calibri"/>
          <w:color w:val="000000" w:themeColor="text1"/>
        </w:rPr>
        <w:t>MRI</w:t>
      </w:r>
      <w:r w:rsidR="002235D2" w:rsidRPr="00566261">
        <w:rPr>
          <w:rFonts w:ascii="Calibri" w:hAnsi="Calibri" w:cs="Calibri"/>
          <w:color w:val="000000" w:themeColor="text1"/>
        </w:rPr>
        <w:t>)</w:t>
      </w:r>
      <w:r w:rsidR="001D654C" w:rsidRPr="00566261">
        <w:rPr>
          <w:rFonts w:ascii="Calibri" w:hAnsi="Calibri" w:cs="Calibri"/>
          <w:color w:val="000000" w:themeColor="text1"/>
        </w:rPr>
        <w:t>.</w:t>
      </w:r>
      <w:r w:rsidR="001D654C" w:rsidRPr="00566261">
        <w:rPr>
          <w:rFonts w:ascii="Calibri" w:hAnsi="Calibri" w:cs="Calibri"/>
          <w:color w:val="000000" w:themeColor="text1"/>
        </w:rPr>
        <w:fldChar w:fldCharType="begin" w:fldLock="1"/>
      </w:r>
      <w:r w:rsidR="00D51A5B" w:rsidRPr="00566261">
        <w:rPr>
          <w:rFonts w:ascii="Calibri" w:hAnsi="Calibri" w:cs="Calibri"/>
          <w:color w:val="000000" w:themeColor="text1"/>
        </w:rPr>
        <w:instrText>ADDIN CSL_CITATION {"citationItems":[{"id":"ITEM-1","itemData":{"DOI":"10.1097/GCO.0b013e32832947ab","ISBN":"1040-872X","abstract":"Purpose of review: Fetal magnetic resonance imaging (MRI) is a relatively new clinical application but is becoming increasingly used in fetal medicine in combination with the established technique of antenatal ultrasound. A review of the literature to date provides information for clinicians to help assess which patients they should be referring for fetal MRI and what additional information to ultrasound they can obtain., Recent findings: This review covers recent articles on practical aspects of imaging, MR findings in common disorders and comparisons with ultrasound. It includes information on current applications for fetal MRI, new sequence acquisitions and postprocessing techniques. Fetal motion is the single most important barrier to improving image data., Summary: Fetal MR has become an established tool for assessing the fetal brain. It provides complementary information to ultrasound. However, further optimization of this technique is still required to ensure it is exploited to the full in fetal medicine., (C) 2009 Lippincott Williams &amp; Wilkins, Inc.","author":[{"dropping-particle":"","family":"Rutherford","given":"Mary A","non-dropping-particle":"","parse-names":false,"suffix":""}],"id":"ITEM-1","issued":{"date-parts":[["2009"]]},"title":"Magnetic resonance imaging of the fetal brain.","type":"article-journal"},"uris":["http://www.mendeley.com/documents/?uuid=0e6faebe-bf24-4cc4-b7f3-cd3cf089d85a"]}],"mendeley":{"formattedCitation":"(2)","plainTextFormattedCitation":"(2)","previouslyFormattedCitation":"(2)"},"properties":{"noteIndex":0},"schema":"https://github.com/citation-style-language/schema/raw/master/csl-citation.json"}</w:instrText>
      </w:r>
      <w:r w:rsidR="001D654C" w:rsidRPr="00566261">
        <w:rPr>
          <w:rFonts w:ascii="Calibri" w:hAnsi="Calibri" w:cs="Calibri"/>
          <w:color w:val="000000" w:themeColor="text1"/>
        </w:rPr>
        <w:fldChar w:fldCharType="separate"/>
      </w:r>
      <w:r w:rsidR="00D51A5B" w:rsidRPr="00566261">
        <w:rPr>
          <w:rFonts w:ascii="Calibri" w:hAnsi="Calibri" w:cs="Calibri"/>
          <w:noProof/>
          <w:color w:val="000000" w:themeColor="text1"/>
        </w:rPr>
        <w:t>(2)</w:t>
      </w:r>
      <w:r w:rsidR="001D654C" w:rsidRPr="00566261">
        <w:rPr>
          <w:rFonts w:ascii="Calibri" w:hAnsi="Calibri" w:cs="Calibri"/>
          <w:color w:val="000000" w:themeColor="text1"/>
        </w:rPr>
        <w:fldChar w:fldCharType="end"/>
      </w:r>
      <w:r w:rsidR="007146BC" w:rsidRPr="00566261">
        <w:rPr>
          <w:rFonts w:ascii="Calibri" w:hAnsi="Calibri" w:cs="Calibri"/>
          <w:color w:val="000000" w:themeColor="text1"/>
        </w:rPr>
        <w:t xml:space="preserve"> There are a range of PFA diagnoses, and differentiating these at </w:t>
      </w:r>
      <w:r w:rsidR="007E5087">
        <w:rPr>
          <w:rFonts w:ascii="Calibri" w:hAnsi="Calibri" w:cs="Calibri"/>
          <w:color w:val="000000" w:themeColor="text1"/>
        </w:rPr>
        <w:t xml:space="preserve">an </w:t>
      </w:r>
      <w:r w:rsidR="007146BC" w:rsidRPr="00566261">
        <w:rPr>
          <w:rFonts w:ascii="Calibri" w:hAnsi="Calibri" w:cs="Calibri"/>
          <w:color w:val="000000" w:themeColor="text1"/>
        </w:rPr>
        <w:t xml:space="preserve">early stage of development </w:t>
      </w:r>
      <w:r w:rsidR="007E5087">
        <w:rPr>
          <w:rFonts w:ascii="Calibri" w:hAnsi="Calibri" w:cs="Calibri"/>
          <w:color w:val="000000" w:themeColor="text1"/>
        </w:rPr>
        <w:t>is challenging</w:t>
      </w:r>
      <w:r w:rsidR="007146BC" w:rsidRPr="00566261">
        <w:rPr>
          <w:rFonts w:ascii="Calibri" w:hAnsi="Calibri" w:cs="Calibri"/>
          <w:color w:val="000000" w:themeColor="text1"/>
        </w:rPr>
        <w:t>,</w:t>
      </w:r>
      <w:r w:rsidR="005B6410" w:rsidRPr="00566261">
        <w:rPr>
          <w:rFonts w:ascii="Calibri" w:hAnsi="Calibri" w:cs="Calibri"/>
          <w:color w:val="000000" w:themeColor="text1"/>
        </w:rPr>
        <w:fldChar w:fldCharType="begin" w:fldLock="1"/>
      </w:r>
      <w:r w:rsidR="00601CF6" w:rsidRPr="00566261">
        <w:rPr>
          <w:rFonts w:ascii="Calibri" w:hAnsi="Calibri" w:cs="Calibri"/>
          <w:color w:val="000000" w:themeColor="text1"/>
        </w:rPr>
        <w:instrText>ADDIN CSL_CITATION {"citationItems":[{"id":"ITEM-1","itemData":{"DOI":"10.2214/AJR.07.3036","ISSN":"0361803X","abstract":"The first objective of our study was to describe the prevalence and spectrum of posterior fossa anomalies over 5 years in a major fetal care center where the referral diagnosis (by fetal sonography) was investigated by fetal MRI and, if confirmed, by postnatal MRI if possible. The second objective was to assess the accuracy with which fetal MRI predicts postnatal MRI findings in this population.","author":[{"dropping-particle":"","family":"Limperopoulos","given":"Catherine","non-dropping-particle":"","parse-names":false,"suffix":""},{"dropping-particle":"","family":"Robertson","given":"Richard L.","non-dropping-particle":"","parse-names":false,"suffix":""},{"dropping-particle":"","family":"Khwaja","given":"Omar S.","non-dropping-particle":"","parse-names":false,"suffix":""},{"dropping-particle":"","family":"Robson","given":"Caroline D.","non-dropping-particle":"","parse-names":false,"suffix":""},{"dropping-particle":"","family":"Estroff","given":"Judy A.","non-dropping-particle":"","parse-names":false,"suffix":""},{"dropping-particle":"","family":"Barnewolt","given":"Carole","non-dropping-particle":"","parse-names":false,"suffix":""},{"dropping-particle":"","family":"Levine","given":"Deborah","non-dropping-particle":"","parse-names":false,"suffix":""},{"dropping-particle":"","family":"Morash","given":"Donna","non-dropping-particle":"","parse-names":false,"suffix":""},{"dropping-particle":"","family":"Nemes","given":"Luanne","non-dropping-particle":"","parse-names":false,"suffix":""},{"dropping-particle":"","family":"Zaccagnini","given":"Linda","non-dropping-particle":"","parse-names":false,"suffix":""},{"dropping-particle":"","family":"Plessis","given":"Adré J.","non-dropping-particle":"Du","parse-names":false,"suffix":""}],"container-title":"American Journal of Roentgenology","id":"ITEM-1","issue":"6","issued":{"date-parts":[["2008"]]},"page":"1637-1643","title":"How accurately does current fetal imaging identify posterior fossa anomalies?","type":"article-journal","volume":"190"},"uris":["http://www.mendeley.com/documents/?uuid=84a8abf5-95c7-4f2f-930a-452051ed634a"]}],"mendeley":{"formattedCitation":"(3)","plainTextFormattedCitation":"(3)","previouslyFormattedCitation":"(3)"},"properties":{"noteIndex":0},"schema":"https://github.com/citation-style-language/schema/raw/master/csl-citation.json"}</w:instrText>
      </w:r>
      <w:r w:rsidR="005B6410" w:rsidRPr="00566261">
        <w:rPr>
          <w:rFonts w:ascii="Calibri" w:hAnsi="Calibri" w:cs="Calibri"/>
          <w:color w:val="000000" w:themeColor="text1"/>
        </w:rPr>
        <w:fldChar w:fldCharType="separate"/>
      </w:r>
      <w:r w:rsidR="005B6410" w:rsidRPr="00566261">
        <w:rPr>
          <w:rFonts w:ascii="Calibri" w:hAnsi="Calibri" w:cs="Calibri"/>
          <w:noProof/>
          <w:color w:val="000000" w:themeColor="text1"/>
        </w:rPr>
        <w:t>(3)</w:t>
      </w:r>
      <w:r w:rsidR="005B6410" w:rsidRPr="00566261">
        <w:rPr>
          <w:rFonts w:ascii="Calibri" w:hAnsi="Calibri" w:cs="Calibri"/>
          <w:color w:val="000000" w:themeColor="text1"/>
        </w:rPr>
        <w:fldChar w:fldCharType="end"/>
      </w:r>
      <w:r w:rsidR="005B6410" w:rsidRPr="00566261">
        <w:rPr>
          <w:rFonts w:ascii="Calibri" w:hAnsi="Calibri" w:cs="Calibri"/>
          <w:color w:val="000000" w:themeColor="text1"/>
        </w:rPr>
        <w:t xml:space="preserve"> </w:t>
      </w:r>
      <w:r w:rsidR="007146BC" w:rsidRPr="00566261">
        <w:rPr>
          <w:rFonts w:ascii="Calibri" w:hAnsi="Calibri" w:cs="Calibri"/>
          <w:color w:val="000000" w:themeColor="text1"/>
        </w:rPr>
        <w:t>making</w:t>
      </w:r>
      <w:r w:rsidR="007E5087">
        <w:rPr>
          <w:rFonts w:ascii="Calibri" w:hAnsi="Calibri" w:cs="Calibri"/>
          <w:color w:val="000000" w:themeColor="text1"/>
        </w:rPr>
        <w:t xml:space="preserve"> accurate antenatal</w:t>
      </w:r>
      <w:r w:rsidR="007146BC" w:rsidRPr="00566261">
        <w:rPr>
          <w:rFonts w:ascii="Calibri" w:hAnsi="Calibri" w:cs="Calibri"/>
          <w:color w:val="000000" w:themeColor="text1"/>
        </w:rPr>
        <w:t xml:space="preserve"> counselling </w:t>
      </w:r>
      <w:r w:rsidR="007E5087">
        <w:rPr>
          <w:rFonts w:ascii="Calibri" w:hAnsi="Calibri" w:cs="Calibri"/>
          <w:color w:val="000000" w:themeColor="text1"/>
        </w:rPr>
        <w:t xml:space="preserve">of </w:t>
      </w:r>
      <w:r w:rsidR="007146BC" w:rsidRPr="00566261">
        <w:rPr>
          <w:rFonts w:ascii="Calibri" w:hAnsi="Calibri" w:cs="Calibri"/>
          <w:color w:val="000000" w:themeColor="text1"/>
        </w:rPr>
        <w:t xml:space="preserve">parents difficult. </w:t>
      </w:r>
    </w:p>
    <w:p w14:paraId="26A6B8C4" w14:textId="744F12C7" w:rsidR="004350C4" w:rsidRPr="00566261" w:rsidRDefault="00292529"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Many </w:t>
      </w:r>
      <w:r w:rsidR="00EC1F5D" w:rsidRPr="00566261">
        <w:rPr>
          <w:rFonts w:ascii="Calibri" w:hAnsi="Calibri" w:cs="Calibri"/>
          <w:color w:val="000000" w:themeColor="text1"/>
        </w:rPr>
        <w:t xml:space="preserve">biometric </w:t>
      </w:r>
      <w:r w:rsidRPr="00566261">
        <w:rPr>
          <w:rFonts w:ascii="Calibri" w:hAnsi="Calibri" w:cs="Calibri"/>
          <w:color w:val="000000" w:themeColor="text1"/>
        </w:rPr>
        <w:t>measurements of the posterior fossa</w:t>
      </w:r>
      <w:r w:rsidR="0002015C">
        <w:rPr>
          <w:rFonts w:ascii="Calibri" w:hAnsi="Calibri" w:cs="Calibri"/>
          <w:color w:val="000000" w:themeColor="text1"/>
        </w:rPr>
        <w:t xml:space="preserve"> (PF)</w:t>
      </w:r>
      <w:r w:rsidRPr="00566261">
        <w:rPr>
          <w:rFonts w:ascii="Calibri" w:hAnsi="Calibri" w:cs="Calibri"/>
          <w:color w:val="000000" w:themeColor="text1"/>
        </w:rPr>
        <w:t xml:space="preserve"> </w:t>
      </w:r>
      <w:r w:rsidR="00EC1F5D" w:rsidRPr="00566261">
        <w:rPr>
          <w:rFonts w:ascii="Calibri" w:hAnsi="Calibri" w:cs="Calibri"/>
          <w:color w:val="000000" w:themeColor="text1"/>
        </w:rPr>
        <w:t xml:space="preserve">and the brain overall </w:t>
      </w:r>
      <w:r w:rsidRPr="00566261">
        <w:rPr>
          <w:rFonts w:ascii="Calibri" w:hAnsi="Calibri" w:cs="Calibri"/>
          <w:color w:val="000000" w:themeColor="text1"/>
        </w:rPr>
        <w:t xml:space="preserve">are well established in fetal </w:t>
      </w:r>
      <w:r w:rsidR="002235D2" w:rsidRPr="00566261">
        <w:rPr>
          <w:rFonts w:ascii="Calibri" w:hAnsi="Calibri" w:cs="Calibri"/>
          <w:color w:val="000000" w:themeColor="text1"/>
        </w:rPr>
        <w:t>ultrasound</w:t>
      </w:r>
      <w:r w:rsidR="00D02DA3" w:rsidRPr="00566261">
        <w:rPr>
          <w:rFonts w:ascii="Calibri" w:hAnsi="Calibri" w:cs="Calibri"/>
          <w:color w:val="000000" w:themeColor="text1"/>
        </w:rPr>
        <w:t xml:space="preserve"> (US</w:t>
      </w:r>
      <w:r w:rsidR="002235D2" w:rsidRPr="00566261">
        <w:rPr>
          <w:rFonts w:ascii="Calibri" w:hAnsi="Calibri" w:cs="Calibri"/>
          <w:color w:val="000000" w:themeColor="text1"/>
        </w:rPr>
        <w:t>)</w:t>
      </w:r>
      <w:r w:rsidRPr="00566261">
        <w:rPr>
          <w:rFonts w:ascii="Calibri" w:hAnsi="Calibri" w:cs="Calibri"/>
          <w:color w:val="000000" w:themeColor="text1"/>
        </w:rPr>
        <w:t xml:space="preserve">, but these are not </w:t>
      </w:r>
      <w:r w:rsidR="00DB41D1" w:rsidRPr="00566261">
        <w:rPr>
          <w:rFonts w:ascii="Calibri" w:hAnsi="Calibri" w:cs="Calibri"/>
          <w:color w:val="000000" w:themeColor="text1"/>
        </w:rPr>
        <w:t xml:space="preserve">always </w:t>
      </w:r>
      <w:r w:rsidRPr="00566261">
        <w:rPr>
          <w:rFonts w:ascii="Calibri" w:hAnsi="Calibri" w:cs="Calibri"/>
          <w:color w:val="000000" w:themeColor="text1"/>
        </w:rPr>
        <w:t xml:space="preserve">immediately comparable to </w:t>
      </w:r>
      <w:r w:rsidR="00D23D68" w:rsidRPr="00566261">
        <w:rPr>
          <w:rFonts w:ascii="Calibri" w:hAnsi="Calibri" w:cs="Calibri"/>
          <w:color w:val="000000" w:themeColor="text1"/>
        </w:rPr>
        <w:t xml:space="preserve">fetal </w:t>
      </w:r>
      <w:r w:rsidRPr="00566261">
        <w:rPr>
          <w:rFonts w:ascii="Calibri" w:hAnsi="Calibri" w:cs="Calibri"/>
          <w:color w:val="000000" w:themeColor="text1"/>
        </w:rPr>
        <w:t>MRI measurement</w:t>
      </w:r>
      <w:r w:rsidR="005B42ED">
        <w:rPr>
          <w:rFonts w:ascii="Calibri" w:hAnsi="Calibri" w:cs="Calibri"/>
          <w:color w:val="000000" w:themeColor="text1"/>
        </w:rPr>
        <w:t xml:space="preserve"> – for example biparietal diameter (BPD) is well correlated between MRI and US, whereas lateral ventricle measurements are poorly correlated in late gestation </w:t>
      </w:r>
      <w:proofErr w:type="spellStart"/>
      <w:r w:rsidR="005B42ED">
        <w:rPr>
          <w:rFonts w:ascii="Calibri" w:hAnsi="Calibri" w:cs="Calibri"/>
          <w:color w:val="000000" w:themeColor="text1"/>
        </w:rPr>
        <w:t>fetuses</w:t>
      </w:r>
      <w:proofErr w:type="spellEnd"/>
      <w:r w:rsidR="005B42ED">
        <w:rPr>
          <w:rFonts w:ascii="Calibri" w:hAnsi="Calibri" w:cs="Calibri"/>
          <w:color w:val="000000" w:themeColor="text1"/>
        </w:rPr>
        <w:t>.</w:t>
      </w:r>
      <w:r w:rsidR="00601CF6" w:rsidRPr="00566261">
        <w:rPr>
          <w:rFonts w:ascii="Calibri" w:hAnsi="Calibri" w:cs="Calibri"/>
          <w:color w:val="000000" w:themeColor="text1"/>
        </w:rPr>
        <w:fldChar w:fldCharType="begin" w:fldLock="1"/>
      </w:r>
      <w:r w:rsidR="00DB41D1" w:rsidRPr="00566261">
        <w:rPr>
          <w:rFonts w:ascii="Calibri" w:hAnsi="Calibri" w:cs="Calibri"/>
          <w:color w:val="000000" w:themeColor="text1"/>
        </w:rPr>
        <w:instrText>ADDIN CSL_CITATION {"citationItems":[{"id":"ITEM-1","itemData":{"DOI":"10.3174/ajnr.A4258","ISSN":"1936959X","abstract":"BACKGROUND AND PURPOSE Posterior fossa malformations are a common finding in prenatal diagnosis. The objectives of this study are to re-evaluate existing normal MR imaging biometric data of the fetal posterior fossa, suggest and evaluate new parameters, and demonstrate the possible clinical applications of these data. MATERIALS AND METHODS This was a retrospective review of 215 fetal MR imaging examinations with normal findings and 5 examinations of fetuses with a suspected pathologic posterior fossa. Six previously reported parameters and 8 new parameters were measured. Three new parameter ratios were calculated. Interobserver agreement was calculated by using the intraclass correlation coefficient. RESULTS For measuring each structure, 151-211 MR imaging examinations were selected, resulting in a normal biometry curve according to gestational age for each parameter. Analysis of the ratio parameters showed that vermian lobe ratio and cerebellar hemisphere ratio remain constant with gestational age and that the vermis-to-cisterna magna ratio varies with gestational age. Measurements of the 5 pathologic fetuses are presented on the normal curves. Interobserver agreement was excellent, with the intraclass correlation coefficients of most parameters above 0.9 and only 2 parameters below 0.8. CONCLUSIONS The biometry curves derived from new and existing biometric data and presented in this study may expand and deepen the biometry we use today, while keeping it simple and repeatable. By applying these extensive biometric data on suspected abnormal cases, diagnoses may be confirmed, better classified, or completely altered.","author":[{"dropping-particle":"","family":"Ber","given":"R.","non-dropping-particle":"","parse-names":false,"suffix":""},{"dropping-particle":"","family":"Bar-Yosef","given":"O.","non-dropping-particle":"","parse-names":false,"suffix":""},{"dropping-particle":"","family":"Hoffmann","given":"C.","non-dropping-particle":"","parse-names":false,"suffix":""},{"dropping-particle":"","family":"Shashar","given":"D.","non-dropping-particle":"","parse-names":false,"suffix":""},{"dropping-particle":"","family":"Achiron","given":"R.","non-dropping-particle":"","parse-names":false,"suffix":""},{"dropping-particle":"","family":"Katorza","given":"E.","non-dropping-particle":"","parse-names":false,"suffix":""}],"container-title":"American Journal of Neuroradiology","id":"ITEM-1","issue":"4","issued":{"date-parts":[["2015"]]},"page":"795-802","title":"Normal fetal posterior fossa in MR imaging: New biometric data and possible clinical significance","type":"article-journal","volume":"36"},"uris":["http://www.mendeley.com/documents/?uuid=0e740bfc-a6be-4eb1-a4bd-ac35508865fd"]}],"mendeley":{"formattedCitation":"(4)","plainTextFormattedCitation":"(4)","previouslyFormattedCitation":"(4)"},"properties":{"noteIndex":0},"schema":"https://github.com/citation-style-language/schema/raw/master/csl-citation.json"}</w:instrText>
      </w:r>
      <w:r w:rsidR="00601CF6" w:rsidRPr="00566261">
        <w:rPr>
          <w:rFonts w:ascii="Calibri" w:hAnsi="Calibri" w:cs="Calibri"/>
          <w:color w:val="000000" w:themeColor="text1"/>
        </w:rPr>
        <w:fldChar w:fldCharType="separate"/>
      </w:r>
      <w:r w:rsidR="00601CF6" w:rsidRPr="00566261">
        <w:rPr>
          <w:rFonts w:ascii="Calibri" w:hAnsi="Calibri" w:cs="Calibri"/>
          <w:noProof/>
          <w:color w:val="000000" w:themeColor="text1"/>
        </w:rPr>
        <w:t>(4)</w:t>
      </w:r>
      <w:r w:rsidR="00601CF6" w:rsidRPr="00566261">
        <w:rPr>
          <w:rFonts w:ascii="Calibri" w:hAnsi="Calibri" w:cs="Calibri"/>
          <w:color w:val="000000" w:themeColor="text1"/>
        </w:rPr>
        <w:fldChar w:fldCharType="end"/>
      </w:r>
      <w:r w:rsidR="005B42ED">
        <w:rPr>
          <w:rFonts w:ascii="Calibri" w:hAnsi="Calibri" w:cs="Calibri"/>
          <w:color w:val="000000" w:themeColor="text1"/>
        </w:rPr>
        <w:fldChar w:fldCharType="begin" w:fldLock="1"/>
      </w:r>
      <w:r w:rsidR="00AD7D96">
        <w:rPr>
          <w:rFonts w:ascii="Calibri" w:hAnsi="Calibri" w:cs="Calibri"/>
          <w:color w:val="000000" w:themeColor="text1"/>
        </w:rPr>
        <w:instrText>ADDIN CSL_CITATION {"citationItems":[{"id":"ITEM-1","itemData":{"DOI":"10.2214/AJR.07.2623","ISSN":"0361803X","abstract":"OBJECTIVE. We sought to compare the fetal biometric values head and abdominal circumferences, biparietal and occipital-frontal diameters, and left and right ventricular atrial diameters obtained with contemporaneous sonography and 3D MRI reconstructions in term pregnancies. Subjects AND METHODS. A total of 107 nulliparous women evaluated as having uncomplicated pregnancies and scheduled for induction at 42 completed weeks gave their informed consent and underwent MRI and sonography within 3 hours of each other. Two single-shot fast spin-echo MRI sequences were performed with 7- and 4-mm slice thicknesses and no gap. A single observer performed MRI postprocessing to obtain biometric values. A single sonographer using a 3- to 5-MHz curvilinear transducer performed transabdominal sonography. Concordance correlation and Bland-Altman analysis of differences were performed. RESULTS. Concordance correlation was poor for both right (0.024) and left (0.005) ventricular atrial diameters. There were moderate concordance correlations for head (0.56) and abdominal (0.53) circumferences and biparietal diameter (0.61). Occipital-frontal diameter had fair correlation (0.27). CONCLUSION. Comparison between contemporaneous sonographic and 3D reconstructed MR images at late gestational ages shows acceptable correlation between the two techniques for head circumference, abdominal circumference, and biparietal diameter. © American Roentgen Ray Society.","author":[{"dropping-particle":"","family":"Hatab","given":"Mustapha R.","non-dropping-particle":"","parse-names":false,"suffix":""},{"dropping-particle":"V.","family":"Zaretsky","given":"Michael","non-dropping-particle":"","parse-names":false,"suffix":""},{"dropping-particle":"","family":"Alexander","given":"James M.","non-dropping-particle":"","parse-names":false,"suffix":""},{"dropping-particle":"","family":"Twickler","given":"Diane M.","non-dropping-particle":"","parse-names":false,"suffix":""}],"container-title":"American Journal of Roentgenology","id":"ITEM-1","issue":"2","issued":{"date-parts":[["2008"]]},"page":"340-345","title":"Comparison of fetal biometric values with sonographic and 3D reconstruction MRI in term gestations","type":"article-journal","volume":"191"},"uris":["http://www.mendeley.com/documents/?uuid=913f7f1a-a641-4d7a-98f0-1f7f90319dc9"]}],"mendeley":{"formattedCitation":"(5)","plainTextFormattedCitation":"(5)","previouslyFormattedCitation":"(5)"},"properties":{"noteIndex":0},"schema":"https://github.com/citation-style-language/schema/raw/master/csl-citation.json"}</w:instrText>
      </w:r>
      <w:r w:rsidR="005B42ED">
        <w:rPr>
          <w:rFonts w:ascii="Calibri" w:hAnsi="Calibri" w:cs="Calibri"/>
          <w:color w:val="000000" w:themeColor="text1"/>
        </w:rPr>
        <w:fldChar w:fldCharType="separate"/>
      </w:r>
      <w:r w:rsidR="005B42ED" w:rsidRPr="005B42ED">
        <w:rPr>
          <w:rFonts w:ascii="Calibri" w:hAnsi="Calibri" w:cs="Calibri"/>
          <w:noProof/>
          <w:color w:val="000000" w:themeColor="text1"/>
        </w:rPr>
        <w:t>(5)</w:t>
      </w:r>
      <w:r w:rsidR="005B42ED">
        <w:rPr>
          <w:rFonts w:ascii="Calibri" w:hAnsi="Calibri" w:cs="Calibri"/>
          <w:color w:val="000000" w:themeColor="text1"/>
        </w:rPr>
        <w:fldChar w:fldCharType="end"/>
      </w:r>
      <w:r w:rsidR="00D23D68" w:rsidRPr="00566261">
        <w:rPr>
          <w:rFonts w:ascii="Calibri" w:hAnsi="Calibri" w:cs="Calibri"/>
          <w:color w:val="000000" w:themeColor="text1"/>
        </w:rPr>
        <w:t xml:space="preserve"> </w:t>
      </w:r>
      <w:r w:rsidR="0036059A">
        <w:rPr>
          <w:rFonts w:ascii="Calibri" w:hAnsi="Calibri" w:cs="Calibri"/>
          <w:color w:val="000000" w:themeColor="text1"/>
        </w:rPr>
        <w:t xml:space="preserve">Qualitative </w:t>
      </w:r>
      <w:r w:rsidR="00AD7D96">
        <w:rPr>
          <w:rFonts w:ascii="Calibri" w:hAnsi="Calibri" w:cs="Calibri"/>
          <w:color w:val="000000" w:themeColor="text1"/>
        </w:rPr>
        <w:t xml:space="preserve">fetal MRI assessments </w:t>
      </w:r>
      <w:r w:rsidR="0036059A">
        <w:rPr>
          <w:rFonts w:ascii="Calibri" w:hAnsi="Calibri" w:cs="Calibri"/>
          <w:color w:val="000000" w:themeColor="text1"/>
        </w:rPr>
        <w:t xml:space="preserve">show </w:t>
      </w:r>
      <w:r w:rsidR="00AD7D96">
        <w:rPr>
          <w:rFonts w:ascii="Calibri" w:hAnsi="Calibri" w:cs="Calibri"/>
          <w:color w:val="000000" w:themeColor="text1"/>
        </w:rPr>
        <w:t>correlations with postnatal diagnosis</w:t>
      </w:r>
      <w:r w:rsidR="00FA06F2">
        <w:rPr>
          <w:rFonts w:ascii="Calibri" w:hAnsi="Calibri" w:cs="Calibri"/>
          <w:color w:val="000000" w:themeColor="text1"/>
        </w:rPr>
        <w:t>, with up to 93% diagnostic accuracy</w:t>
      </w:r>
      <w:r w:rsidR="00E65A63">
        <w:rPr>
          <w:rFonts w:ascii="Calibri" w:hAnsi="Calibri" w:cs="Calibri"/>
          <w:color w:val="000000" w:themeColor="text1"/>
        </w:rPr>
        <w:t xml:space="preserve"> in brain anomalies</w:t>
      </w:r>
      <w:r w:rsidR="00FA06F2">
        <w:rPr>
          <w:rFonts w:ascii="Calibri" w:hAnsi="Calibri" w:cs="Calibri"/>
          <w:color w:val="000000" w:themeColor="text1"/>
        </w:rPr>
        <w:t>.</w:t>
      </w:r>
      <w:r w:rsidR="00FA06F2">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S0140-6736(16)31723-8","ISSN":"1474547X","abstract":"Background In-utero MRI (iuMRI) has shown promise as an adjunct to ultrasound but the comparative diagnostic performance has been poorly defined. We aimed to assess whether the diagnostic accuracy and confidence of the prenatal diagnosis of fetal brain abnormalities is improved with iuMRI and assess the clinical impact and patient acceptability of iuMRI. Methods We did a multicentre, prospective, cohort study in the UK, at 16 fetal medicine centres, of pregnant women aged 16 years or older whose fetus had a brain abnormality detected by ultrasound at a gestational age of 18 weeks or more, had no contraindications to iuMRI, and consented to enter the study. Women carrying a fetus suspected of having a brain anomaly on ultrasound had iuMRI done within 14 days of ultrasound. The findings were reviewed by two independent panels and used to estimate diagnostic accuracy and confidence by comparison with outcome diagnoses. Changes in diagnosis, prognosis, and clinical management brought about by iuMRI and patient acceptability were assessed. Findings Participants were recruited between July 29, 2011, and Aug 31, 2014. The cohort was subdivided by gestation into the 18 weeks to less than 24 weeks fetus cohort (n=369) and into the 24 weeks or older fetus cohort (n=201). Diagnostic accuracy was improved by 23% (95% CI 18–27) in the 18 weeks to less than 24 weeks group and 29% (23–36) in the 24 weeks and older group (p&lt;0·0001 for both groups). The overall diagnostic accuracy was 68% for ultrasound and 93% for iuMRI (difference 25%, 95% CI 21–29). Dominant diagnoses were reported with high confidence on ultrasound in 465 (82%) of 570 cases compared with 544 (95%) of 570 cases on iuMRI. IuMRI provided additional diagnostic information in 387 (49%) of 783 cases, changed prognostic information in at least 157 (20%), and led to changes in clinical management in more than one in three cases. IuMRI also had high patient acceptability with at least 95% of women saying they would have an iuMRI study if a future pregnancy were complicated by a fetal brain abnormality. Interpretation iuMRI improves diagnostic accuracy and confidence for fetal brain anomalies and leads to management changes in a high proportion of cases. This finding, along with the high patient acceptability, leads us to propose that any fetus with a suspected brain abnormality on ultrasound should have iuMRI to better inform counselling and management decisions. Funding National Institute for Health Researc…","author":[{"dropping-particle":"","family":"Griffiths","given":"Paul D.","non-dropping-particle":"","parse-names":false,"suffix":""},{"dropping-particle":"","family":"Bradburn","given":"Michael","non-dropping-particle":"","parse-names":false,"suffix":""},{"dropping-particle":"","family":"Campbell","given":"Michael J.","non-dropping-particle":"","parse-names":false,"suffix":""},{"dropping-particle":"","family":"Cooper","given":"Cindy L.","non-dropping-particle":"","parse-names":false,"suffix":""},{"dropping-particle":"","family":"Graham","given":"Ruth","non-dropping-particle":"","parse-names":false,"suffix":""},{"dropping-particle":"","family":"Jarvis","given":"Deborah","non-dropping-particle":"","parse-names":false,"suffix":""},{"dropping-particle":"","family":"Kilby","given":"Mark D.","non-dropping-particle":"","parse-names":false,"suffix":""},{"dropping-particle":"","family":"Mason","given":"Gerald","non-dropping-particle":"","parse-names":false,"suffix":""},{"dropping-particle":"","family":"Mooney","given":"Cara","non-dropping-particle":"","parse-names":false,"suffix":""},{"dropping-particle":"","family":"Robson","given":"Stephen C.","non-dropping-particle":"","parse-names":false,"suffix":""},{"dropping-particle":"","family":"Wailoo","given":"Allan","non-dropping-particle":"","parse-names":false,"suffix":""}],"container-title":"The Lancet","id":"ITEM-1","issue":"10068","issued":{"date-parts":[["2017"]]},"page":"538-546","publisher":"The Author(s). Published by Elsevier Ltd. This is an Open Access article under the CC BY license","title":"Use of MRI in the diagnosis of fetal brain abnormalities in utero (MERIDIAN): a multicentre, prospective cohort study","type":"article-journal","volume":"389"},"uris":["http://www.mendeley.com/documents/?uuid=fdccb196-2e6c-41d1-b89b-d568f67fe3da"]}],"mendeley":{"formattedCitation":"(6)","plainTextFormattedCitation":"(6)","previouslyFormattedCitation":"(6)"},"properties":{"noteIndex":0},"schema":"https://github.com/citation-style-language/schema/raw/master/csl-citation.json"}</w:instrText>
      </w:r>
      <w:r w:rsidR="00FA06F2">
        <w:rPr>
          <w:rFonts w:ascii="Calibri" w:hAnsi="Calibri" w:cs="Calibri"/>
          <w:color w:val="000000" w:themeColor="text1"/>
        </w:rPr>
        <w:fldChar w:fldCharType="separate"/>
      </w:r>
      <w:r w:rsidR="00FA06F2" w:rsidRPr="00FA06F2">
        <w:rPr>
          <w:rFonts w:ascii="Calibri" w:hAnsi="Calibri" w:cs="Calibri"/>
          <w:noProof/>
          <w:color w:val="000000" w:themeColor="text1"/>
        </w:rPr>
        <w:t>(6)</w:t>
      </w:r>
      <w:r w:rsidR="00FA06F2">
        <w:rPr>
          <w:rFonts w:ascii="Calibri" w:hAnsi="Calibri" w:cs="Calibri"/>
          <w:color w:val="000000" w:themeColor="text1"/>
        </w:rPr>
        <w:fldChar w:fldCharType="end"/>
      </w:r>
      <w:r w:rsidR="00FA06F2">
        <w:rPr>
          <w:rFonts w:ascii="Calibri" w:hAnsi="Calibri" w:cs="Calibri"/>
          <w:color w:val="000000" w:themeColor="text1"/>
        </w:rPr>
        <w:t xml:space="preserve"> However, in assessment of </w:t>
      </w:r>
      <w:proofErr w:type="spellStart"/>
      <w:r w:rsidR="00FA06F2">
        <w:rPr>
          <w:rFonts w:ascii="Calibri" w:hAnsi="Calibri" w:cs="Calibri"/>
          <w:color w:val="000000" w:themeColor="text1"/>
        </w:rPr>
        <w:t>fetopathology</w:t>
      </w:r>
      <w:proofErr w:type="spellEnd"/>
      <w:r w:rsidR="00FA06F2">
        <w:rPr>
          <w:rFonts w:ascii="Calibri" w:hAnsi="Calibri" w:cs="Calibri"/>
          <w:color w:val="000000" w:themeColor="text1"/>
        </w:rPr>
        <w:t xml:space="preserve"> for individuals with PFAs</w:t>
      </w:r>
      <w:r w:rsidR="00AD7D96">
        <w:rPr>
          <w:rFonts w:ascii="Calibri" w:hAnsi="Calibri" w:cs="Calibri"/>
          <w:color w:val="000000" w:themeColor="text1"/>
        </w:rPr>
        <w:t xml:space="preserve"> this is not consistent across diagnoses</w:t>
      </w:r>
      <w:r w:rsidR="00FA06F2">
        <w:rPr>
          <w:rFonts w:ascii="Calibri" w:hAnsi="Calibri" w:cs="Calibri"/>
          <w:color w:val="000000" w:themeColor="text1"/>
        </w:rPr>
        <w:t xml:space="preserve"> – </w:t>
      </w:r>
      <w:proofErr w:type="spellStart"/>
      <w:r w:rsidR="00FA06F2">
        <w:rPr>
          <w:rFonts w:ascii="Calibri" w:hAnsi="Calibri" w:cs="Calibri"/>
          <w:color w:val="000000" w:themeColor="text1"/>
        </w:rPr>
        <w:t>vermian</w:t>
      </w:r>
      <w:proofErr w:type="spellEnd"/>
      <w:r w:rsidR="00FA06F2">
        <w:rPr>
          <w:rFonts w:ascii="Calibri" w:hAnsi="Calibri" w:cs="Calibri"/>
          <w:color w:val="000000" w:themeColor="text1"/>
        </w:rPr>
        <w:t xml:space="preserve"> hypoplasia</w:t>
      </w:r>
      <w:r w:rsidR="00B44D8A">
        <w:rPr>
          <w:rFonts w:ascii="Calibri" w:hAnsi="Calibri" w:cs="Calibri"/>
          <w:color w:val="000000" w:themeColor="text1"/>
        </w:rPr>
        <w:t xml:space="preserve"> and cerebellar hemisphere hypoplasia</w:t>
      </w:r>
      <w:r w:rsidR="00FA06F2">
        <w:rPr>
          <w:rFonts w:ascii="Calibri" w:hAnsi="Calibri" w:cs="Calibri"/>
          <w:color w:val="000000" w:themeColor="text1"/>
        </w:rPr>
        <w:t xml:space="preserve"> showed poor agreement between MRI and final diagnosis</w:t>
      </w:r>
      <w:r w:rsidR="00AD7D96">
        <w:rPr>
          <w:rFonts w:ascii="Calibri" w:hAnsi="Calibri" w:cs="Calibri"/>
          <w:color w:val="000000" w:themeColor="text1"/>
        </w:rPr>
        <w:t>.</w:t>
      </w:r>
      <w:r w:rsidR="00AD7D96">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4012","ISSN":"09607692","abstract":"OBJECTIVES: To compare magnetic resonance imaging (MRI) and fetopathological findings in the evaluation of non-cystic fetal posterior fossa anomalies and to describe associated abnormalities. METHODS: This was a prospective study from 2000 to 2005 of fetuses identified on ultrasound as having sonographic suspicion of posterior fossa malformation. All underwent a thorough MRI examination of the fetal brain, after which we classified each fetus as presenting one of the following pathologies: vermian hypoplasia or agenesis, cerebellar and/or brain stem hypoplasia, destructive or dysplastic lesions. All of the pregnancies were then terminated, after which the whole fetus underwent fetopathological examination. We compared the findings from MRI and fetopathological examinations and recorded the associated cerebral and extracerebral abnormalities. RESULTS: Twenty-five fetuses were included. MRI was performed at a mean gestational age of 31 weeks, and fetopathological examination at 33 weeks. In 12 cases we observed vermian hypoplasia, six had partial vermian agenesis, 11 had cerebellar hemisphere hypoplasia, seven had brain stem hypoplasia, four had destructive lesions and six had dysplastic lesions. The two techniques were similar in their performance with respect to the detection of vermian agenesis, brain stem hypoplasia and destructive lesions. There were four false-positive results of MRI for vermian hypoplasia and a poor agreement regarding cerebellar hemisphere hypoplasia. No dysplastic lesions were diagnosed by MRI. None of the posterior fossa malformations was isolated and many cerebral and extracerebral abnormalities were found. CONCLUSION: A systematic analysis of the posterior fossa in fetal MRI makes it possible to diagnose accurately most posterior fossa malformations. These malformations never occurred in isolation in our study. Copyright (c) 2007 ISUOG. Published by John Wiley &amp; Sons, Ltd.","author":[{"dropping-particle":"","family":"Tilea","given":"B.","non-dropping-particle":"","parse-names":false,"suffix":""},{"dropping-particle":"","family":"Delezoide","given":"A. L.","non-dropping-particle":"","parse-names":false,"suffix":""},{"dropping-particle":"","family":"Khung-Savatovski","given":"S.","non-dropping-particle":"","parse-names":false,"suffix":""},{"dropping-particle":"","family":"Guimiot","given":"F.","non-dropping-particle":"","parse-names":false,"suffix":""},{"dropping-particle":"","family":"Vuillard","given":"E.","non-dropping-particle":"","parse-names":false,"suffix":""},{"dropping-particle":"","family":"Oury","given":"J. F.","non-dropping-particle":"","parse-names":false,"suffix":""},{"dropping-particle":"","family":"Garel","given":"C.","non-dropping-particle":"","parse-names":false,"suffix":""}],"container-title":"Ultrasound in Obstetrics and Gynecology","id":"ITEM-1","issue":"6","issued":{"date-parts":[["2007"]]},"page":"651-659","title":"Comparison between magnetic resonance imaging and fetopathology in the evaluation of fetal posterior fossa non-cystic abnormalities","type":"article-journal","volume":"29"},"uris":["http://www.mendeley.com/documents/?uuid=9b1fa5db-559c-43fe-bf5b-a0585f8237e5"]}],"mendeley":{"formattedCitation":"(7)","plainTextFormattedCitation":"(7)","previouslyFormattedCitation":"(7)"},"properties":{"noteIndex":0},"schema":"https://github.com/citation-style-language/schema/raw/master/csl-citation.json"}</w:instrText>
      </w:r>
      <w:r w:rsidR="00AD7D96">
        <w:rPr>
          <w:rFonts w:ascii="Calibri" w:hAnsi="Calibri" w:cs="Calibri"/>
          <w:color w:val="000000" w:themeColor="text1"/>
        </w:rPr>
        <w:fldChar w:fldCharType="separate"/>
      </w:r>
      <w:r w:rsidR="00FA06F2" w:rsidRPr="00FA06F2">
        <w:rPr>
          <w:rFonts w:ascii="Calibri" w:hAnsi="Calibri" w:cs="Calibri"/>
          <w:noProof/>
          <w:color w:val="000000" w:themeColor="text1"/>
        </w:rPr>
        <w:t>(7)</w:t>
      </w:r>
      <w:r w:rsidR="00AD7D96">
        <w:rPr>
          <w:rFonts w:ascii="Calibri" w:hAnsi="Calibri" w:cs="Calibri"/>
          <w:color w:val="000000" w:themeColor="text1"/>
        </w:rPr>
        <w:fldChar w:fldCharType="end"/>
      </w:r>
      <w:r w:rsidR="007E5087">
        <w:rPr>
          <w:rFonts w:ascii="Calibri" w:hAnsi="Calibri" w:cs="Calibri"/>
          <w:color w:val="000000" w:themeColor="text1"/>
        </w:rPr>
        <w:t xml:space="preserve"> </w:t>
      </w:r>
    </w:p>
    <w:p w14:paraId="04B45FD4" w14:textId="66798448" w:rsidR="00436C29" w:rsidRDefault="00436C29"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CD3CBE">
        <w:rPr>
          <w:rFonts w:ascii="Calibri" w:hAnsi="Calibri" w:cs="Calibri"/>
          <w:color w:val="000000" w:themeColor="text1"/>
        </w:rPr>
        <w:t xml:space="preserve">MRI is increasingly used as an antenatal imaging modality, and </w:t>
      </w:r>
      <w:r w:rsidR="007E3291">
        <w:rPr>
          <w:rFonts w:ascii="Calibri" w:hAnsi="Calibri" w:cs="Calibri"/>
          <w:color w:val="000000" w:themeColor="text1"/>
        </w:rPr>
        <w:t>improves</w:t>
      </w:r>
      <w:r w:rsidR="00CD3CBE">
        <w:rPr>
          <w:rFonts w:ascii="Calibri" w:hAnsi="Calibri" w:cs="Calibri"/>
          <w:color w:val="000000" w:themeColor="text1"/>
        </w:rPr>
        <w:t xml:space="preserve"> diagnos</w:t>
      </w:r>
      <w:r w:rsidR="006F3F52">
        <w:rPr>
          <w:rFonts w:ascii="Calibri" w:hAnsi="Calibri" w:cs="Calibri"/>
          <w:color w:val="000000" w:themeColor="text1"/>
        </w:rPr>
        <w:t>tic accuracy</w:t>
      </w:r>
      <w:r w:rsidR="00CD3CBE">
        <w:rPr>
          <w:rFonts w:ascii="Calibri" w:hAnsi="Calibri" w:cs="Calibri"/>
          <w:color w:val="000000" w:themeColor="text1"/>
        </w:rPr>
        <w:t xml:space="preserve"> </w:t>
      </w:r>
      <w:r w:rsidR="006F3F52">
        <w:rPr>
          <w:rFonts w:ascii="Calibri" w:hAnsi="Calibri" w:cs="Calibri"/>
          <w:color w:val="000000" w:themeColor="text1"/>
        </w:rPr>
        <w:t xml:space="preserve">in </w:t>
      </w:r>
      <w:r w:rsidR="00CD3CBE">
        <w:rPr>
          <w:rFonts w:ascii="Calibri" w:hAnsi="Calibri" w:cs="Calibri"/>
          <w:color w:val="000000" w:themeColor="text1"/>
        </w:rPr>
        <w:t>fetal brain abnormalities</w:t>
      </w:r>
      <w:r w:rsidR="007E3291">
        <w:rPr>
          <w:rFonts w:ascii="Calibri" w:hAnsi="Calibri" w:cs="Calibri"/>
          <w:color w:val="000000" w:themeColor="text1"/>
        </w:rPr>
        <w:t xml:space="preserve"> in addition to US by 16-22%</w:t>
      </w:r>
      <w:r w:rsidR="00CD3CBE">
        <w:rPr>
          <w:rFonts w:ascii="Calibri" w:hAnsi="Calibri" w:cs="Calibri"/>
          <w:color w:val="000000" w:themeColor="text1"/>
        </w:rPr>
        <w:t>.</w:t>
      </w:r>
      <w:r w:rsidR="00CD3CBE">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30-016-4563-4","ISSN":"1432-1084","PMID":"27655301","abstract":"OBJECTIVES This systematic review was undertaken to define the diagnostic performance of in utero MR (iuMR) imaging when attempting to confirm, exclude or provide additional information compared with the information provided by prenatal ultrasound scans (USS) when there is a suspicion of foetal brain abnormality. METHODS Electronic databases were searched as well as relevant journals and conference proceedings. Reference lists of applicable studies were also explored. Data extraction was conducted by two reviewers independently to identify relevant studies for inclusion in the review. Inclusion criteria were original research that reported the findings of prenatal USS and iuMR imaging and findings in terms of accuracy as judged by an outcome reference diagnosis for foetal brain abnormalities. RESULTS 34 studies met the inclusion criteria which allowed diagnostic accuracy to be calculated in 959 cases, all of which had an outcome reference diagnosis determined by postnatal imaging, surgery or autopsy. iuMR imaging gave the correct diagnosis in 91 % which was an increase of 16 % above that achieved by USS alone. CONCLUSION iuMR imaging makes a significant contribution to the diagnosis of foetal brain abnormalities, increasing the diagnostic accuracy achievable by USS alone. KEY POINTS • Ultrasound is the primary modality for monitoring foetal brain development during pregnancy • iuMRI used together with ultrasound is more accurate for detecting foetal brain abnormalities • iuMR imaging is most helpful for detecting midline brain abnormalities • The moderate heterogeneity of reviewed studies may compromise findings.","author":[{"dropping-particle":"","family":"Jarvis","given":"Debbie","non-dropping-particle":"","parse-names":false,"suffix":""},{"dropping-particle":"","family":"Mooney","given":"Cara","non-dropping-particle":"","parse-names":false,"suffix":""},{"dropping-particle":"","family":"Cohen","given":"Judith","non-dropping-particle":"","parse-names":false,"suffix":""},{"dropping-particle":"","family":"Papaioannou","given":"Diana","non-dropping-particle":"","parse-names":false,"suffix":""},{"dropping-particle":"","family":"Bradburn","given":"Mike","non-dropping-particle":"","parse-names":false,"suffix":""},{"dropping-particle":"","family":"Sutton","given":"Anthea","non-dropping-particle":"","parse-names":false,"suffix":""},{"dropping-particle":"","family":"Griffiths","given":"Paul D","non-dropping-particle":"","parse-names":false,"suffix":""}],"container-title":"European radiology","id":"ITEM-1","issued":{"date-parts":[["2017"]]},"title":"A systematic review and meta-analysis to determine the contribution of MR imaging to the diagnosis of foetal brain abnormalities in utero.","type":"article-journal"},"uris":["http://www.mendeley.com/documents/?uuid=adbec1cf-c1fe-4ac3-88fc-dce1d7166f32"]}],"mendeley":{"formattedCitation":"(8)","plainTextFormattedCitation":"(8)","previouslyFormattedCitation":"(8)"},"properties":{"noteIndex":0},"schema":"https://github.com/citation-style-language/schema/raw/master/csl-citation.json"}</w:instrText>
      </w:r>
      <w:r w:rsidR="00CD3CBE">
        <w:rPr>
          <w:rFonts w:ascii="Calibri" w:hAnsi="Calibri" w:cs="Calibri"/>
          <w:color w:val="000000" w:themeColor="text1"/>
        </w:rPr>
        <w:fldChar w:fldCharType="separate"/>
      </w:r>
      <w:r w:rsidR="00FA06F2" w:rsidRPr="00FA06F2">
        <w:rPr>
          <w:rFonts w:ascii="Calibri" w:hAnsi="Calibri" w:cs="Calibri"/>
          <w:noProof/>
          <w:color w:val="000000" w:themeColor="text1"/>
        </w:rPr>
        <w:t>(8)</w:t>
      </w:r>
      <w:r w:rsidR="00CD3CBE">
        <w:rPr>
          <w:rFonts w:ascii="Calibri" w:hAnsi="Calibri" w:cs="Calibri"/>
          <w:color w:val="000000" w:themeColor="text1"/>
        </w:rPr>
        <w:fldChar w:fldCharType="end"/>
      </w:r>
      <w:r w:rsidR="005B641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17485","ISSN":"14690705","abstract":"Copyright © 2017 ISUOG. Published by John Wiley  &amp;  Sons Ltd. Objective: To assess the diagnostic and clinical contribution of fetal magnetic resonance imaging (MRI) in fetuses of the MERIDIAN cohort diagnosed with abnormalities of the posterior fossa as the only intracranial abnormality recognized on antenatal ultrasound. Methods: This was a subgroup analysis of the MERIDIAN study of fetuses with abnormalities of the posterior fossa (with or without ventriculomegaly) diagnosed on antenatal ultrasound in women who had MRI within 2 weeks of ultrasound and for whom outcome reference data were available. The diagnostic accuracy of ultrasound and MRI is reported, as well as indicators of diagnostic confidence and effects on prognosis and clinical management. Appropriate diagnostic confidence was assessed by the score-based weighted average method, which combines diagnostic accuracy with diagnostic confidence data. Results: Abnormalities confined to the posterior fossa according to ultrasound were found in 81 fetuses (67 with parenchymal and 14 with cerebrospinal fluid-containing lesions). The overall diagnostic accuracy for detecting an isolated posterior fossa abnormality was 65.4% for ultrasound and 87.7% for MRI (difference, 22.3% (95% CI, 14.0–30.5%); P  &lt;  0.0001). There was an improvement in ‘appropriate’ diagnostic confidence, as assessed by the score-based weighted average method (P  &lt;  0.0001), and a three-fold reduction in ‘high confidence but incorrect diagnosis’ was achieved using MRI. Prognostic information given to the women changed after MRI in 44% of cases, and the overall effect of MRI on clinical management was considered to be ‘significant’, ‘major’ or ‘decisive’ in 35% of cases. Conclusions: Our data suggest that any woman whose fetus has a posterior fossa abnormality as the only intracranial finding on ultrasound should have MRI for further evaluation. This is on the basis of improved diagnostic accuracy and confidence, which impacts substantially on the prognostic information given to women as well as their clinical management. Copyright © 2017 ISUOG. Published by John Wiley  &amp;  Sons Ltd.","author":[{"dropping-particle":"","family":"Griffiths","given":"P. D.","non-dropping-particle":"","parse-names":false,"suffix":""},{"dropping-particle":"","family":"Brackley","given":"K.","non-dropping-particle":"","parse-names":false,"suffix":""},{"dropping-particle":"","family":"Bradburn","given":"M.","non-dropping-particle":"","parse-names":false,"suffix":""},{"dropping-particle":"","family":"Connolly","given":"D. J.A.","non-dropping-particle":"","parse-names":false,"suffix":""},{"dropping-particle":"","family":"Gawne-Cain","given":"M. L.","non-dropping-particle":"","parse-names":false,"suffix":""},{"dropping-particle":"","family":"Kilby","given":"M. D.","non-dropping-particle":"","parse-names":false,"suffix":""},{"dropping-particle":"","family":"Mandefield","given":"L.","non-dropping-particle":"","parse-names":false,"suffix":""},{"dropping-particle":"","family":"Mooney","given":"C.","non-dropping-particle":"","parse-names":false,"suffix":""},{"dropping-particle":"","family":"Robson","given":"S. C.","non-dropping-particle":"","parse-names":false,"suffix":""},{"dropping-particle":"","family":"Vollmer","given":"B.","non-dropping-particle":"","parse-names":false,"suffix":""},{"dropping-particle":"","family":"Mason","given":"G.","non-dropping-particle":"","parse-names":false,"suffix":""}],"container-title":"Ultrasound in Obstetrics and Gynecology","id":"ITEM-1","issue":"6","issued":{"date-parts":[["2017"]]},"page":"745-752","title":"Anatomical subgroup analysis of the MERIDIAN cohort: posterior fossa abnormalities","type":"article-journal","volume":"50"},"uris":["http://www.mendeley.com/documents/?uuid=d6f44866-4ae4-4aa7-9cc3-58f3ce97eae3"]}],"mendeley":{"formattedCitation":"(9)","plainTextFormattedCitation":"(9)","previouslyFormattedCitation":"(9)"},"properties":{"noteIndex":0},"schema":"https://github.com/citation-style-language/schema/raw/master/csl-citation.json"}</w:instrText>
      </w:r>
      <w:r w:rsidR="005B641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9)</w:t>
      </w:r>
      <w:r w:rsidR="005B6410" w:rsidRPr="00566261">
        <w:rPr>
          <w:rFonts w:ascii="Calibri" w:hAnsi="Calibri" w:cs="Calibri"/>
          <w:color w:val="000000" w:themeColor="text1"/>
        </w:rPr>
        <w:fldChar w:fldCharType="end"/>
      </w:r>
      <w:r w:rsidRPr="00566261">
        <w:rPr>
          <w:rFonts w:ascii="Calibri" w:hAnsi="Calibri" w:cs="Calibri"/>
          <w:color w:val="000000" w:themeColor="text1"/>
        </w:rPr>
        <w:t xml:space="preserve"> </w:t>
      </w:r>
      <w:r w:rsidR="007E3291">
        <w:rPr>
          <w:rFonts w:ascii="Calibri" w:hAnsi="Calibri" w:cs="Calibri"/>
          <w:color w:val="000000" w:themeColor="text1"/>
        </w:rPr>
        <w:t>Q</w:t>
      </w:r>
      <w:r w:rsidR="00315268" w:rsidRPr="00566261">
        <w:rPr>
          <w:rFonts w:ascii="Calibri" w:hAnsi="Calibri" w:cs="Calibri"/>
          <w:color w:val="000000" w:themeColor="text1"/>
        </w:rPr>
        <w:t xml:space="preserve">uantitative assessment </w:t>
      </w:r>
      <w:r w:rsidR="00315268">
        <w:rPr>
          <w:rFonts w:ascii="Calibri" w:hAnsi="Calibri" w:cs="Calibri"/>
          <w:color w:val="000000" w:themeColor="text1"/>
        </w:rPr>
        <w:t xml:space="preserve">may be better than </w:t>
      </w:r>
      <w:r w:rsidRPr="00566261">
        <w:rPr>
          <w:rFonts w:ascii="Calibri" w:hAnsi="Calibri" w:cs="Calibri"/>
          <w:color w:val="000000" w:themeColor="text1"/>
        </w:rPr>
        <w:t>qualitative</w:t>
      </w:r>
      <w:r w:rsidR="00756FA6">
        <w:rPr>
          <w:rFonts w:ascii="Calibri" w:hAnsi="Calibri" w:cs="Calibri"/>
          <w:color w:val="000000" w:themeColor="text1"/>
        </w:rPr>
        <w:t xml:space="preserve"> visual</w:t>
      </w:r>
      <w:r w:rsidRPr="00566261">
        <w:rPr>
          <w:rFonts w:ascii="Calibri" w:hAnsi="Calibri" w:cs="Calibri"/>
          <w:color w:val="000000" w:themeColor="text1"/>
        </w:rPr>
        <w:t xml:space="preserve"> description</w:t>
      </w:r>
      <w:r w:rsidR="0039261B"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04-1316-3","ISSN":"03010449","abstract":"MRI is a useful tool to complement US for imaging of the fetal posterior fossa (PF). In France, the discovery of a PF malformation in the fetus frequently leads to termination of pregnancy (80% in a personal series). However, despite improved accuracy in the diagnosis of PF abnormalities, prognosis remains uncertain. The first objective of this review is to document the normal MRI landmarks of the developing fetal PF. Because of their thinness, the visibility of the cerebellar fissures is dramatically delayed on MRI compared to macroscopic data. An important landmark is identification of the primary fissure of the vermis, normally seen at around 25-26 weeks' gestation (WG) on the sagittal slice, separating the larger posterior lobe from the anterior lobe (volume ratio around 2:1). The prepyramidal and secondary fissures are usually only identifiable after 32 WG and the hemispheric fissures are difficult to see until the end of pregnancy. Considering the signal changes, high signal on T2-weighted (T2-W) sequences is seen from 25 WG in the posterior part of the brain stem (tegmentum and ascending sensory tracts) related to myelination. The low signal intensities seen within the cerebellum on T2-W images correspond to high cellularity of grey matter (deep nuclei), as there is no myelination within the white matter before 38 WG. The second objective is to highlight the signs highly predictive of a poor neurological prognosis. Lack of pontine curvature or vermian agenesis without a PF cyst (small volume of PF) is greatly associated with poor neurological status. The third objective is to propose a diagnostic strategy in difficult cases where prognosis is important, e.g. the Dandy Walker continuum. Analysis of the cerebellum is often impossible if a PF cyst is present (whatever its nature) as the mass effect usually blurs the foliation and even impairs evaluation of the normal ratio between the posterior and anterior lobes of the vermis. Isolated cerebellar hypoplasias raise the question of prognosis and genetic counselling. Such uncertainties require an amniocentesis and a careful search for other anomalies (cerebral and extracerebral). Unilateral abnormalities of a cerebellar hemisphere can be associated with good neurological status if they are isolated. The final objective is to discuss other rare PF fetal abnormalities, such as vascular malformations and tumours.","author":[{"dropping-particle":"","family":"Adamsbaum","given":"Catherine","non-dropping-particle":"","parse-names":false,"suffix":""},{"dropping-particle":"","family":"Moutard","given":"Marie Laure","non-dropping-particle":"","parse-names":false,"suffix":""},{"dropping-particle":"","family":"André","given":"Christine","non-dropping-particle":"","parse-names":false,"suffix":""},{"dropping-particle":"","family":"Merzoug","given":"Valérie","non-dropping-particle":"","parse-names":false,"suffix":""},{"dropping-particle":"","family":"Ferey","given":"Solène","non-dropping-particle":"","parse-names":false,"suffix":""},{"dropping-particle":"","family":"Quéré","given":"Marie Pierre","non-dropping-particle":"","parse-names":false,"suffix":""},{"dropping-particle":"","family":"Lewin","given":"Fanny","non-dropping-particle":"","parse-names":false,"suffix":""},{"dropping-particle":"","family":"Fallet-Bianco","given":"Catherine","non-dropping-particle":"","parse-names":false,"suffix":""}],"container-title":"Pediatric Radiology","id":"ITEM-1","issue":"2","issued":{"date-parts":[["2005"]]},"page":"124-140","title":"MRI of the fetal posterior fossa","type":"article-journal","volume":"35"},"uris":["http://www.mendeley.com/documents/?uuid=4daaf050-1dc6-4d3b-847d-975c9e72e97b"]}],"mendeley":{"formattedCitation":"(10)","plainTextFormattedCitation":"(10)","previouslyFormattedCitation":"(10)"},"properties":{"noteIndex":0},"schema":"https://github.com/citation-style-language/schema/raw/master/csl-citation.json"}</w:instrText>
      </w:r>
      <w:r w:rsidR="0039261B"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0)</w:t>
      </w:r>
      <w:r w:rsidR="0039261B" w:rsidRPr="00566261">
        <w:rPr>
          <w:rFonts w:ascii="Calibri" w:hAnsi="Calibri" w:cs="Calibri"/>
          <w:color w:val="000000" w:themeColor="text1"/>
        </w:rPr>
        <w:fldChar w:fldCharType="end"/>
      </w:r>
      <w:r w:rsidRPr="00566261">
        <w:rPr>
          <w:rFonts w:ascii="Calibri" w:hAnsi="Calibri" w:cs="Calibri"/>
          <w:color w:val="000000" w:themeColor="text1"/>
        </w:rPr>
        <w:t xml:space="preserve"> in predicting outcome, and communicating findings with colleagues and families</w:t>
      </w:r>
      <w:r w:rsidR="00DB41D1" w:rsidRPr="00566261">
        <w:rPr>
          <w:rFonts w:ascii="Calibri" w:hAnsi="Calibri" w:cs="Calibri"/>
          <w:color w:val="000000" w:themeColor="text1"/>
        </w:rPr>
        <w:t>.</w:t>
      </w:r>
    </w:p>
    <w:p w14:paraId="3D7876AF" w14:textId="5ED4B883" w:rsidR="00AD7D96" w:rsidRPr="00566261" w:rsidRDefault="00AD7D96" w:rsidP="00FC5D5C">
      <w:pPr>
        <w:spacing w:line="480" w:lineRule="auto"/>
        <w:rPr>
          <w:rFonts w:ascii="Calibri" w:hAnsi="Calibri" w:cs="Calibri"/>
          <w:color w:val="000000" w:themeColor="text1"/>
        </w:rPr>
      </w:pPr>
      <w:r>
        <w:rPr>
          <w:rFonts w:ascii="Calibri" w:hAnsi="Calibri" w:cs="Calibri"/>
          <w:color w:val="000000" w:themeColor="text1"/>
        </w:rPr>
        <w:tab/>
      </w:r>
      <w:r w:rsidR="0094615A">
        <w:rPr>
          <w:rFonts w:ascii="Calibri" w:hAnsi="Calibri" w:cs="Calibri"/>
          <w:color w:val="000000" w:themeColor="text1"/>
        </w:rPr>
        <w:t>Although magnetic resonance spectroscopy, functional MRI, diffusion-weighted and diffusion tensor imaging and tractography</w:t>
      </w:r>
      <w:r w:rsidR="0094615A" w:rsidRPr="0094615A">
        <w:rPr>
          <w:rFonts w:ascii="Calibri" w:hAnsi="Calibri" w:cs="Calibri"/>
          <w:color w:val="000000" w:themeColor="text1"/>
        </w:rPr>
        <w:t xml:space="preserve"> </w:t>
      </w:r>
      <w:r w:rsidR="0094615A">
        <w:rPr>
          <w:rFonts w:ascii="Calibri" w:hAnsi="Calibri" w:cs="Calibri"/>
          <w:color w:val="000000" w:themeColor="text1"/>
        </w:rPr>
        <w:t>ha</w:t>
      </w:r>
      <w:r w:rsidR="007E5087">
        <w:rPr>
          <w:rFonts w:ascii="Calibri" w:hAnsi="Calibri" w:cs="Calibri"/>
          <w:color w:val="000000" w:themeColor="text1"/>
        </w:rPr>
        <w:t>ve</w:t>
      </w:r>
      <w:r w:rsidR="0094615A">
        <w:rPr>
          <w:rFonts w:ascii="Calibri" w:hAnsi="Calibri" w:cs="Calibri"/>
          <w:color w:val="000000" w:themeColor="text1"/>
        </w:rPr>
        <w:t xml:space="preserve"> been used</w:t>
      </w:r>
      <w:r w:rsidR="0094615A" w:rsidRPr="0094615A">
        <w:rPr>
          <w:rFonts w:ascii="Calibri" w:hAnsi="Calibri" w:cs="Calibri"/>
          <w:color w:val="000000" w:themeColor="text1"/>
        </w:rPr>
        <w:t xml:space="preserve"> </w:t>
      </w:r>
      <w:r w:rsidR="0094615A">
        <w:rPr>
          <w:rFonts w:ascii="Calibri" w:hAnsi="Calibri" w:cs="Calibri"/>
          <w:color w:val="000000" w:themeColor="text1"/>
        </w:rPr>
        <w:t xml:space="preserve">in the research assessment of the fetal brain, </w:t>
      </w:r>
      <w:r w:rsidR="0094615A">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53/j.sult.2015.06.003","ISSN":"15585034","abstract":"The recent technological advancement of fast magnetic resonance imaging (MRI) sequences allowed the inclusion of diffusion tensor imaging, functional MRI, and proton MR spectroscopy in prenatal imaging protocols. These methods provide information beyond morphology and hold the key to improving several fields of human neuroscience and clinical diagnostics. Our review introduces the fundamental works that enabled these imaging techniques, and also highlights the most recent contributions to this emerging field of prenatal diagnostics, such as the structural and functional connectomic approach. We introduce the advanced image processing approaches that are extensively used to tackle fetal or maternal movement-related image artifacts, and which are necessary for the optimal interpretation of such imaging data.","author":[{"dropping-particle":"","family":"Jakab","given":"András","non-dropping-particle":"","parse-names":false,"suffix":""},{"dropping-particle":"","family":"Pogledic","given":"Ivana","non-dropping-particle":"","parse-names":false,"suffix":""},{"dropping-particle":"","family":"Schwartz","given":"Ernst","non-dropping-particle":"","parse-names":false,"suffix":""},{"dropping-particle":"","family":"Gruber","given":"Gerlinde","non-dropping-particle":"","parse-names":false,"suffix":""},{"dropping-particle":"","family":"Mitter","given":"Christian","non-dropping-particle":"","parse-names":false,"suffix":""},{"dropping-particle":"","family":"Brugger","given":"Peter C.","non-dropping-particle":"","parse-names":false,"suffix":""},{"dropping-particle":"","family":"Langs","given":"Georg","non-dropping-particle":"","parse-names":false,"suffix":""},{"dropping-particle":"","family":"Schöpf","given":"Veronika","non-dropping-particle":"","parse-names":false,"suffix":""},{"dropping-particle":"","family":"Kasprian","given":"Gregor","non-dropping-particle":"","parse-names":false,"suffix":""},{"dropping-particle":"","family":"Prayer","given":"Daniela","non-dropping-particle":"","parse-names":false,"suffix":""}],"container-title":"Seminars in Ultrasound, CT and MRI","id":"ITEM-1","issue":"6","issued":{"date-parts":[["2015"]]},"page":"465-475","publisher":"Elsevier","title":"Fetal Cerebral Magnetic Resonance Imaging Beyond Morphology","type":"article-journal","volume":"36"},"uris":["http://www.mendeley.com/documents/?uuid=4ce00b4e-fdca-4206-b72a-1c8a9acdb5a5"]}],"mendeley":{"formattedCitation":"(11)","plainTextFormattedCitation":"(11)","previouslyFormattedCitation":"(11)"},"properties":{"noteIndex":0},"schema":"https://github.com/citation-style-language/schema/raw/master/csl-citation.json"}</w:instrText>
      </w:r>
      <w:r w:rsidR="0094615A">
        <w:rPr>
          <w:rFonts w:ascii="Calibri" w:hAnsi="Calibri" w:cs="Calibri"/>
          <w:color w:val="000000" w:themeColor="text1"/>
        </w:rPr>
        <w:fldChar w:fldCharType="separate"/>
      </w:r>
      <w:r w:rsidR="00FA06F2" w:rsidRPr="00FA06F2">
        <w:rPr>
          <w:rFonts w:ascii="Calibri" w:hAnsi="Calibri" w:cs="Calibri"/>
          <w:noProof/>
          <w:color w:val="000000" w:themeColor="text1"/>
        </w:rPr>
        <w:t>(11)</w:t>
      </w:r>
      <w:r w:rsidR="0094615A">
        <w:rPr>
          <w:rFonts w:ascii="Calibri" w:hAnsi="Calibri" w:cs="Calibri"/>
          <w:color w:val="000000" w:themeColor="text1"/>
        </w:rPr>
        <w:fldChar w:fldCharType="end"/>
      </w:r>
      <w:r w:rsidR="0024001B">
        <w:rPr>
          <w:rFonts w:ascii="Calibri" w:hAnsi="Calibri" w:cs="Calibri"/>
          <w:color w:val="000000" w:themeColor="text1"/>
        </w:rPr>
        <w:t xml:space="preserve"> this systematic review will focus on morphological assessments</w:t>
      </w:r>
      <w:r w:rsidR="000C3188">
        <w:rPr>
          <w:rFonts w:ascii="Calibri" w:hAnsi="Calibri" w:cs="Calibri"/>
          <w:color w:val="000000" w:themeColor="text1"/>
        </w:rPr>
        <w:t>, as these are not yet widely used clinically.</w:t>
      </w:r>
    </w:p>
    <w:p w14:paraId="4915671D" w14:textId="21186078" w:rsidR="00E74457" w:rsidRDefault="00E74457" w:rsidP="00FC5D5C">
      <w:pPr>
        <w:autoSpaceDE w:val="0"/>
        <w:autoSpaceDN w:val="0"/>
        <w:adjustRightInd w:val="0"/>
        <w:spacing w:line="480" w:lineRule="auto"/>
        <w:ind w:firstLine="720"/>
        <w:rPr>
          <w:rFonts w:ascii="Calibri" w:hAnsi="Calibri" w:cs="Calibri"/>
          <w:color w:val="000000" w:themeColor="text1"/>
        </w:rPr>
      </w:pPr>
      <w:r w:rsidRPr="00566261">
        <w:rPr>
          <w:rFonts w:ascii="Calibri" w:hAnsi="Calibri" w:cs="Calibri"/>
          <w:iCs/>
        </w:rPr>
        <w:lastRenderedPageBreak/>
        <w:t xml:space="preserve">This study aims </w:t>
      </w:r>
      <w:r w:rsidRPr="00566261">
        <w:rPr>
          <w:rFonts w:ascii="Calibri" w:hAnsi="Calibri" w:cs="Calibri"/>
          <w:color w:val="000000" w:themeColor="text1"/>
        </w:rPr>
        <w:t xml:space="preserve">to identify validated 2D biometric measurements of the </w:t>
      </w:r>
      <w:r w:rsidR="0002015C">
        <w:rPr>
          <w:rFonts w:ascii="Calibri" w:hAnsi="Calibri" w:cs="Calibri"/>
          <w:color w:val="000000" w:themeColor="text1"/>
        </w:rPr>
        <w:t>PF</w:t>
      </w:r>
      <w:r w:rsidRPr="00566261">
        <w:rPr>
          <w:rFonts w:ascii="Calibri" w:hAnsi="Calibri" w:cs="Calibri"/>
          <w:color w:val="000000" w:themeColor="text1"/>
        </w:rPr>
        <w:t xml:space="preserve"> on fetal MRI and explore whether they can be used to differentiate types of PFA. </w:t>
      </w:r>
    </w:p>
    <w:p w14:paraId="7F3B965B" w14:textId="3749EE9F" w:rsidR="00191071" w:rsidRPr="00566261" w:rsidRDefault="00191071" w:rsidP="00FC5D5C">
      <w:pPr>
        <w:spacing w:line="480" w:lineRule="auto"/>
        <w:rPr>
          <w:rFonts w:ascii="Calibri" w:hAnsi="Calibri" w:cs="Calibri"/>
          <w:color w:val="000000" w:themeColor="text1"/>
        </w:rPr>
      </w:pPr>
    </w:p>
    <w:p w14:paraId="36A7CBA3" w14:textId="40E524D1" w:rsidR="00191071" w:rsidRPr="00566261" w:rsidRDefault="00191071"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Materials and Methods</w:t>
      </w:r>
    </w:p>
    <w:p w14:paraId="1161CC53" w14:textId="1F790CD9" w:rsidR="00D70D1F" w:rsidRPr="00566261" w:rsidRDefault="00D70D1F"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Data sources</w:t>
      </w:r>
    </w:p>
    <w:p w14:paraId="555DF8E4" w14:textId="73CF7054" w:rsidR="00DD3814" w:rsidRPr="00566261" w:rsidRDefault="00832605" w:rsidP="00FC5D5C">
      <w:pPr>
        <w:spacing w:line="480" w:lineRule="auto"/>
        <w:rPr>
          <w:rFonts w:ascii="Calibri" w:hAnsi="Calibri" w:cs="Calibri"/>
          <w:color w:val="000000" w:themeColor="text1"/>
        </w:rPr>
      </w:pPr>
      <w:r w:rsidRPr="00566261">
        <w:rPr>
          <w:rFonts w:ascii="Calibri" w:hAnsi="Calibri" w:cs="Calibri"/>
          <w:color w:val="000000" w:themeColor="text1"/>
        </w:rPr>
        <w:tab/>
        <w:t>This systematic review</w:t>
      </w:r>
      <w:r w:rsidR="00522E5C">
        <w:rPr>
          <w:rFonts w:ascii="Calibri" w:hAnsi="Calibri" w:cs="Calibri"/>
          <w:color w:val="000000" w:themeColor="text1"/>
        </w:rPr>
        <w:t xml:space="preserve"> was performed according to an </w:t>
      </w:r>
      <w:r w:rsidR="00522E5C">
        <w:rPr>
          <w:rFonts w:ascii="Calibri" w:hAnsi="Calibri" w:cs="Calibri"/>
          <w:i/>
          <w:iCs/>
          <w:color w:val="000000" w:themeColor="text1"/>
        </w:rPr>
        <w:t>a-priori</w:t>
      </w:r>
      <w:r w:rsidR="00522E5C">
        <w:rPr>
          <w:rFonts w:ascii="Calibri" w:hAnsi="Calibri" w:cs="Calibri"/>
          <w:color w:val="000000" w:themeColor="text1"/>
        </w:rPr>
        <w:t xml:space="preserve"> designed protocol. It</w:t>
      </w:r>
      <w:r w:rsidRPr="00566261">
        <w:rPr>
          <w:rFonts w:ascii="Calibri" w:hAnsi="Calibri" w:cs="Calibri"/>
          <w:color w:val="000000" w:themeColor="text1"/>
        </w:rPr>
        <w:t xml:space="preserve"> was reported according to the Preferred Reporting Items for Systematic Reviews and Meta-Analysis (PRISMA)</w:t>
      </w:r>
      <w:r w:rsidR="00EB2D49" w:rsidRPr="00566261">
        <w:rPr>
          <w:rFonts w:ascii="Calibri" w:hAnsi="Calibri" w:cs="Calibri"/>
          <w:color w:val="000000" w:themeColor="text1"/>
        </w:rPr>
        <w:t xml:space="preserve"> </w:t>
      </w:r>
      <w:r w:rsidR="00EB2D49"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jclinepi.2009.06.005","ISBN":"2006062298","ISSN":"18785921","abstract":"David Moher and colleagues introduce PRISMA, an update of the QUOROM guidelines for reporting systematic reviews and meta-analyses","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Journal of clinical epidemiology","id":"ITEM-1","issue":"10","issued":{"date-parts":[["2009"]]},"page":"1006-1012","title":"Preferred reporting items for systematic reviews and meta-analyses: the PRISMA statement","type":"article-journal","volume":"62"},"uris":["http://www.mendeley.com/documents/?uuid=d050fcd2-955e-45cc-88d2-2d41b8ee80b7"]}],"mendeley":{"formattedCitation":"(12)","plainTextFormattedCitation":"(12)","previouslyFormattedCitation":"(12)"},"properties":{"noteIndex":0},"schema":"https://github.com/citation-style-language/schema/raw/master/csl-citation.json"}</w:instrText>
      </w:r>
      <w:r w:rsidR="00EB2D49"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2)</w:t>
      </w:r>
      <w:r w:rsidR="00EB2D49" w:rsidRPr="00566261">
        <w:rPr>
          <w:rFonts w:ascii="Calibri" w:hAnsi="Calibri" w:cs="Calibri"/>
          <w:color w:val="000000" w:themeColor="text1"/>
        </w:rPr>
        <w:fldChar w:fldCharType="end"/>
      </w:r>
      <w:r w:rsidRPr="00566261">
        <w:rPr>
          <w:rFonts w:ascii="Calibri" w:hAnsi="Calibri" w:cs="Calibri"/>
          <w:color w:val="000000" w:themeColor="text1"/>
        </w:rPr>
        <w:t xml:space="preserve"> and Meta-analysis of Observational Studies in Epidemiology (MOOSE)</w:t>
      </w:r>
      <w:r w:rsidR="00EB2D49" w:rsidRPr="00566261">
        <w:rPr>
          <w:rFonts w:ascii="Calibri" w:hAnsi="Calibri" w:cs="Calibri"/>
          <w:color w:val="000000" w:themeColor="text1"/>
        </w:rPr>
        <w:t xml:space="preserve"> </w:t>
      </w:r>
      <w:r w:rsidR="00EB2D49"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1/jama.283.15.2008","ISSN":"00987484","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onna F.","non-dropping-particle":"","parse-names":false,"suffix":""},{"dropping-particle":"","family":"Berlin","given":"Jesse A.","non-dropping-particle":"","parse-names":false,"suffix":""},{"dropping-particle":"","family":"Morton","given":"Sally C.","non-dropping-particle":"","parse-names":false,"suffix":""},{"dropping-particle":"","family":"Olkin","given":"Ingram","non-dropping-particle":"","parse-names":false,"suffix":""},{"dropping-particle":"","family":"Williamson","given":"G. David","non-dropping-particle":"","parse-names":false,"suffix":""},{"dropping-particle":"","family":"Rennie","given":"Drummond","non-dropping-particle":"","parse-names":false,"suffix":""},{"dropping-particle":"","family":"Moher","given":"David","non-dropping-particle":"","parse-names":false,"suffix":""},{"dropping-particle":"","family":"Becker","given":"Betsy J.","non-dropping-particle":"","parse-names":false,"suffix":""},{"dropping-particle":"","family":"Sipe","given":"Theresa Ann","non-dropping-particle":"","parse-names":false,"suffix":""},{"dropping-particle":"","family":"Thacker","given":"Stephen B.","non-dropping-particle":"","parse-names":false,"suffix":""}],"container-title":"Journal of the American Medical Association","id":"ITEM-1","issued":{"date-parts":[["2000"]]},"title":"Meta-analysis of observational studies in epidemiology: A proposal for reporting","type":"article-journal"},"uris":["http://www.mendeley.com/documents/?uuid=5c3f89e0-65f5-4be6-b557-24fb3895af8f"]}],"mendeley":{"formattedCitation":"(13)","plainTextFormattedCitation":"(13)","previouslyFormattedCitation":"(13)"},"properties":{"noteIndex":0},"schema":"https://github.com/citation-style-language/schema/raw/master/csl-citation.json"}</w:instrText>
      </w:r>
      <w:r w:rsidR="00EB2D49"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3)</w:t>
      </w:r>
      <w:r w:rsidR="00EB2D49" w:rsidRPr="00566261">
        <w:rPr>
          <w:rFonts w:ascii="Calibri" w:hAnsi="Calibri" w:cs="Calibri"/>
          <w:color w:val="000000" w:themeColor="text1"/>
        </w:rPr>
        <w:fldChar w:fldCharType="end"/>
      </w:r>
      <w:r w:rsidR="009D0817" w:rsidRPr="00566261">
        <w:rPr>
          <w:rFonts w:ascii="Calibri" w:hAnsi="Calibri" w:cs="Calibri"/>
          <w:color w:val="000000" w:themeColor="text1"/>
        </w:rPr>
        <w:t xml:space="preserve"> </w:t>
      </w:r>
      <w:r w:rsidRPr="00566261">
        <w:rPr>
          <w:rFonts w:ascii="Calibri" w:hAnsi="Calibri" w:cs="Calibri"/>
          <w:color w:val="000000" w:themeColor="text1"/>
        </w:rPr>
        <w:t>guidelines</w:t>
      </w:r>
      <w:r w:rsidR="00EB2D49" w:rsidRPr="00566261">
        <w:rPr>
          <w:rFonts w:ascii="Calibri" w:hAnsi="Calibri" w:cs="Calibri"/>
          <w:color w:val="000000" w:themeColor="text1"/>
        </w:rPr>
        <w:t xml:space="preserve">, and registered with the International Prospective Register of Systematic Reviews (PROSPERO ID </w:t>
      </w:r>
      <w:r w:rsidR="00A17301" w:rsidRPr="00566261">
        <w:rPr>
          <w:rFonts w:ascii="Calibri" w:hAnsi="Calibri" w:cs="Calibri"/>
          <w:color w:val="000000" w:themeColor="text1"/>
        </w:rPr>
        <w:t>CRD42019142162</w:t>
      </w:r>
      <w:r w:rsidR="00EB2D49" w:rsidRPr="00566261">
        <w:rPr>
          <w:rFonts w:ascii="Calibri" w:hAnsi="Calibri" w:cs="Calibri"/>
          <w:color w:val="000000" w:themeColor="text1"/>
        </w:rPr>
        <w:t>).</w:t>
      </w:r>
      <w:r w:rsidR="00D70D1F" w:rsidRPr="00566261">
        <w:rPr>
          <w:rFonts w:ascii="Calibri" w:hAnsi="Calibri" w:cs="Calibri"/>
          <w:color w:val="000000" w:themeColor="text1"/>
        </w:rPr>
        <w:t xml:space="preserve"> </w:t>
      </w:r>
      <w:r w:rsidR="00293C76">
        <w:rPr>
          <w:rFonts w:ascii="Calibri" w:hAnsi="Calibri" w:cs="Calibri"/>
          <w:color w:val="000000" w:themeColor="text1"/>
        </w:rPr>
        <w:t xml:space="preserve">No ethical approval or patient consent was required. </w:t>
      </w:r>
      <w:r w:rsidR="00572A0E" w:rsidRPr="00566261">
        <w:rPr>
          <w:rFonts w:ascii="Calibri" w:hAnsi="Calibri" w:cs="Calibri"/>
          <w:color w:val="000000" w:themeColor="text1"/>
        </w:rPr>
        <w:t>The search was performed in Ju</w:t>
      </w:r>
      <w:r w:rsidR="00013767" w:rsidRPr="00566261">
        <w:rPr>
          <w:rFonts w:ascii="Calibri" w:hAnsi="Calibri" w:cs="Calibri"/>
          <w:color w:val="000000" w:themeColor="text1"/>
        </w:rPr>
        <w:t>ne</w:t>
      </w:r>
      <w:r w:rsidR="00572A0E" w:rsidRPr="00566261">
        <w:rPr>
          <w:rFonts w:ascii="Calibri" w:hAnsi="Calibri" w:cs="Calibri"/>
          <w:color w:val="000000" w:themeColor="text1"/>
        </w:rPr>
        <w:t xml:space="preserve"> 2019 via </w:t>
      </w:r>
      <w:r w:rsidR="00280586" w:rsidRPr="00566261">
        <w:rPr>
          <w:rFonts w:ascii="Calibri" w:hAnsi="Calibri" w:cs="Calibri"/>
          <w:color w:val="000000" w:themeColor="text1"/>
        </w:rPr>
        <w:t xml:space="preserve">PubMed, Web of Science, UCL </w:t>
      </w:r>
      <w:proofErr w:type="spellStart"/>
      <w:r w:rsidR="00280586" w:rsidRPr="00566261">
        <w:rPr>
          <w:rFonts w:ascii="Calibri" w:hAnsi="Calibri" w:cs="Calibri"/>
          <w:color w:val="000000" w:themeColor="text1"/>
        </w:rPr>
        <w:t>MetaLib</w:t>
      </w:r>
      <w:proofErr w:type="spellEnd"/>
      <w:r w:rsidR="00280586" w:rsidRPr="00566261">
        <w:rPr>
          <w:rFonts w:ascii="Calibri" w:hAnsi="Calibri" w:cs="Calibri"/>
          <w:color w:val="000000" w:themeColor="text1"/>
        </w:rPr>
        <w:t>, Scopus, Mendeley, ProQuest Dissertations/Theses, Cochrane Library, and through citation searching</w:t>
      </w:r>
      <w:r w:rsidR="00013767" w:rsidRPr="00566261">
        <w:rPr>
          <w:rFonts w:ascii="Calibri" w:hAnsi="Calibri" w:cs="Calibri"/>
          <w:color w:val="000000" w:themeColor="text1"/>
        </w:rPr>
        <w:t>.</w:t>
      </w:r>
      <w:r w:rsidR="00A8293F" w:rsidRPr="00566261">
        <w:rPr>
          <w:rFonts w:ascii="Calibri" w:hAnsi="Calibri" w:cs="Calibri"/>
          <w:color w:val="000000" w:themeColor="text1"/>
        </w:rPr>
        <w:t xml:space="preserve"> </w:t>
      </w:r>
      <w:r w:rsidR="00DD3814" w:rsidRPr="00566261">
        <w:rPr>
          <w:rFonts w:ascii="Calibri" w:hAnsi="Calibri" w:cs="Calibri"/>
          <w:color w:val="000000" w:themeColor="text1"/>
        </w:rPr>
        <w:t xml:space="preserve">The search terms were: (newborn OR </w:t>
      </w:r>
      <w:proofErr w:type="spellStart"/>
      <w:r w:rsidR="00DD3814" w:rsidRPr="00566261">
        <w:rPr>
          <w:rFonts w:ascii="Calibri" w:hAnsi="Calibri" w:cs="Calibri"/>
          <w:color w:val="000000" w:themeColor="text1"/>
        </w:rPr>
        <w:t>neonat</w:t>
      </w:r>
      <w:proofErr w:type="spellEnd"/>
      <w:r w:rsidR="00DD3814" w:rsidRPr="00566261">
        <w:rPr>
          <w:rFonts w:ascii="Calibri" w:hAnsi="Calibri" w:cs="Calibri"/>
          <w:color w:val="000000" w:themeColor="text1"/>
        </w:rPr>
        <w:t xml:space="preserve">* OR fetus OR fetal) AND (posterior fossa OR dandy walker OR </w:t>
      </w:r>
      <w:proofErr w:type="spellStart"/>
      <w:r w:rsidR="00DD3814" w:rsidRPr="00566261">
        <w:rPr>
          <w:rFonts w:ascii="Calibri" w:hAnsi="Calibri" w:cs="Calibri"/>
          <w:color w:val="000000" w:themeColor="text1"/>
        </w:rPr>
        <w:t>cerebell</w:t>
      </w:r>
      <w:proofErr w:type="spellEnd"/>
      <w:r w:rsidR="00DD3814" w:rsidRPr="00566261">
        <w:rPr>
          <w:rFonts w:ascii="Calibri" w:hAnsi="Calibri" w:cs="Calibri"/>
          <w:color w:val="000000" w:themeColor="text1"/>
        </w:rPr>
        <w:t>* OR brain stem) AND (</w:t>
      </w:r>
      <w:proofErr w:type="spellStart"/>
      <w:r w:rsidR="00DD3814" w:rsidRPr="00566261">
        <w:rPr>
          <w:rFonts w:ascii="Calibri" w:hAnsi="Calibri" w:cs="Calibri"/>
          <w:color w:val="000000" w:themeColor="text1"/>
        </w:rPr>
        <w:t>mri</w:t>
      </w:r>
      <w:proofErr w:type="spellEnd"/>
      <w:r w:rsidR="00DD3814" w:rsidRPr="00566261">
        <w:rPr>
          <w:rFonts w:ascii="Calibri" w:hAnsi="Calibri" w:cs="Calibri"/>
          <w:color w:val="000000" w:themeColor="text1"/>
        </w:rPr>
        <w:t xml:space="preserve"> OR magnetic resonance imaging).</w:t>
      </w:r>
    </w:p>
    <w:p w14:paraId="4E533D42" w14:textId="77777777" w:rsidR="00D70D1F" w:rsidRPr="00566261" w:rsidRDefault="00D70D1F" w:rsidP="00FC5D5C">
      <w:pPr>
        <w:spacing w:line="480" w:lineRule="auto"/>
        <w:rPr>
          <w:rFonts w:ascii="Calibri" w:hAnsi="Calibri" w:cs="Calibri"/>
          <w:color w:val="000000" w:themeColor="text1"/>
        </w:rPr>
      </w:pPr>
    </w:p>
    <w:p w14:paraId="6740CADB" w14:textId="6B4557E4" w:rsidR="00D70D1F" w:rsidRPr="00566261" w:rsidRDefault="00D70D1F"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Eligibility criteria</w:t>
      </w:r>
    </w:p>
    <w:p w14:paraId="11D2C860" w14:textId="2D4D22A7" w:rsidR="00C339BD" w:rsidRPr="00566261" w:rsidRDefault="00DD3814" w:rsidP="00FC5D5C">
      <w:pPr>
        <w:spacing w:line="480" w:lineRule="auto"/>
        <w:rPr>
          <w:rFonts w:ascii="Calibri" w:hAnsi="Calibri" w:cs="Calibri"/>
          <w:color w:val="000000" w:themeColor="text1"/>
        </w:rPr>
      </w:pPr>
      <w:r w:rsidRPr="00566261">
        <w:rPr>
          <w:rFonts w:ascii="Calibri" w:hAnsi="Calibri" w:cs="Calibri"/>
          <w:color w:val="000000" w:themeColor="text1"/>
        </w:rPr>
        <w:tab/>
        <w:t>Eligible studies include</w:t>
      </w:r>
      <w:r w:rsidR="00C339BD" w:rsidRPr="00566261">
        <w:rPr>
          <w:rFonts w:ascii="Calibri" w:hAnsi="Calibri" w:cs="Calibri"/>
          <w:color w:val="000000" w:themeColor="text1"/>
        </w:rPr>
        <w:t>d</w:t>
      </w:r>
      <w:r w:rsidRPr="00566261">
        <w:rPr>
          <w:rFonts w:ascii="Calibri" w:hAnsi="Calibri" w:cs="Calibri"/>
          <w:color w:val="000000" w:themeColor="text1"/>
        </w:rPr>
        <w:t xml:space="preserve"> </w:t>
      </w:r>
      <w:proofErr w:type="spellStart"/>
      <w:r w:rsidRPr="00566261">
        <w:rPr>
          <w:rFonts w:ascii="Calibri" w:hAnsi="Calibri" w:cs="Calibri"/>
          <w:color w:val="000000" w:themeColor="text1"/>
        </w:rPr>
        <w:t>fetuses</w:t>
      </w:r>
      <w:proofErr w:type="spellEnd"/>
      <w:r w:rsidRPr="00566261">
        <w:rPr>
          <w:rFonts w:ascii="Calibri" w:hAnsi="Calibri" w:cs="Calibri"/>
          <w:color w:val="000000" w:themeColor="text1"/>
        </w:rPr>
        <w:t xml:space="preserve"> where T2-weighted MRI </w:t>
      </w:r>
      <w:r w:rsidR="0002015C">
        <w:rPr>
          <w:rFonts w:ascii="Calibri" w:hAnsi="Calibri" w:cs="Calibri"/>
          <w:color w:val="000000" w:themeColor="text1"/>
        </w:rPr>
        <w:t>PF</w:t>
      </w:r>
      <w:r w:rsidRPr="00566261">
        <w:rPr>
          <w:rFonts w:ascii="Calibri" w:hAnsi="Calibri" w:cs="Calibri"/>
          <w:color w:val="000000" w:themeColor="text1"/>
        </w:rPr>
        <w:t xml:space="preserve"> measurements were performed, </w:t>
      </w:r>
      <w:r w:rsidR="0094615A">
        <w:rPr>
          <w:rFonts w:ascii="Calibri" w:hAnsi="Calibri" w:cs="Calibri"/>
          <w:color w:val="000000" w:themeColor="text1"/>
        </w:rPr>
        <w:t>in</w:t>
      </w:r>
      <w:r w:rsidRPr="00566261">
        <w:rPr>
          <w:rFonts w:ascii="Calibri" w:hAnsi="Calibri" w:cs="Calibri"/>
          <w:color w:val="000000" w:themeColor="text1"/>
        </w:rPr>
        <w:t xml:space="preserve"> </w:t>
      </w:r>
      <w:proofErr w:type="spellStart"/>
      <w:r w:rsidR="00E61F5A" w:rsidRPr="00566261">
        <w:rPr>
          <w:rFonts w:ascii="Calibri" w:hAnsi="Calibri" w:cs="Calibri"/>
          <w:color w:val="000000" w:themeColor="text1"/>
        </w:rPr>
        <w:t>fetuses</w:t>
      </w:r>
      <w:proofErr w:type="spellEnd"/>
      <w:r w:rsidRPr="00566261">
        <w:rPr>
          <w:rFonts w:ascii="Calibri" w:hAnsi="Calibri" w:cs="Calibri"/>
          <w:color w:val="000000" w:themeColor="text1"/>
        </w:rPr>
        <w:t xml:space="preserve"> with and without </w:t>
      </w:r>
      <w:r w:rsidR="0002015C">
        <w:rPr>
          <w:rFonts w:ascii="Calibri" w:hAnsi="Calibri" w:cs="Calibri"/>
          <w:color w:val="000000" w:themeColor="text1"/>
        </w:rPr>
        <w:t>PFAs</w:t>
      </w:r>
      <w:r w:rsidRPr="00566261">
        <w:rPr>
          <w:rFonts w:ascii="Calibri" w:hAnsi="Calibri" w:cs="Calibri"/>
          <w:color w:val="000000" w:themeColor="text1"/>
        </w:rPr>
        <w:t>. This include</w:t>
      </w:r>
      <w:r w:rsidR="006756B2" w:rsidRPr="00566261">
        <w:rPr>
          <w:rFonts w:ascii="Calibri" w:hAnsi="Calibri" w:cs="Calibri"/>
          <w:color w:val="000000" w:themeColor="text1"/>
        </w:rPr>
        <w:t>d</w:t>
      </w:r>
      <w:r w:rsidRPr="00566261">
        <w:rPr>
          <w:rFonts w:ascii="Calibri" w:hAnsi="Calibri" w:cs="Calibri"/>
          <w:color w:val="000000" w:themeColor="text1"/>
        </w:rPr>
        <w:t xml:space="preserve"> measurements used to differentiate normal and abnormal </w:t>
      </w:r>
      <w:r w:rsidR="0002015C">
        <w:rPr>
          <w:rFonts w:ascii="Calibri" w:hAnsi="Calibri" w:cs="Calibri"/>
          <w:color w:val="000000" w:themeColor="text1"/>
        </w:rPr>
        <w:t>PFs</w:t>
      </w:r>
      <w:r w:rsidRPr="00566261">
        <w:rPr>
          <w:rFonts w:ascii="Calibri" w:hAnsi="Calibri" w:cs="Calibri"/>
          <w:color w:val="000000" w:themeColor="text1"/>
        </w:rPr>
        <w:t xml:space="preserve">, to determine normal fetal controls, and/or to predict outcome. </w:t>
      </w:r>
      <w:r w:rsidR="00C339BD" w:rsidRPr="00566261">
        <w:rPr>
          <w:rFonts w:ascii="Calibri" w:hAnsi="Calibri" w:cs="Calibri"/>
          <w:color w:val="000000" w:themeColor="text1"/>
        </w:rPr>
        <w:t xml:space="preserve">Measurements included </w:t>
      </w:r>
      <w:r w:rsidR="00B5767C">
        <w:rPr>
          <w:rFonts w:ascii="Calibri" w:hAnsi="Calibri" w:cs="Calibri"/>
          <w:color w:val="000000" w:themeColor="text1"/>
        </w:rPr>
        <w:t>were</w:t>
      </w:r>
      <w:r w:rsidR="00C339BD" w:rsidRPr="00566261">
        <w:rPr>
          <w:rFonts w:ascii="Calibri" w:hAnsi="Calibri" w:cs="Calibri"/>
          <w:color w:val="000000" w:themeColor="text1"/>
        </w:rPr>
        <w:t xml:space="preserve"> all measurements of the </w:t>
      </w:r>
      <w:r w:rsidR="0002015C">
        <w:rPr>
          <w:rFonts w:ascii="Calibri" w:hAnsi="Calibri" w:cs="Calibri"/>
          <w:color w:val="000000" w:themeColor="text1"/>
        </w:rPr>
        <w:t>PF</w:t>
      </w:r>
      <w:r w:rsidR="00C339BD" w:rsidRPr="00566261">
        <w:rPr>
          <w:rFonts w:ascii="Calibri" w:hAnsi="Calibri" w:cs="Calibri"/>
          <w:color w:val="000000" w:themeColor="text1"/>
        </w:rPr>
        <w:t xml:space="preserve">, or other areas of the brain relevant to </w:t>
      </w:r>
      <w:r w:rsidR="0002015C">
        <w:rPr>
          <w:rFonts w:ascii="Calibri" w:hAnsi="Calibri" w:cs="Calibri"/>
          <w:color w:val="000000" w:themeColor="text1"/>
        </w:rPr>
        <w:t>PFAs</w:t>
      </w:r>
      <w:r w:rsidR="00C339BD" w:rsidRPr="00566261">
        <w:rPr>
          <w:rFonts w:ascii="Calibri" w:hAnsi="Calibri" w:cs="Calibri"/>
          <w:color w:val="000000" w:themeColor="text1"/>
        </w:rPr>
        <w:t>.</w:t>
      </w:r>
    </w:p>
    <w:p w14:paraId="22AE51E6" w14:textId="192C3FEA" w:rsidR="00DD3814" w:rsidRPr="00566261" w:rsidRDefault="00C339BD"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Studies assessing post-mortem specimens or animals alone were excluded. </w:t>
      </w:r>
      <w:r w:rsidR="005E006E">
        <w:rPr>
          <w:rFonts w:ascii="Calibri" w:hAnsi="Calibri" w:cs="Calibri"/>
          <w:color w:val="000000" w:themeColor="text1"/>
        </w:rPr>
        <w:t xml:space="preserve">We did not include other morphological assessments that were not measurements, such as counting lobulation. </w:t>
      </w:r>
      <w:r w:rsidRPr="00566261">
        <w:rPr>
          <w:rFonts w:ascii="Calibri" w:hAnsi="Calibri" w:cs="Calibri"/>
          <w:color w:val="000000" w:themeColor="text1"/>
        </w:rPr>
        <w:t xml:space="preserve">Also excluded </w:t>
      </w:r>
      <w:r w:rsidR="00D02DA3" w:rsidRPr="00566261">
        <w:rPr>
          <w:rFonts w:ascii="Calibri" w:hAnsi="Calibri" w:cs="Calibri"/>
          <w:color w:val="000000" w:themeColor="text1"/>
        </w:rPr>
        <w:t>we</w:t>
      </w:r>
      <w:r w:rsidRPr="00566261">
        <w:rPr>
          <w:rFonts w:ascii="Calibri" w:hAnsi="Calibri" w:cs="Calibri"/>
          <w:color w:val="000000" w:themeColor="text1"/>
        </w:rPr>
        <w:t xml:space="preserve">re studies exclusively assessing other forms of MRI assessment, such as diffusion or spectroscopy measurement, </w:t>
      </w:r>
      <w:r w:rsidR="009043A0" w:rsidRPr="00566261">
        <w:rPr>
          <w:rFonts w:ascii="Calibri" w:hAnsi="Calibri" w:cs="Calibri"/>
          <w:color w:val="000000" w:themeColor="text1"/>
        </w:rPr>
        <w:t xml:space="preserve">or using MRI with additional reconstruction or </w:t>
      </w:r>
      <w:r w:rsidR="009043A0" w:rsidRPr="00566261">
        <w:rPr>
          <w:rFonts w:ascii="Calibri" w:hAnsi="Calibri" w:cs="Calibri"/>
          <w:color w:val="000000" w:themeColor="text1"/>
        </w:rPr>
        <w:lastRenderedPageBreak/>
        <w:t xml:space="preserve">segmentation processing prior to measurements, </w:t>
      </w:r>
      <w:r w:rsidRPr="00566261">
        <w:rPr>
          <w:rFonts w:ascii="Calibri" w:hAnsi="Calibri" w:cs="Calibri"/>
          <w:color w:val="000000" w:themeColor="text1"/>
        </w:rPr>
        <w:t xml:space="preserve">or other imaging types such as </w:t>
      </w:r>
      <w:r w:rsidR="002235D2" w:rsidRPr="00566261">
        <w:rPr>
          <w:rFonts w:ascii="Calibri" w:hAnsi="Calibri" w:cs="Calibri"/>
          <w:color w:val="000000" w:themeColor="text1"/>
        </w:rPr>
        <w:t>US</w:t>
      </w:r>
      <w:r w:rsidRPr="00566261">
        <w:rPr>
          <w:rFonts w:ascii="Calibri" w:hAnsi="Calibri" w:cs="Calibri"/>
          <w:color w:val="000000" w:themeColor="text1"/>
        </w:rPr>
        <w:t xml:space="preserve">. However, papers using multiple imaging </w:t>
      </w:r>
      <w:r w:rsidR="0094615A">
        <w:rPr>
          <w:rFonts w:ascii="Calibri" w:hAnsi="Calibri" w:cs="Calibri"/>
          <w:color w:val="000000" w:themeColor="text1"/>
        </w:rPr>
        <w:t xml:space="preserve">modalities </w:t>
      </w:r>
      <w:r w:rsidRPr="00566261">
        <w:rPr>
          <w:rFonts w:ascii="Calibri" w:hAnsi="Calibri" w:cs="Calibri"/>
          <w:color w:val="000000" w:themeColor="text1"/>
        </w:rPr>
        <w:t xml:space="preserve">but including measurements by fetal MRI </w:t>
      </w:r>
      <w:r w:rsidR="00B5767C">
        <w:rPr>
          <w:rFonts w:ascii="Calibri" w:hAnsi="Calibri" w:cs="Calibri"/>
          <w:color w:val="000000" w:themeColor="text1"/>
        </w:rPr>
        <w:t>were</w:t>
      </w:r>
      <w:r w:rsidRPr="00566261">
        <w:rPr>
          <w:rFonts w:ascii="Calibri" w:hAnsi="Calibri" w:cs="Calibri"/>
          <w:color w:val="000000" w:themeColor="text1"/>
        </w:rPr>
        <w:t xml:space="preserve"> included for these measurements only.</w:t>
      </w:r>
      <w:r w:rsidR="00AE090D">
        <w:rPr>
          <w:rFonts w:ascii="Calibri" w:hAnsi="Calibri" w:cs="Calibri"/>
          <w:color w:val="000000" w:themeColor="text1"/>
        </w:rPr>
        <w:t xml:space="preserve"> This was to focus on </w:t>
      </w:r>
      <w:r w:rsidR="005E006E">
        <w:rPr>
          <w:rFonts w:ascii="Calibri" w:hAnsi="Calibri" w:cs="Calibri"/>
          <w:color w:val="000000" w:themeColor="text1"/>
        </w:rPr>
        <w:t>measurements with</w:t>
      </w:r>
      <w:r w:rsidR="00AE090D">
        <w:rPr>
          <w:rFonts w:ascii="Calibri" w:hAnsi="Calibri" w:cs="Calibri"/>
          <w:color w:val="000000" w:themeColor="text1"/>
        </w:rPr>
        <w:t xml:space="preserve"> most widespread clinical use</w:t>
      </w:r>
      <w:r w:rsidR="008F7807">
        <w:rPr>
          <w:rFonts w:ascii="Calibri" w:hAnsi="Calibri" w:cs="Calibri"/>
          <w:color w:val="000000" w:themeColor="text1"/>
        </w:rPr>
        <w:t xml:space="preserve"> – for example segmentation is not available in all centres with MRI</w:t>
      </w:r>
      <w:r w:rsidR="00AE090D">
        <w:rPr>
          <w:rFonts w:ascii="Calibri" w:hAnsi="Calibri" w:cs="Calibri"/>
          <w:color w:val="000000" w:themeColor="text1"/>
        </w:rPr>
        <w:t xml:space="preserve">. </w:t>
      </w:r>
    </w:p>
    <w:p w14:paraId="78EF8162" w14:textId="6999783D" w:rsidR="003C566D" w:rsidRPr="00566261" w:rsidRDefault="00C339BD"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Individual case reports, studies </w:t>
      </w:r>
      <w:r w:rsidR="00935C7E" w:rsidRPr="00566261">
        <w:rPr>
          <w:rFonts w:ascii="Calibri" w:hAnsi="Calibri" w:cs="Calibri"/>
          <w:color w:val="000000" w:themeColor="text1"/>
        </w:rPr>
        <w:t xml:space="preserve">or case series </w:t>
      </w:r>
      <w:r w:rsidRPr="00566261">
        <w:rPr>
          <w:rFonts w:ascii="Calibri" w:hAnsi="Calibri" w:cs="Calibri"/>
          <w:color w:val="000000" w:themeColor="text1"/>
        </w:rPr>
        <w:t xml:space="preserve">with a sample size of </w:t>
      </w:r>
      <w:r w:rsidR="00DD255B" w:rsidRPr="00566261">
        <w:rPr>
          <w:rFonts w:ascii="Calibri" w:hAnsi="Calibri" w:cs="Calibri"/>
          <w:color w:val="000000" w:themeColor="text1"/>
        </w:rPr>
        <w:sym w:font="Symbol" w:char="F0A3"/>
      </w:r>
      <w:r w:rsidRPr="00566261">
        <w:rPr>
          <w:rFonts w:ascii="Calibri" w:hAnsi="Calibri" w:cs="Calibri"/>
          <w:color w:val="000000" w:themeColor="text1"/>
        </w:rPr>
        <w:t>3 cases, and reviews were not included; all other study types were included</w:t>
      </w:r>
      <w:r w:rsidR="00DE06AA" w:rsidRPr="00566261">
        <w:rPr>
          <w:rFonts w:ascii="Calibri" w:hAnsi="Calibri" w:cs="Calibri"/>
          <w:color w:val="000000" w:themeColor="text1"/>
        </w:rPr>
        <w:t xml:space="preserve">, including </w:t>
      </w:r>
      <w:r w:rsidR="003629D5" w:rsidRPr="00566261">
        <w:rPr>
          <w:rFonts w:ascii="Calibri" w:hAnsi="Calibri" w:cs="Calibri"/>
          <w:color w:val="000000" w:themeColor="text1"/>
        </w:rPr>
        <w:t xml:space="preserve">theses and </w:t>
      </w:r>
      <w:r w:rsidR="00DE06AA" w:rsidRPr="00566261">
        <w:rPr>
          <w:rFonts w:ascii="Calibri" w:hAnsi="Calibri" w:cs="Calibri"/>
          <w:color w:val="000000" w:themeColor="text1"/>
        </w:rPr>
        <w:t>conference abstracts</w:t>
      </w:r>
      <w:r w:rsidRPr="00566261">
        <w:rPr>
          <w:rFonts w:ascii="Calibri" w:hAnsi="Calibri" w:cs="Calibri"/>
          <w:color w:val="000000" w:themeColor="text1"/>
        </w:rPr>
        <w:t xml:space="preserve">. </w:t>
      </w:r>
      <w:r w:rsidR="00381FE6" w:rsidRPr="00566261">
        <w:rPr>
          <w:rFonts w:ascii="Calibri" w:hAnsi="Calibri" w:cs="Calibri"/>
          <w:color w:val="000000" w:themeColor="text1"/>
        </w:rPr>
        <w:t xml:space="preserve">There was no language restriction. Duplicates were removed. </w:t>
      </w:r>
      <w:r w:rsidR="00A75143" w:rsidRPr="00566261">
        <w:rPr>
          <w:rFonts w:ascii="Calibri" w:hAnsi="Calibri" w:cs="Calibri"/>
          <w:color w:val="000000" w:themeColor="text1"/>
        </w:rPr>
        <w:t>When the same data was used for multiple publications/</w:t>
      </w:r>
      <w:r w:rsidR="00B46CF8">
        <w:rPr>
          <w:rFonts w:ascii="Calibri" w:hAnsi="Calibri" w:cs="Calibri"/>
          <w:color w:val="000000" w:themeColor="text1"/>
        </w:rPr>
        <w:t>conference abstracts</w:t>
      </w:r>
      <w:r w:rsidR="00A75143" w:rsidRPr="00566261">
        <w:rPr>
          <w:rFonts w:ascii="Calibri" w:hAnsi="Calibri" w:cs="Calibri"/>
          <w:color w:val="000000" w:themeColor="text1"/>
        </w:rPr>
        <w:t xml:space="preserve">, the version including the most detail was used. </w:t>
      </w:r>
    </w:p>
    <w:p w14:paraId="062705CA" w14:textId="77777777" w:rsidR="00AF65D0" w:rsidRPr="00566261" w:rsidRDefault="00AF65D0" w:rsidP="00FC5D5C">
      <w:pPr>
        <w:spacing w:line="480" w:lineRule="auto"/>
        <w:rPr>
          <w:rFonts w:ascii="Calibri" w:hAnsi="Calibri" w:cs="Calibri"/>
          <w:color w:val="000000" w:themeColor="text1"/>
        </w:rPr>
      </w:pPr>
    </w:p>
    <w:p w14:paraId="1286AEBA" w14:textId="6E6A35F6" w:rsidR="003C566D" w:rsidRPr="00566261" w:rsidRDefault="003C566D" w:rsidP="00FC5D5C">
      <w:pPr>
        <w:spacing w:line="480" w:lineRule="auto"/>
        <w:rPr>
          <w:rFonts w:ascii="Calibri" w:hAnsi="Calibri" w:cs="Calibri"/>
          <w:color w:val="000000" w:themeColor="text1"/>
        </w:rPr>
      </w:pPr>
      <w:r w:rsidRPr="00566261">
        <w:rPr>
          <w:rFonts w:ascii="Calibri" w:hAnsi="Calibri" w:cs="Calibri"/>
          <w:i/>
          <w:iCs/>
          <w:color w:val="000000" w:themeColor="text1"/>
        </w:rPr>
        <w:t>Study selection</w:t>
      </w:r>
    </w:p>
    <w:p w14:paraId="2E0813FA" w14:textId="31F243C1" w:rsidR="00B46CF8" w:rsidRDefault="004E0CC9"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Titles and abstracts were assessed to select potentially relevant papers, then the full text of these was assessed for eligibility. </w:t>
      </w:r>
      <w:r w:rsidR="00B46CF8">
        <w:rPr>
          <w:rFonts w:ascii="Calibri" w:hAnsi="Calibri" w:cs="Calibri"/>
          <w:color w:val="000000" w:themeColor="text1"/>
        </w:rPr>
        <w:t xml:space="preserve">One reviewer (KM) assessed articles for selection. </w:t>
      </w:r>
    </w:p>
    <w:p w14:paraId="7BA51A5F" w14:textId="43D5E91C" w:rsidR="003C566D" w:rsidRPr="00566261" w:rsidRDefault="00EB3934" w:rsidP="00FC5D5C">
      <w:pPr>
        <w:spacing w:line="480" w:lineRule="auto"/>
        <w:rPr>
          <w:rFonts w:ascii="Calibri" w:hAnsi="Calibri" w:cs="Calibri"/>
          <w:color w:val="000000" w:themeColor="text1"/>
        </w:rPr>
      </w:pPr>
      <w:r>
        <w:rPr>
          <w:rFonts w:ascii="Calibri" w:hAnsi="Calibri" w:cs="Calibri"/>
          <w:color w:val="000000" w:themeColor="text1"/>
        </w:rPr>
        <w:t>In five articles where full details were not included</w:t>
      </w:r>
      <w:r w:rsidR="00B46CF8" w:rsidRPr="00566261">
        <w:rPr>
          <w:rFonts w:ascii="Calibri" w:hAnsi="Calibri" w:cs="Calibri"/>
          <w:color w:val="000000" w:themeColor="text1"/>
        </w:rPr>
        <w:t xml:space="preserve">, authors of selected </w:t>
      </w:r>
      <w:r>
        <w:rPr>
          <w:rFonts w:ascii="Calibri" w:hAnsi="Calibri" w:cs="Calibri"/>
          <w:color w:val="000000" w:themeColor="text1"/>
        </w:rPr>
        <w:t>articles</w:t>
      </w:r>
      <w:r w:rsidR="00B46CF8" w:rsidRPr="00566261">
        <w:rPr>
          <w:rFonts w:ascii="Calibri" w:hAnsi="Calibri" w:cs="Calibri"/>
          <w:color w:val="000000" w:themeColor="text1"/>
        </w:rPr>
        <w:t xml:space="preserve"> were contacted for additional information.</w:t>
      </w:r>
    </w:p>
    <w:p w14:paraId="40DE3ED6" w14:textId="77777777" w:rsidR="004E0CC9" w:rsidRPr="00566261" w:rsidRDefault="004E0CC9" w:rsidP="00FC5D5C">
      <w:pPr>
        <w:spacing w:line="480" w:lineRule="auto"/>
        <w:rPr>
          <w:rFonts w:ascii="Calibri" w:hAnsi="Calibri" w:cs="Calibri"/>
          <w:color w:val="000000" w:themeColor="text1"/>
        </w:rPr>
      </w:pPr>
    </w:p>
    <w:p w14:paraId="5D4FB9A8" w14:textId="7C381E5A" w:rsidR="003C566D" w:rsidRPr="00566261" w:rsidRDefault="003C566D" w:rsidP="00FC5D5C">
      <w:pPr>
        <w:spacing w:line="480" w:lineRule="auto"/>
        <w:rPr>
          <w:rFonts w:ascii="Calibri" w:hAnsi="Calibri" w:cs="Calibri"/>
          <w:color w:val="000000" w:themeColor="text1"/>
        </w:rPr>
      </w:pPr>
      <w:r w:rsidRPr="00566261">
        <w:rPr>
          <w:rFonts w:ascii="Calibri" w:hAnsi="Calibri" w:cs="Calibri"/>
          <w:i/>
          <w:iCs/>
          <w:color w:val="000000" w:themeColor="text1"/>
        </w:rPr>
        <w:t>Quality assessment</w:t>
      </w:r>
    </w:p>
    <w:p w14:paraId="65248080" w14:textId="10C79E82" w:rsidR="001F2FBC" w:rsidRDefault="00C339BD" w:rsidP="00FC5D5C">
      <w:pPr>
        <w:spacing w:line="480" w:lineRule="auto"/>
        <w:rPr>
          <w:rFonts w:ascii="Calibri" w:hAnsi="Calibri" w:cs="Calibri"/>
          <w:color w:val="000000" w:themeColor="text1"/>
        </w:rPr>
      </w:pPr>
      <w:r w:rsidRPr="00566261">
        <w:rPr>
          <w:rFonts w:ascii="Calibri" w:hAnsi="Calibri" w:cs="Calibri"/>
          <w:color w:val="000000" w:themeColor="text1"/>
        </w:rPr>
        <w:tab/>
        <w:t>Two reviewers</w:t>
      </w:r>
      <w:r w:rsidR="006E6F4C">
        <w:rPr>
          <w:rFonts w:ascii="Calibri" w:hAnsi="Calibri" w:cs="Calibri"/>
          <w:color w:val="000000" w:themeColor="text1"/>
        </w:rPr>
        <w:t xml:space="preserve"> (KM and LS)</w:t>
      </w:r>
      <w:r w:rsidRPr="00566261">
        <w:rPr>
          <w:rFonts w:ascii="Calibri" w:hAnsi="Calibri" w:cs="Calibri"/>
          <w:color w:val="000000" w:themeColor="text1"/>
        </w:rPr>
        <w:t xml:space="preserve"> </w:t>
      </w:r>
      <w:r w:rsidR="00AF65D0" w:rsidRPr="00566261">
        <w:rPr>
          <w:rFonts w:ascii="Calibri" w:hAnsi="Calibri" w:cs="Calibri"/>
          <w:color w:val="000000" w:themeColor="text1"/>
        </w:rPr>
        <w:t xml:space="preserve">then </w:t>
      </w:r>
      <w:r w:rsidR="00AB2448" w:rsidRPr="00566261">
        <w:rPr>
          <w:rFonts w:ascii="Calibri" w:hAnsi="Calibri" w:cs="Calibri"/>
          <w:color w:val="000000" w:themeColor="text1"/>
        </w:rPr>
        <w:t xml:space="preserve">separately </w:t>
      </w:r>
      <w:r w:rsidRPr="00566261">
        <w:rPr>
          <w:rFonts w:ascii="Calibri" w:hAnsi="Calibri" w:cs="Calibri"/>
          <w:color w:val="000000" w:themeColor="text1"/>
        </w:rPr>
        <w:t>assessed articles for bias and quality, using the QUADAS</w:t>
      </w:r>
      <w:r w:rsidR="00620E17" w:rsidRPr="00566261">
        <w:rPr>
          <w:rFonts w:ascii="Calibri" w:hAnsi="Calibri" w:cs="Calibri"/>
          <w:color w:val="000000" w:themeColor="text1"/>
        </w:rPr>
        <w:t>-</w:t>
      </w:r>
      <w:r w:rsidRPr="00566261">
        <w:rPr>
          <w:rFonts w:ascii="Calibri" w:hAnsi="Calibri" w:cs="Calibri"/>
          <w:color w:val="000000" w:themeColor="text1"/>
        </w:rPr>
        <w:t xml:space="preserve">2 </w:t>
      </w:r>
      <w:r w:rsidR="0069497B" w:rsidRPr="00566261">
        <w:rPr>
          <w:rFonts w:ascii="Calibri" w:hAnsi="Calibri" w:cs="Calibri"/>
          <w:color w:val="000000" w:themeColor="text1"/>
        </w:rPr>
        <w:t xml:space="preserve">(Quality Assessment of Diagnostic Accuracy Studies) </w:t>
      </w:r>
      <w:r w:rsidRPr="00566261">
        <w:rPr>
          <w:rFonts w:ascii="Calibri" w:hAnsi="Calibri" w:cs="Calibri"/>
          <w:color w:val="000000" w:themeColor="text1"/>
        </w:rPr>
        <w:t>tool</w:t>
      </w:r>
      <w:r w:rsidR="001C41CA" w:rsidRPr="00566261">
        <w:rPr>
          <w:rFonts w:ascii="Calibri" w:hAnsi="Calibri" w:cs="Calibri"/>
          <w:color w:val="000000" w:themeColor="text1"/>
        </w:rPr>
        <w:t xml:space="preserve"> </w:t>
      </w:r>
      <w:r w:rsidR="001C41CA"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Whiting","given":"P F","non-dropping-particle":"","parse-names":false,"suffix":""},{"dropping-particle":"","family":"Rutjes","given":"A W S","non-dropping-particle":"","parse-names":false,"suffix":""},{"dropping-particle":"","family":"Westwood","given":"M E","non-dropping-particle":"","parse-names":false,"suffix":""},{"dropping-particle":"","family":"Mallet","given":"S","non-dropping-particle":"","parse-names":false,"suffix":""},{"dropping-particle":"","family":"Deeks","given":"J J","non-dropping-particle":"","parse-names":false,"suffix":""},{"dropping-particle":"","family":"Reitsma","given":"J B","non-dropping-particle":"","parse-names":false,"suffix":""},{"dropping-particle":"","family":"Leeflang","given":"M M G","non-dropping-particle":"","parse-names":false,"suffix":""},{"dropping-particle":"","family":"Sterne","given":"J A C","non-dropping-particle":"","parse-names":false,"suffix":""},{"dropping-particle":"","family":"Bossuyt","given":"P M M","non-dropping-particle":"","parse-names":false,"suffix":""}],"container-title":"Annals of Internal Medicine","id":"ITEM-1","issue":"4","issued":{"date-parts":[["2011"]]},"page":"253-260","title":"QUADAS-2: A Revised Tool for the Quality Assessment of Diagnostic Accuracy Studies","type":"article-journal","volume":"154"},"uris":["http://www.mendeley.com/documents/?uuid=e65e7630-0cec-4a54-81d4-567757054c1c"]}],"mendeley":{"formattedCitation":"(14)","plainTextFormattedCitation":"(14)","previouslyFormattedCitation":"(14)"},"properties":{"noteIndex":0},"schema":"https://github.com/citation-style-language/schema/raw/master/csl-citation.json"}</w:instrText>
      </w:r>
      <w:r w:rsidR="001C41CA"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4)</w:t>
      </w:r>
      <w:r w:rsidR="001C41CA" w:rsidRPr="00566261">
        <w:rPr>
          <w:rFonts w:ascii="Calibri" w:hAnsi="Calibri" w:cs="Calibri"/>
          <w:color w:val="000000" w:themeColor="text1"/>
        </w:rPr>
        <w:fldChar w:fldCharType="end"/>
      </w:r>
      <w:r w:rsidR="001C41CA" w:rsidRPr="00566261">
        <w:rPr>
          <w:rFonts w:ascii="Calibri" w:hAnsi="Calibri" w:cs="Calibri"/>
          <w:color w:val="000000" w:themeColor="text1"/>
        </w:rPr>
        <w:t xml:space="preserve">. </w:t>
      </w:r>
      <w:r w:rsidR="001F2FBC">
        <w:rPr>
          <w:rFonts w:ascii="Calibri" w:hAnsi="Calibri" w:cs="Calibri"/>
          <w:color w:val="000000" w:themeColor="text1"/>
        </w:rPr>
        <w:t xml:space="preserve">This recorded whether the study described appropriate patient selection criteria, appropriate and independent reference test and index test, appropriate time period between tests, and blinding of the index test and reference tests. </w:t>
      </w:r>
      <w:r w:rsidR="00352C2A">
        <w:rPr>
          <w:rFonts w:ascii="Calibri" w:hAnsi="Calibri" w:cs="Calibri"/>
          <w:color w:val="000000" w:themeColor="text1"/>
        </w:rPr>
        <w:t xml:space="preserve">These factors were then used to assess the risk of bias and whether concerns were raised regarding applicability to the review. </w:t>
      </w:r>
      <w:r w:rsidR="002274D7">
        <w:rPr>
          <w:rFonts w:ascii="Calibri" w:hAnsi="Calibri" w:cs="Calibri"/>
          <w:color w:val="000000" w:themeColor="text1"/>
        </w:rPr>
        <w:t>Disagreements were resolved by consensus.</w:t>
      </w:r>
    </w:p>
    <w:p w14:paraId="61CD2545" w14:textId="77777777" w:rsidR="00FC5D5C" w:rsidRPr="00566261" w:rsidRDefault="00FC5D5C" w:rsidP="00FC5D5C">
      <w:pPr>
        <w:spacing w:line="480" w:lineRule="auto"/>
        <w:rPr>
          <w:rFonts w:ascii="Calibri" w:hAnsi="Calibri" w:cs="Calibri"/>
          <w:color w:val="000000" w:themeColor="text1"/>
        </w:rPr>
      </w:pPr>
    </w:p>
    <w:p w14:paraId="2025A7C9" w14:textId="0E3950C4" w:rsidR="00653D29" w:rsidRPr="00566261" w:rsidRDefault="00653D29"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 xml:space="preserve">Data </w:t>
      </w:r>
      <w:r w:rsidR="005C1DD7" w:rsidRPr="00566261">
        <w:rPr>
          <w:rFonts w:ascii="Calibri" w:hAnsi="Calibri" w:cs="Calibri"/>
          <w:i/>
          <w:iCs/>
          <w:color w:val="000000" w:themeColor="text1"/>
        </w:rPr>
        <w:t xml:space="preserve">extraction, </w:t>
      </w:r>
      <w:r w:rsidR="00220902">
        <w:rPr>
          <w:rFonts w:ascii="Calibri" w:hAnsi="Calibri" w:cs="Calibri"/>
          <w:i/>
          <w:iCs/>
          <w:color w:val="000000" w:themeColor="text1"/>
        </w:rPr>
        <w:t xml:space="preserve">summary measures and </w:t>
      </w:r>
      <w:r w:rsidRPr="00566261">
        <w:rPr>
          <w:rFonts w:ascii="Calibri" w:hAnsi="Calibri" w:cs="Calibri"/>
          <w:i/>
          <w:iCs/>
          <w:color w:val="000000" w:themeColor="text1"/>
        </w:rPr>
        <w:t xml:space="preserve">synthesis </w:t>
      </w:r>
      <w:r w:rsidR="00220902">
        <w:rPr>
          <w:rFonts w:ascii="Calibri" w:hAnsi="Calibri" w:cs="Calibri"/>
          <w:i/>
          <w:iCs/>
          <w:color w:val="000000" w:themeColor="text1"/>
        </w:rPr>
        <w:t>of results</w:t>
      </w:r>
    </w:p>
    <w:p w14:paraId="7B4B3C50" w14:textId="292568D2" w:rsidR="00291EBF" w:rsidRPr="00566261" w:rsidRDefault="004350C4" w:rsidP="00FC5D5C">
      <w:pPr>
        <w:spacing w:line="480" w:lineRule="auto"/>
        <w:rPr>
          <w:rFonts w:ascii="Calibri" w:hAnsi="Calibri" w:cs="Calibri"/>
          <w:color w:val="000000" w:themeColor="text1"/>
        </w:rPr>
      </w:pPr>
      <w:r w:rsidRPr="00566261">
        <w:rPr>
          <w:rFonts w:ascii="Calibri" w:hAnsi="Calibri" w:cs="Calibri"/>
          <w:color w:val="000000" w:themeColor="text1"/>
        </w:rPr>
        <w:lastRenderedPageBreak/>
        <w:tab/>
      </w:r>
      <w:r w:rsidR="006E6F4C">
        <w:rPr>
          <w:rFonts w:ascii="Calibri" w:hAnsi="Calibri" w:cs="Calibri"/>
          <w:color w:val="000000" w:themeColor="text1"/>
        </w:rPr>
        <w:t>Two</w:t>
      </w:r>
      <w:r w:rsidR="005C1DD7" w:rsidRPr="00566261">
        <w:rPr>
          <w:rFonts w:ascii="Calibri" w:hAnsi="Calibri" w:cs="Calibri"/>
          <w:color w:val="000000" w:themeColor="text1"/>
        </w:rPr>
        <w:t xml:space="preserve"> reviewers </w:t>
      </w:r>
      <w:r w:rsidR="006E6F4C">
        <w:rPr>
          <w:rFonts w:ascii="Calibri" w:hAnsi="Calibri" w:cs="Calibri"/>
          <w:color w:val="000000" w:themeColor="text1"/>
        </w:rPr>
        <w:t xml:space="preserve">(KM and LS) </w:t>
      </w:r>
      <w:r w:rsidR="005C1DD7" w:rsidRPr="00566261">
        <w:rPr>
          <w:rFonts w:ascii="Calibri" w:hAnsi="Calibri" w:cs="Calibri"/>
          <w:color w:val="000000" w:themeColor="text1"/>
        </w:rPr>
        <w:t>extracted data</w:t>
      </w:r>
      <w:r w:rsidR="00220902">
        <w:rPr>
          <w:rFonts w:ascii="Calibri" w:hAnsi="Calibri" w:cs="Calibri"/>
          <w:color w:val="000000" w:themeColor="text1"/>
        </w:rPr>
        <w:t xml:space="preserve"> for</w:t>
      </w:r>
      <w:r w:rsidR="005C1DD7" w:rsidRPr="00566261">
        <w:rPr>
          <w:rFonts w:ascii="Calibri" w:hAnsi="Calibri" w:cs="Calibri"/>
          <w:color w:val="000000" w:themeColor="text1"/>
        </w:rPr>
        <w:t xml:space="preserve"> analysis </w:t>
      </w:r>
      <w:r w:rsidR="001577E0" w:rsidRPr="00566261">
        <w:rPr>
          <w:rFonts w:ascii="Calibri" w:hAnsi="Calibri" w:cs="Calibri"/>
          <w:color w:val="000000" w:themeColor="text1"/>
        </w:rPr>
        <w:t xml:space="preserve">with Microsoft </w:t>
      </w:r>
      <w:r w:rsidR="005C1DD7" w:rsidRPr="00566261">
        <w:rPr>
          <w:rFonts w:ascii="Calibri" w:hAnsi="Calibri" w:cs="Calibri"/>
          <w:color w:val="000000" w:themeColor="text1"/>
        </w:rPr>
        <w:t>Excel</w:t>
      </w:r>
      <w:r w:rsidR="001577E0" w:rsidRPr="00566261">
        <w:rPr>
          <w:rFonts w:ascii="Calibri" w:hAnsi="Calibri" w:cs="Calibri"/>
          <w:color w:val="000000" w:themeColor="text1"/>
        </w:rPr>
        <w:t xml:space="preserve"> (Office 365)</w:t>
      </w:r>
      <w:r w:rsidR="005C1DD7" w:rsidRPr="00566261">
        <w:rPr>
          <w:rFonts w:ascii="Calibri" w:hAnsi="Calibri" w:cs="Calibri"/>
          <w:color w:val="000000" w:themeColor="text1"/>
        </w:rPr>
        <w:t xml:space="preserve">. Extraction included assessment of details of each study type, patient information including demographics, numbers and diagnoses, MRI methodology, measurements taken, and follow up duration and method if included. </w:t>
      </w:r>
    </w:p>
    <w:p w14:paraId="2881FE71" w14:textId="77777777" w:rsidR="00832605" w:rsidRPr="00566261" w:rsidRDefault="00832605" w:rsidP="00FC5D5C">
      <w:pPr>
        <w:spacing w:line="480" w:lineRule="auto"/>
        <w:rPr>
          <w:rFonts w:ascii="Calibri" w:hAnsi="Calibri" w:cs="Calibri"/>
          <w:color w:val="000000" w:themeColor="text1"/>
        </w:rPr>
      </w:pPr>
    </w:p>
    <w:p w14:paraId="45E8DDEF" w14:textId="489E65EB" w:rsidR="00622F57" w:rsidRDefault="004779B6"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Results</w:t>
      </w:r>
    </w:p>
    <w:p w14:paraId="4484068C" w14:textId="247BD0C8" w:rsidR="00731638" w:rsidRDefault="00731638" w:rsidP="00FC5D5C">
      <w:pPr>
        <w:spacing w:line="480" w:lineRule="auto"/>
        <w:ind w:firstLine="720"/>
        <w:rPr>
          <w:rFonts w:ascii="Calibri" w:hAnsi="Calibri" w:cs="Calibri"/>
          <w:color w:val="000000" w:themeColor="text1"/>
        </w:rPr>
      </w:pPr>
      <w:r w:rsidRPr="000C3188">
        <w:rPr>
          <w:rFonts w:ascii="Calibri" w:hAnsi="Calibri" w:cs="Calibri"/>
          <w:bCs/>
          <w:iCs/>
          <w:color w:val="000000" w:themeColor="text1"/>
        </w:rPr>
        <w:t>A total of 804 studies were initially screened</w:t>
      </w:r>
      <w:r>
        <w:rPr>
          <w:rFonts w:ascii="Calibri" w:hAnsi="Calibri" w:cs="Calibri"/>
          <w:bCs/>
          <w:iCs/>
          <w:color w:val="000000" w:themeColor="text1"/>
        </w:rPr>
        <w:t xml:space="preserve"> and </w:t>
      </w:r>
      <w:r w:rsidRPr="00566261">
        <w:rPr>
          <w:rFonts w:ascii="Calibri" w:hAnsi="Calibri" w:cs="Calibri"/>
          <w:color w:val="000000" w:themeColor="text1"/>
        </w:rPr>
        <w:t>59 publications were included in the final systematic review</w:t>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67/mob.2002.127146","ISSN":"00029378","abstract":"OBJECTIVE: Our purpose was to evaluate the ventricular atria and cisterna magna in fetuses with and without suspected central nervous system (CNS) anomalies by magnetic resonance (MR). STUDY DESIGN: Measurements of the right and left ventricular atria and cisterna magna were obtained by MR in two groups: those with and without CNS anomalies. Published mean ultrasound measurements of the far field atrium were compared with MR. RESULTS: MR measurements were obtained in 23 fetuses without and 37 fetuses with CNS anomalies. Atrial measurements were independent of gestational age in healthy subjects. MR atrial widths were larger in abnormal compared with normal subjects (P &lt; .05). The atrial cutoff value derived by 2 SDs above the mean with MR is 10 mm. MR cisterna magna measurements increased with gestational age (P = .005). CONCLUSION: The cutoff value for ventriculomegaly on MR is &gt; 10 mm. MR cisterna magna measurements are dependent on gestational age. Both ventricular atria and cisterna magna are readily measured with MR.","author":[{"dropping-particle":"","family":"Twickler","given":"Diane M.","non-dropping-particle":"","parse-names":false,"suffix":""},{"dropping-particle":"","family":"Reichel","given":"Taylor","non-dropping-particle":"","parse-names":false,"suffix":""},{"dropping-particle":"","family":"McIntire","given":"Donald D.","non-dropping-particle":"","parse-names":false,"suffix":""},{"dropping-particle":"","family":"Magee","given":"Kevin P.","non-dropping-particle":"","parse-names":false,"suffix":""},{"dropping-particle":"","family":"Ramus","given":"Ronald M.","non-dropping-particle":"","parse-names":false,"suffix":""}],"container-title":"American Journal of Obstetrics and Gynecology","id":"ITEM-1","issue":"4","issued":{"date-parts":[["2002"]]},"page":"927-931","title":"Fetal central nervous system ventricle and cisterna magna measurements by magnetic resonance imaging","type":"article-journal","volume":"187"},"uris":["http://www.mendeley.com/documents/?uuid=1d7ae596-7f6a-4d6a-b125-d61bad476731"]}],"mendeley":{"formattedCitation":"(15)","plainTextFormattedCitation":"(15)","previouslyFormattedCitation":"(1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eichel","given":"Taylor F","non-dropping-particle":"","parse-names":false,"suffix":""},{"dropping-particle":"","family":"Ramus","given":"Ronald M","non-dropping-particle":"","parse-names":false,"suffix":""},{"dropping-particle":"","family":"Caire","given":"Jacqueline T","non-dropping-particle":"","parse-names":false,"suffix":""},{"dropping-particle":"","family":"Hynan","given":"Linda S","non-dropping-particle":"","parse-names":false,"suffix":""},{"dropping-particle":"","family":"Magee","given":"Kevin P","non-dropping-particle":"","parse-names":false,"suffix":""},{"dropping-particle":"","family":"Twickler","given":"Diane M","non-dropping-particle":"","parse-names":false,"suffix":""}],"container-title":"AJR Am J Roentgenol","id":"ITEM-1","issue":"April","issued":{"date-parts":[["2003"]]},"page":"1155-1158","title":"Fetal Central Nervous System Biometry on MR Imaging","type":"article-journal","volume":"180"},"uris":["http://www.mendeley.com/documents/?uuid=790fd887-1528-4e25-88ac-67db04145b0b"]}],"mendeley":{"formattedCitation":"(16)","plainTextFormattedCitation":"(16)","previouslyFormattedCitation":"(1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non-dropping-particle":"","parse-names":false,"suffix":""},{"dropping-particle":"","family":"Blaser","given":"S","non-dropping-particle":"","parse-names":false,"suffix":""},{"dropping-particle":"","family":"Toi","given":"A","non-dropping-particle":"","parse-names":false,"suffix":""},{"dropping-particle":"","family":"Chitayat","given":"D","non-dropping-particle":"","parse-names":false,"suffix":""},{"dropping-particle":"","family":"Gundogan","given":"M","non-dropping-particle":"","parse-names":false,"suffix":""},{"dropping-particle":"","family":"Laughlin","given":"S","non-dropping-particle":"","parse-names":false,"suffix":""},{"dropping-particle":"","family":"Pantazi","given":"S","non-dropping-particle":"","parse-names":false,"suffix":""},{"dropping-particle":"","family":"Ryan","given":"G","non-dropping-particle":"","parse-names":false,"suffix":""}],"container-title":"Radiological Society of North America 2003 Scienti","id":"ITEM-1","issued":{"date-parts":[["2003"]]},"title":"MR Imaging of the Fetal Cerebellar Vermis in Utero : Description of some Useful Anatomical Criteria for Normal Development","type":"paper-conference"},"uris":["http://www.mendeley.com/documents/?uuid=b31fd871-abee-4c83-b08d-c869517b6440"]}],"mendeley":{"formattedCitation":"(17)","plainTextFormattedCitation":"(17)","previouslyFormattedCitation":"(1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978-3-642-18747-6","ISBN":"978-3-642-62275-5","author":[{"dropping-particle":"","family":"Garel","given":"Catherine","non-dropping-particle":"","parse-names":false,"suffix":""}],"id":"ITEM-1","issued":{"date-parts":[["2004"]]},"publisher":"Springer Berlin Heidelberg","publisher-place":"Berlin, Heidelberg","title":"MRI of the Fetal Brain","type":"book"},"uris":["http://www.mendeley.com/documents/?uuid=9fc4717c-ef6f-48a8-ab52-5e0dafd8b6be"]}],"mendeley":{"formattedCitation":"(18)","plainTextFormattedCitation":"(18)","previouslyFormattedCitation":"(1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ajog.2007.10.364","author":[{"dropping-particle":"","family":"Read","given":"Charles","non-dropping-particle":"","parse-names":false,"suffix":""},{"dropping-particle":"","family":"Ramus","given":"R. M.","non-dropping-particle":"","parse-names":false,"suffix":""},{"dropping-particle":"","family":"McIntire","given":"D. D.","non-dropping-particle":"","parse-names":false,"suffix":""},{"dropping-particle":"","family":"Twickler","given":"D. M.","non-dropping-particle":"","parse-names":false,"suffix":""}],"container-title":"SMFM","id":"ITEM-1","issued":{"date-parts":[["2004"]]},"title":"Using fetal MRI to define normal development of the cerebellum and vermis","type":"paper-conference"},"uris":["http://www.mendeley.com/documents/?uuid=d54cc65b-c9cc-4de1-802b-ff66f8528f2b"]}],"mendeley":{"formattedCitation":"(19)","plainTextFormattedCitation":"(19)","previouslyFormattedCitation":"(1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9)</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siny.2005.05.004","ISSN":"1744165X","abstract":"In the last few years magnetic resonance imaging (MRI) has expanded its diagnostic capability in the evaluation of fetal brain. Starting from the 18th to 20th gestational weeks, MRI can reliably depict fetal brain anatomy and locate pathology, offering a robust and reliable tool for the assessment of disorders of the fetal central nervous system. In this review quantitative and qualitative in vivo MRI data on fetal cerebellar development are presented. Our normative reference data have been obtained from a database of 580 MR fetal imaging studies. Normal cases were selected within normal MRI fetal brain studies, and all selected cases had a normal clinical evaluation and a normal cranial ultrasound or MR image after birth. Fetal cerebellar development is gradual, steady, and grossly comparable to the development of the supratentorial brain. Archicerebellar (flocculonodular lobe) and paleocerebellar (vermis) structures develop before the neocerebellum (cerebellar hemispheres) that develops more slowly and largely after birth. © 2005 Elsevier Ltd. All rights reserved.","author":[{"dropping-particle":"","family":"Triulzi","given":"Fabio","non-dropping-particle":"","parse-names":false,"suffix":""},{"dropping-particle":"","family":"Parazzini","given":"Cecilia","non-dropping-particle":"","parse-names":false,"suffix":""},{"dropping-particle":"","family":"Righini","given":"Andrea","non-dropping-particle":"","parse-names":false,"suffix":""}],"container-title":"Seminars in Fetal and Neonatal Medicine","id":"ITEM-1","issued":{"date-parts":[["2005"]]},"title":"MRI of fetal and neonatal cerebellar development","type":"article"},"uris":["http://www.mendeley.com/documents/?uuid=98d133e3-29af-4511-9b53-3040c4c43e30"]}],"mendeley":{"formattedCitation":"(20)","plainTextFormattedCitation":"(20)","previouslyFormattedCitation":"(20)"},"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0)</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wickler","given":"D M","non-dropping-particle":"","parse-names":false,"suffix":""}],"container-title":"13th World Congress on Ultrasound in Obstetrics and Gynaecology","id":"ITEM-1","issued":{"date-parts":[["2005"]]},"title":"Fetal growth and development of the posterior fossa and vermis with magnetic resonance imaging","type":"paper-conference"},"uris":["http://www.mendeley.com/documents/?uuid=30579051-b2c5-4ed7-ac66-f9cfd29132cd"]}],"mendeley":{"formattedCitation":"(21)","plainTextFormattedCitation":"(21)","previouslyFormattedCitation":"(21)"},"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J","non-dropping-particle":"","parse-names":false,"suffix":""},{"dropping-particle":"","family":"Blaser","given":"SI","non-dropping-particle":"","parse-names":false,"suffix":""},{"dropping-particle":"","family":"Toi","given":"A","non-dropping-particle":"","parse-names":false,"suffix":""},{"dropping-particle":"","family":"Chitayat","given":"D","non-dropping-particle":"","parse-names":false,"suffix":""},{"dropping-particle":"","family":"Pantazi","given":"S","non-dropping-particle":"","parse-names":false,"suffix":""},{"dropping-particle":"","family":"Halliday","given":"W","non-dropping-particle":"","parse-names":false,"suffix":""},{"dropping-particle":"","family":"Ryan","given":"G","non-dropping-particle":"","parse-names":false,"suffix":""}],"container-title":"Ultrasound in Obstetrics &amp; Gynecology","id":"ITEM-1","issued":{"date-parts":[["2006"]]},"page":"436","title":"Sonographic morphology of the fetal fourth ventricle, cerebellar vallecula and Blake’s pouch – potential prognosticators in abnormalities of vermian development","type":"article-journal","volume":"28"},"uris":["http://www.mendeley.com/documents/?uuid=30ce8693-67b8-4153-9bbe-40ad5e8668f3"]}],"mendeley":{"formattedCitation":"(22)","plainTextFormattedCitation":"(22)","previouslyFormattedCitation":"(22)"},"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J","non-dropping-particle":"","parse-names":false,"suffix":""},{"dropping-particle":"","family":"Blaser","given":"SI","non-dropping-particle":"","parse-names":false,"suffix":""},{"dropping-particle":"","family":"Toi","given":"A","non-dropping-particle":"","parse-names":false,"suffix":""},{"dropping-particle":"","family":"Pantazi","given":"S","non-dropping-particle":"","parse-names":false,"suffix":""},{"dropping-particle":"","family":"Chitayat","given":"D","non-dropping-particle":"","parse-names":false,"suffix":""},{"dropping-particle":"","family":"Ryan","given":"G","non-dropping-particle":"","parse-names":false,"suffix":""}],"container-title":"Ultrasound in Obstetrics &amp; Gynecology","id":"ITEM-1","issued":{"date-parts":[["2006"]]},"page":"375","title":"Developmental anatomy and morphology of the cerebellar vermis – essential knowledge for the imaging assessment of posterior fossa anomalies","type":"article-journal","volume":"28"},"uris":["http://www.mendeley.com/documents/?uuid=afe14595-9284-4204-86e6-9d92de7b1fdd"]}],"mendeley":{"formattedCitation":"(23)","plainTextFormattedCitation":"(23)","previouslyFormattedCitation":"(23)"},"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095833","ISSN":"10153837","abstract":"Objective: To examine the impact of fetal myelomeningocele (MMC) repair on fetal head biometry and cerebrospinal fluid (CSF) spaces assessed by magnetic resonance imaging (MR) studies. Study Design: Axial measurements of intracranial structures were taken at defined anatomical landmarks. Pre- and postnatal head biometry data and CSF spaces obtained from in utero repaired MMC fetuses (n = 22) were compared to the pre- and postnatal measurements of MMC patients that underwent standard neurosurgical MMC repair after birth (n = 16) and a cohort of age-matched control patients (prenatal, n = 52; postnatal, n = 9). Results: In fetuses with MMC, initial MR scans showed an almost complete absence of supratentorial and posterior fossa CSF spaces. No differences in postnatal CSF spaces were found between controls and prenatally repaired MMC newborns. In fetuses with postnatal MMC repair, CSF spaces remained significantly reduced (p &lt; 0.0001). The mean ventricular diameter (VD) increase in the postnatal repaired MMC group was significantly higher compared to the mean percentage of VD increase in the fetal repaired MMC group (6.4 vs. 4.2 mm; p = 0.02). Pre- and postnatal brain thickness measurements were significantly reduced in both MMC populations compared to age-matched normal values (p &lt; 0.0001). In contrast to postnatally repaired patients, in utero repair fetuses showed significant reversal of hindbrain herniation and normalization of the posterior fossa CSF spaces. Conclusion: Mid-gestational repair of MMC promotes normalization of extra-axial CSF spaces. Due to progressive ventriculomegaly, brain thickness remains decreased in both prenatal repaired and age-matched non-repaired MMC patients when compared to age-matched normal values. Restoration of CSF volume in the posterior fossa after in utero repair is indicative of reversal of hindbrain herniation. Copyright © 2007 S. Karger AG.","author":[{"dropping-particle":"","family":"Danzer","given":"Enrico","non-dropping-particle":"","parse-names":false,"suffix":""},{"dropping-particle":"","family":"Johnson","given":"Mark P.","non-dropping-particle":"","parse-names":false,"suffix":""},{"dropping-particle":"","family":"Bebbington","given":"Michael","non-dropping-particle":"","parse-names":false,"suffix":""},{"dropping-particle":"","family":"Simon","given":"Erin M.","non-dropping-particle":"","parse-names":false,"suffix":""},{"dropping-particle":"","family":"Wilson","given":"R. Douglas","non-dropping-particle":"","parse-names":false,"suffix":""},{"dropping-particle":"","family":"Bilaniuk","given":"Larrissa T.","non-dropping-particle":"","parse-names":false,"suffix":""},{"dropping-particle":"","family":"Sutton","given":"Leslie N.","non-dropping-particle":"","parse-names":false,"suffix":""},{"dropping-particle":"","family":"Adzick","given":"N. Scott","non-dropping-particle":"","parse-names":false,"suffix":""}],"container-title":"Fetal Diagnosis and Therapy","id":"ITEM-1","issue":"1","issued":{"date-parts":[["2007"]]},"page":"1-6","title":"Fetal head biometry assessed by fetal magnetic resonance imaging following in utero myelomeningocele repair","type":"article-journal","volume":"22"},"uris":["http://www.mendeley.com/documents/?uuid=e36fa1b6-6ff9-4d5a-88b5-ae9a11d32728"]}],"mendeley":{"formattedCitation":"(24)","plainTextFormattedCitation":"(24)","previouslyFormattedCitation":"(24)"},"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1547-007-0153-5","ISBN":"3933975972","ISSN":"00338362","author":[{"dropping-particle":"","family":"Manganaro","given":"L.","non-dropping-particle":"","parse-names":false,"suffix":""},{"dropping-particle":"","family":"Perrone","given":"A.","non-dropping-particle":"","parse-names":false,"suffix":""},{"dropping-particle":"","family":"Savelli","given":"S.","non-dropping-particle":"","parse-names":false,"suffix":""},{"dropping-particle":"","family":"Maurizio","given":"M.","non-dropping-particle":"Di","parse-names":false,"suffix":""},{"dropping-particle":"","family":"Maggi","given":"C.","non-dropping-particle":"","parse-names":false,"suffix":""},{"dropping-particle":"","family":"Ballesio","given":"L.","non-dropping-particle":"","parse-names":false,"suffix":""},{"dropping-particle":"","family":"Porfiri","given":"L. M.","non-dropping-particle":"","parse-names":false,"suffix":""},{"dropping-particle":"","family":"Felice","given":"C.","non-dropping-particle":"De","parse-names":false,"suffix":""},{"dropping-particle":"","family":"Marinoni","given":"E.","non-dropping-particle":"","parse-names":false,"suffix":""},{"dropping-particle":"","family":"Marini","given":"M.","non-dropping-particle":"","parse-names":false,"suffix":""}],"container-title":"Radiologia Medica","id":"ITEM-1","issue":"3","issued":{"date-parts":[["2007"]]},"page":"444-455","title":"Evaluation of normal brain development by prenatal MR imaging","type":"article-journal","volume":"112"},"uris":["http://www.mendeley.com/documents/?uuid=505b354d-1337-474c-ab8c-11d34801ce37"]}],"mendeley":{"formattedCitation":"(25)","plainTextFormattedCitation":"(25)","previouslyFormattedCitation":"(2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4012","ISSN":"09607692","abstract":"OBJECTIVES: To compare magnetic resonance imaging (MRI) and fetopathological findings in the evaluation of non-cystic fetal posterior fossa anomalies and to describe associated abnormalities. METHODS: This was a prospective study from 2000 to 2005 of fetuses identified on ultrasound as having sonographic suspicion of posterior fossa malformation. All underwent a thorough MRI examination of the fetal brain, after which we classified each fetus as presenting one of the following pathologies: vermian hypoplasia or agenesis, cerebellar and/or brain stem hypoplasia, destructive or dysplastic lesions. All of the pregnancies were then terminated, after which the whole fetus underwent fetopathological examination. We compared the findings from MRI and fetopathological examinations and recorded the associated cerebral and extracerebral abnormalities. RESULTS: Twenty-five fetuses were included. MRI was performed at a mean gestational age of 31 weeks, and fetopathological examination at 33 weeks. In 12 cases we observed vermian hypoplasia, six had partial vermian agenesis, 11 had cerebellar hemisphere hypoplasia, seven had brain stem hypoplasia, four had destructive lesions and six had dysplastic lesions. The two techniques were similar in their performance with respect to the detection of vermian agenesis, brain stem hypoplasia and destructive lesions. There were four false-positive results of MRI for vermian hypoplasia and a poor agreement regarding cerebellar hemisphere hypoplasia. No dysplastic lesions were diagnosed by MRI. None of the posterior fossa malformations was isolated and many cerebral and extracerebral abnormalities were found. CONCLUSION: A systematic analysis of the posterior fossa in fetal MRI makes it possible to diagnose accurately most posterior fossa malformations. These malformations never occurred in isolation in our study. Copyright (c) 2007 ISUOG. Published by John Wiley &amp; Sons, Ltd.","author":[{"dropping-particle":"","family":"Tilea","given":"B.","non-dropping-particle":"","parse-names":false,"suffix":""},{"dropping-particle":"","family":"Delezoide","given":"A. L.","non-dropping-particle":"","parse-names":false,"suffix":""},{"dropping-particle":"","family":"Khung-Savatovski","given":"S.","non-dropping-particle":"","parse-names":false,"suffix":""},{"dropping-particle":"","family":"Guimiot","given":"F.","non-dropping-particle":"","parse-names":false,"suffix":""},{"dropping-particle":"","family":"Vuillard","given":"E.","non-dropping-particle":"","parse-names":false,"suffix":""},{"dropping-particle":"","family":"Oury","given":"J. F.","non-dropping-particle":"","parse-names":false,"suffix":""},{"dropping-particle":"","family":"Garel","given":"C.","non-dropping-particle":"","parse-names":false,"suffix":""}],"container-title":"Ultrasound in Obstetrics and Gynecology","id":"ITEM-1","issue":"6","issued":{"date-parts":[["2007"]]},"page":"651-659","title":"Comparison between magnetic resonance imaging and fetopathology in the evaluation of fetal posterior fossa non-cystic abnormalities","type":"article-journal","volume":"29"},"uris":["http://www.mendeley.com/documents/?uuid=9b1fa5db-559c-43fe-bf5b-a0585f8237e5"]}],"mendeley":{"formattedCitation":"(7)","plainTextFormattedCitation":"(7)","previouslyFormattedCitation":"(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wickler","given":"D. M.","non-dropping-particle":"","parse-names":false,"suffix":""},{"dropping-particle":"","family":"C.P.Read","given":"","non-dropping-particle":"","parse-names":false,"suffix":""},{"dropping-particle":"","family":"Dashe","given":"J. S.","non-dropping-particle":"","parse-names":false,"suffix":""}],"container-title":"Ultrasound in Obstetrics &amp; Gynecology","id":"ITEM-1","issued":{"date-parts":[["2007"]]},"page":"372","title":"Quantitative and qualitative vermis and posterior fossa evaluation by magnetic resonance imaging in fetuses with suspected abnormal findings by ultrasound examination","type":"article-journal","volume":"30"},"uris":["http://www.mendeley.com/documents/?uuid=118d9eae-e9a5-4e37-bc3b-b6efefc3a237"]}],"mendeley":{"formattedCitation":"(26)","plainTextFormattedCitation":"(26)","previouslyFormattedCitation":"(2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1290","ISSN":"10531807","abstract":"Purpose: To quantify fetal cerebellar growth by measuring cerebellar volumes of normal fetuses throughout gestation with MRI. Materials and Methods: A total of 93 fetuses with normal brains ranging in age from 16 to 40 gestational weeks were included in the study. Standard fetal biometric measurements were made on a three-dimensional postprocessing workstation and included the head circumference, transverse cerebellar diameter, biparietal diameter, occipital-frontal diameter, as well as cerebellar volume. The gestational ages were estimated from fetal head circumference measurements. Regression analysis was used to find the best-fit model. Results: There is a strong correlation describing cerebellar volume and gestational age in fetuses with normal central nervous systems. A second-order polynomial regression model was found to be the most appropriate descriptor of cerebellar volume in relation to normal fetal growth. In addition, the cerebellar volume was also found to correlate strongly with the common fetal biometric measurements of transverse cerebellar diameter, biparietal diameter, and occipital-frontal diameter. Conclusion: Nomograms for fetal cerebellar volume with gestational age derived from head circumference measurements are presented for the first time with MRI. A normal fetal cerebellar volume growth chart is established. These results should prove helpful in defining situations of abnormal growth development and dysmorphology. © 2008 Wiley-Liss, Inc.","author":[{"dropping-particle":"","family":"Hatab","given":"Mustapha R.","non-dropping-particle":"","parse-names":false,"suffix":""},{"dropping-particle":"","family":"Kamourieh","given":"Salwa W.","non-dropping-particle":"","parse-names":false,"suffix":""},{"dropping-particle":"","family":"Twickler","given":"Diane M.","non-dropping-particle":"","parse-names":false,"suffix":""}],"container-title":"Journal of Magnetic Resonance Imaging","id":"ITEM-1","issue":"4","issued":{"date-parts":[["2008"]]},"page":"840-845","title":"MR volume of the fetal cerebellum in relation to growth","type":"article-journal","volume":"27"},"uris":["http://www.mendeley.com/documents/?uuid=3711336a-0c16-4717-b579-48992d7f0a91"]},{"id":"ITEM-2","itemData":{"DOI":"10.2214/AJR.07.2623","ISSN":"0361803X","abstract":"OBJECTIVE. We sought to compare the fetal biometric values head and abdominal circumferences, biparietal and occipital-frontal diameters, and left and right ventricular atrial diameters obtained with contemporaneous sonography and 3D MRI reconstructions in term pregnancies. Subjects AND METHODS. A total of 107 nulliparous women evaluated as having uncomplicated pregnancies and scheduled for induction at 42 completed weeks gave their informed consent and underwent MRI and sonography within 3 hours of each other. Two single-shot fast spin-echo MRI sequences were performed with 7- and 4-mm slice thicknesses and no gap. A single observer performed MRI postprocessing to obtain biometric values. A single sonographer using a 3- to 5-MHz curvilinear transducer performed transabdominal sonography. Concordance correlation and Bland-Altman analysis of differences were performed. RESULTS. Concordance correlation was poor for both right (0.024) and left (0.005) ventricular atrial diameters. There were moderate concordance correlations for head (0.56) and abdominal (0.53) circumferences and biparietal diameter (0.61). Occipital-frontal diameter had fair correlation (0.27). CONCLUSION. Comparison between contemporaneous sonographic and 3D reconstructed MR images at late gestational ages shows acceptable correlation between the two techniques for head circumference, abdominal circumference, and biparietal diameter. © American Roentgen Ray Society.","author":[{"dropping-particle":"","family":"Hatab","given":"Mustapha R.","non-dropping-particle":"","parse-names":false,"suffix":""},{"dropping-particle":"V.","family":"Zaretsky","given":"Michael","non-dropping-particle":"","parse-names":false,"suffix":""},{"dropping-particle":"","family":"Alexander","given":"James M.","non-dropping-particle":"","parse-names":false,"suffix":""},{"dropping-particle":"","family":"Twickler","given":"Diane M.","non-dropping-particle":"","parse-names":false,"suffix":""}],"container-title":"American Journal of Roentgenology","id":"ITEM-2","issue":"2","issued":{"date-parts":[["2008"]]},"page":"340-345","title":"Comparison of fetal biometric values with sonographic and 3D reconstruction MRI in term gestations","type":"article-journal","volume":"191"},"uris":["http://www.mendeley.com/documents/?uuid=913f7f1a-a641-4d7a-98f0-1f7f90319dc9"]}],"mendeley":{"formattedCitation":"(5,27)","plainTextFormattedCitation":"(5,27)","previouslyFormattedCitation":"(5,2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2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34-008-0421-7","ISSN":"00283940","abstract":"INTRODUCTION: Prenatal magnetic resonance (MR) imaging is currently used to measure quantitative data concerning brain structural development. At present, morphometric MR imaging studies have been focused mostly on the third trimester of gestational age. However, in many countries, because of legal restriction on abortion timing, the majority of MR imaging fetal examination has to be carried out during the last part of the second trimester of pregnancy (i.e., before the 24th week of gestation). Accurate and reliable normative data of the brain between 20 and 24 weeks of gestation is not available. This report provides easy and practical parametric support to assess those normative data. MATERIALS AND METHODS: From a database of 1,200 fetal MR imaging studies, we retrospectively selected 84 studies of the brain of fetuses aged 20-24 weeks of gestation that resulted normal on clinical and radiological follow-up. Fetuses with proved or suspected infections, twin pregnancy, and fetuses of mothers affected by pathology that might have influenced fetal growth were excluded. Linear biometrical measurements of the main cerebral structures were obtained by three experienced pediatric neuroradiologists. RESULTS: A substantial interobserver agreement for each measurements was reached, and normative data with median, maximum, and minimum value were obtained for brain structures. CONCLUSION: The knowledge of a range of normality and interindividual variability of linear biometrical values for the developing brain between 20th and 24th weeks of gestation may be valuable in assessing normal brain development in clinical settings.","author":[{"dropping-particle":"","family":"Parazzini","given":"C.","non-dropping-particle":"","parse-names":false,"suffix":""},{"dropping-particle":"","family":"Righini","given":"A.","non-dropping-particle":"","parse-names":false,"suffix":""},{"dropping-particle":"","family":"Rustico","given":"M.","non-dropping-particle":"","parse-names":false,"suffix":""},{"dropping-particle":"","family":"Consonni","given":"D.","non-dropping-particle":"","parse-names":false,"suffix":""},{"dropping-particle":"","family":"Triulzi","given":"F.","non-dropping-particle":"","parse-names":false,"suffix":""}],"container-title":"Neuroradiology","id":"ITEM-1","issue":"10","issued":{"date-parts":[["2008"]]},"page":"877-883","title":"Prenatal magnetic resonance imaging: Brain normal linear biometric values below 24 gestational weeks","type":"article-journal","volume":"50"},"uris":["http://www.mendeley.com/documents/?uuid=4f347fad-0737-4efc-b21f-986dfd64f272"]}],"mendeley":{"formattedCitation":"(28)","plainTextFormattedCitation":"(28)","previouslyFormattedCitation":"(2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6276","ISSN":"09607692","abstract":"To provide normal magnetic resonance imaging (MRI) reference biometric data of the fetal brain, to evaluate reproducibility and gender effect, to compare the two cerebral hemispheres and to compare MRI with ultrasonographic biometry, in a large cohort.","author":[{"dropping-particle":"","family":"Tilea","given":"B.","non-dropping-particle":"","parse-names":false,"suffix":""},{"dropping-particle":"","family":"Alberti","given":"C.","non-dropping-particle":"","parse-names":false,"suffix":""},{"dropping-particle":"","family":"Adamsbaum","given":"C.","non-dropping-particle":"","parse-names":false,"suffix":""},{"dropping-particle":"","family":"Armoogum","given":"P.","non-dropping-particle":"","parse-names":false,"suffix":""},{"dropping-particle":"","family":"Oury","given":"J. F.","non-dropping-particle":"","parse-names":false,"suffix":""},{"dropping-particle":"","family":"Cabrol","given":"D.","non-dropping-particle":"","parse-names":false,"suffix":""},{"dropping-particle":"","family":"Sebag","given":"G.","non-dropping-particle":"","parse-names":false,"suffix":""},{"dropping-particle":"","family":"Kalifa","given":"G.","non-dropping-particle":"","parse-names":false,"suffix":""},{"dropping-particle":"","family":"Garbel","given":"C.","non-dropping-particle":"","parse-names":false,"suffix":""}],"container-title":"Ultrasound in Obstetrics and Gynecology","id":"ITEM-1","issue":"2","issued":{"date-parts":[["2009"]]},"page":"173-181","title":"Cerebral biometry in fetal magnetic resonance imaging: New reference data","type":"article-journal","volume":"33"},"uris":["http://www.mendeley.com/documents/?uuid=f9f730f2-1453-471c-b6b7-91245cc711c3"]}],"mendeley":{"formattedCitation":"(29)","plainTextFormattedCitation":"(29)","previouslyFormattedCitation":"(2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9)</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1867","ISSN":"01956108","abstract":"BACKGROUND AND PURPOSE: JSRD are rare autosomal recessive brain malformations. We hypothesized that MR imaging can assess fetuses at risk for JSRD and might influence their diagnoses. MATERIALS AND METHODS: We prospectively performed cranial MR imaging for 12 fetuses (mean GA, 23 weeks; SD, 3.7) at 25% recurrence risk for JSRD. We correlated prenatal MR imaging findings with postnatal MR imaging and clinical outcome. Retrospectively, we compared posterior fossa measurements of the cases with those of 24 age-matched fetuses with proved normal brain MR imaging. Institutional review board approval and consents were obtained. Statistical methods included a t test and ANCOVA tests. RESULTS: Fetal MR imaging correctly diagnosed 3 cases at 22, 28, and 29 weeks of gestation as JSRD, and 9 cases as normal. In JSRD-affected fetuses, prenatal MR imaging detected narrow pontomesencephalic junction (isthmus) with deepening of the interpeduncular fossa and thick horizontally placed superior cerebellar peduncles (MTS), deformed anteriorly convex floor of the fourth ventricle, and midline cerebellar cleft in place of the hypoplastic vermis. Measurements on axial fetal MR imaging at pontomesencephalic junction, ratio of AP diameters of interpeduncular fossa to midbrain/isthmus, and ratio of the AP to transverse diameters of the fourth ventricle were significantly higher in JSRD-affected fetuses than in nonaffected cases and the control group. CONCLUSIONS: MR imaging can diagnose JSRD in at-risk pregnancies by detecting posterior fossa signs. Measurements at the pontomesencephalic junction may enhance fetal MR imaging accuracy in diagnosing JSRD.","author":[{"dropping-particle":"","family":"Saleem","given":"Sahar N.","non-dropping-particle":"","parse-names":false,"suffix":""},{"dropping-particle":"","family":"Zaki","given":"M. S.","non-dropping-particle":"","parse-names":false,"suffix":""}],"container-title":"American Journal of Neuroradiology","id":"ITEM-1","issue":"3","issued":{"date-parts":[["2010"]]},"page":"424-429","title":"Role of MR imaging in prenatal diagnosis of pregnancies at risk for Joubert Syndrome and related cerebellar disorders","type":"article-journal","volume":"31"},"uris":["http://www.mendeley.com/documents/?uuid=28a34056-863a-40ef-a10b-a55f2aefed0b"]}],"mendeley":{"formattedCitation":"(30)","plainTextFormattedCitation":"(30)","previouslyFormattedCitation":"(30)"},"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0)</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34-010-0772-8","ISSN":"00283940","abstract":"INTRODUCTION: To obtain measurements of the normal fetal brain before 24 weeks of gestation (GW), a deadline for medical decisions on fetal viability in a large number of countries. METHODS: We retrospectively reviewed 70 normal MR examinations of fetuses aged GW 17 to 23. The fronto-occipital diameter, the cerebral bi-parietal diameter, the transverse cerebellar diameter, the vermian height, and antero-posterior diameter were measured. RESULTS: The median, maximum, and minimum values for each parameter were displayed for each individual GW. CONCLUSION: The recorded data might contribute to a better assessment of fetal health by providing normal boundaries for the brain growth.","author":[{"dropping-particle":"","family":"Canto Moreira","given":"Nuno","non-dropping-particle":"","parse-names":false,"suffix":""},{"dropping-particle":"","family":"Teixeira","given":"João","non-dropping-particle":"","parse-names":false,"suffix":""},{"dropping-particle":"","family":"Themudo","given":"Raquel","non-dropping-particle":"","parse-names":false,"suffix":""},{"dropping-particle":"","family":"Amini","given":"Hashem","non-dropping-particle":"","parse-names":false,"suffix":""},{"dropping-particle":"","family":"Axelsson","given":"Ove","non-dropping-particle":"","parse-names":false,"suffix":""},{"dropping-particle":"","family":"Raininko","given":"Raili","non-dropping-particle":"","parse-names":false,"suffix":""},{"dropping-particle":"","family":"Wikstrom","given":"Johan","non-dropping-particle":"","parse-names":false,"suffix":""}],"container-title":"Neuroradiology","id":"ITEM-1","issue":"1","issued":{"date-parts":[["2011"]]},"page":"43-48","title":"Measurements of the normal fetal brain at gestation weeks 17 to 23: A MRI study","type":"article-journal","volume":"53"},"uris":["http://www.mendeley.com/documents/?uuid=001e48f2-3ac5-4546-aa70-54c0e0c7300f"]}],"mendeley":{"formattedCitation":"(31)","plainTextFormattedCitation":"(31)","previouslyFormattedCitation":"(31)"},"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9391","author":[{"dropping-particle":"","family":"Steinwendner","given":"S. L.","non-dropping-particle":"","parse-names":false,"suffix":""},{"dropping-particle":"","family":"Bettelheim","given":"D.","non-dropping-particle":"","parse-names":false,"suffix":""},{"dropping-particle":"","family":"Kasprian","given":"G.","non-dropping-particle":"","parse-names":false,"suffix":""},{"dropping-particle":"","family":"Brugger","given":"P. C.","non-dropping-particle":"","parse-names":false,"suffix":""},{"dropping-particle":"","family":"Prayer","given":"D.","non-dropping-particle":"","parse-names":false,"suffix":""}],"container-title":"Ultrasound in Obstetrics &amp; Gynecology","id":"ITEM-1","issue":"S1","issued":{"date-parts":[["2011"]]},"page":"96-96","title":"Potential prognostic parameters of the Chiari II malformation","type":"article-journal","volume":"38"},"uris":["http://www.mendeley.com/documents/?uuid=f4f36a1a-bfda-477c-8170-f73f7ffd5491"]}],"mendeley":{"formattedCitation":"(32)","plainTextFormattedCitation":"(32)","previouslyFormattedCitation":"(32)"},"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Damodaram","given":"Mellisa","non-dropping-particle":"","parse-names":false,"suffix":""},{"dropping-particle":"","family":"Mellisa","given":"","non-dropping-particle":"","parse-names":false,"suffix":""}],"id":"ITEM-1","issued":{"date-parts":[["2012"]]},"publisher":"Imperial College London","title":"Brain development in fetal growth restriction: A volumetric approach using fetal MRI","type":"thesis"},"uris":["http://www.mendeley.com/documents/?uuid=78b593c9-8b30-4f40-a5a6-fadb46a2979e"]}],"mendeley":{"formattedCitation":"(33)","plainTextFormattedCitation":"(33)","previouslyFormattedCitation":"(33)"},"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3828","ISSN":"01973851","abstract":"Objective: The purpose of this article is to improve prenatal imaging diagnosis and counselling for cases of 'isolated' Dandy-Walker malformation (DWM) in the light of recent literature, which has demonstrated a potential good clinical and intellectual outcome of fetuses presenting with DWM characterised by partial vermian agenesis (identification of two fissures and three lobes) and absence of associated anatomical anomalies. Methods: This is a retrospective observational study of six consecutive prenatal cystic posterior fossa malformations, diagnosed as DWM, encountered in a national reference centre for posterior fossa malformations over a 2-year period. Results: In all cases, DWM was diagnosed as isolated (without any associated central nervous system or extra-central nervous system malformations and normal standard karyotype). Despite good-quality imaging, including fetal magnetic resonance imaging (MRI), prenatal analysis of the vermis was impossible because of limited identification of fissuration and lobulation. In three cases, a cytogenetic anomaly was found, including 6p subtelomeric deletion (n=2) and partial 4qter deletion associated with partial 7p trisomy (n=1). One fetus with 6p deletion was terminated. In four of the five postnatal cases, MRI confirmed the diagnosis of DWM but provided only limited information for vermian analysis. In one case, postnatal MRI showed a large Blake's pouch cyst with rotated but complete vermis associated with a marked mass effect on the distal part of the tentorium. Of the four babies born with postnatal diagnosis of DWM, all required ventriculoperitoneal shunting because of early postnatal hydrocephalus. Conclusion: When fetal MRI is necessary to exclude additional cerebral lesions in the diagnosis of DWM, we highlight the inaccuracy of magnetic resonance for anatomi cal analysis of the vermis. We also emphasise the potential high incidence of subtelomeric anomalies in isolated DWM, especially 6p deletion. In the postnatal period, paediatricians should look for postnatal hydrocephalus even if the ventricular size is normal or slightly dilated on prenatal imaging. © 2012 John Wiley  &amp;  Sons, Ltd.","author":[{"dropping-particle":"","family":"Guibaud","given":"Laurent","non-dropping-particle":"","parse-names":false,"suffix":""},{"dropping-particle":"","family":"Larroque","given":"Anne","non-dropping-particle":"","parse-names":false,"suffix":""},{"dropping-particle":"","family":"Ville","given":"Dorothée","non-dropping-particle":"","parse-names":false,"suffix":""},{"dropping-particle":"","family":"Sanlaville","given":"Damien","non-dropping-particle":"","parse-names":false,"suffix":""},{"dropping-particle":"","family":"Till","given":"Marianne","non-dropping-particle":"","parse-names":false,"suffix":""},{"dropping-particle":"","family":"Gaucherand","given":"Pascal","non-dropping-particle":"","parse-names":false,"suffix":""},{"dropping-particle":"","family":"Pracros","given":"Jean Pierre","non-dropping-particle":"","parse-names":false,"suffix":""},{"dropping-particle":"","family":"Portes","given":"Vincent","non-dropping-particle":"Des","parse-names":false,"suffix":""}],"container-title":"Prenatal Diagnosis","id":"ITEM-1","issue":"2","issued":{"date-parts":[["2012"]]},"page":"185-193","title":"Prenatal diagnosis of 'isolated' Dandy-Walker malformation: Imaging findings and prenatal counselling","type":"article-journal","volume":"32"},"uris":["http://www.mendeley.com/documents/?uuid=f8ebb403-4cd6-4ea2-bf59-ada6a98dac49"]}],"mendeley":{"formattedCitation":"(34)","plainTextFormattedCitation":"(34)","previouslyFormattedCitation":"(34)"},"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2311-011-0338-2","ISSN":"14734222","abstract":"To date, growth of the human fetal cerebellum has been estimated primarily from linear measurements from ultrasound and 2D magnetic resonance imaging (MRI). In this study, we use 3D analytical methods to develop normative growth trajectories for the cerebellum in utero. We measured cerebellar volume, linear dimensions, and local surface curvature from 3D reconstructed MRI of the human fetal brain (N = 46). We found that cerebellar volume increased approximately 7-fold from 20 to 31 gestational weeks. The better fit of the exponential curve (R (2) = 0.96) compared to the linear curve (R (2) = 0.92) indicated acceleration in growth. Within-subject cerebellar and cerebral volumes were highly correlated (R (2) = 0.94), though the cerebellar percentage of total brain volume increased from approximately 2.4% to 3.7% (R (2) = 0.63). Right and left hemispheric volumes did not significantly differ. Transcerebellar diameter, vermal height, and vermal anterior to posterior diameter increased significantly at constant rates. From the local curvature analysis, we found that expansion along the inferior and superior aspects of the hemispheres resulted in decreased convexity, which is likely due to the physical constraints of the dura surrounding the cerebellum and the adjacent brainstem. The paired decrease in convexity along the inferior vermis and increased convexity of the medial hemisphere represents development of the paravermian fissure, which becomes more visible during this period. In this 3D morphometric analysis of the human fetal cerebellum, we have shown that cerebellar growth is accelerating at a greater pace than the cerebrum and described how cerebellar growth impacts the shape of the structure.","author":[{"dropping-particle":"","family":"Scott","given":"Julia A.","non-dropping-particle":"","parse-names":false,"suffix":""},{"dropping-particle":"","family":"Hamzelou","given":"Kia S.","non-dropping-particle":"","parse-names":false,"suffix":""},{"dropping-particle":"","family":"Rajagopalan","given":"Vidya","non-dropping-particle":"","parse-names":false,"suffix":""},{"dropping-particle":"","family":"Habas","given":"Piotr A.","non-dropping-particle":"","parse-names":false,"suffix":""},{"dropping-particle":"","family":"Kim","given":"Kio","non-dropping-particle":"","parse-names":false,"suffix":""},{"dropping-particle":"","family":"Barkovich","given":"A. James","non-dropping-particle":"","parse-names":false,"suffix":""},{"dropping-particle":"","family":"Glenn","given":"Orit A.","non-dropping-particle":"","parse-names":false,"suffix":""},{"dropping-particle":"","family":"Studholme","given":"Colin","non-dropping-particle":"","parse-names":false,"suffix":""}],"container-title":"Cerebellum","id":"ITEM-1","issue":"3","issued":{"date-parts":[["2012"]]},"page":"761-770","title":"3D morphometric analysis of human fetal cerebellar development","type":"article-journal","volume":"11"},"uris":["http://www.mendeley.com/documents/?uuid=c52c5fab-0352-4f8e-ba23-416cb0797214"]}],"mendeley":{"formattedCitation":"(35)","plainTextFormattedCitation":"(35)","previouslyFormattedCitation":"(3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ejrad.2010.11.003","ISSN":"0720048X","abstract":"Objective: To measure the mid-sagittal areas of vermis (VA) and of posterior fossa (PFA) and determine their differences among fetuses with various Dandy-Walker (DW) entities and control subjects. Methods: We reviewed data in 25 fetal patients with a MR diagnosis of DW complex including hypoplastic vermis (HV), HV with rotation (HVR), and mega cistern magna (MCM), and in 85 fetal controls with normal CNS. PFA and VA of each subject were manually traced on mid-sagittal MR images. Regarding each of VA and PFA, after age correction, we determined statistically significant differences among HVR, HV, MCM, and control groups. Results: The mean VA residue of MCM was greater than that of the control, which was in turn greater than those of HVR and HV. The mean PF residue of the control was smaller than all other groups. Conclusion: Fetuses with HVR or HV had smaller VA than fetuses with MCM or control subjects. Fetuses with MCM, HVR, or HV had larger PFA than control subjects. These results may be an early step leading to better understanding of the confusion about the PF anomalies in future. © 2010 Elsevier Ireland Ltd. All rights reserved.","author":[{"dropping-particle":"","family":"Wong","given":"Alex M.","non-dropping-particle":"","parse-names":false,"suffix":""},{"dropping-particle":"","family":"Bilaniuk","given":"Larissa T.","non-dropping-particle":"","parse-names":false,"suffix":""},{"dropping-particle":"","family":"Zimmerman","given":"Robert A.","non-dropping-particle":"","parse-names":false,"suffix":""},{"dropping-particle":"","family":"Liu","given":"P. L.","non-dropping-particle":"","parse-names":false,"suffix":""}],"container-title":"European Journal of Radiology","id":"ITEM-1","issue":"1","issued":{"date-parts":[["2012"]]},"page":"e26-e30","publisher":"Elsevier Ireland Ltd","title":"Prenatal MR imaging of Dandy-Walker complex: Midline sagittal area analysis","type":"article-journal","volume":"81"},"uris":["http://www.mendeley.com/documents/?uuid=463dfaaf-af59-4ea5-b007-b2ff37d5379c"]}],"mendeley":{"formattedCitation":"(36)","plainTextFormattedCitation":"(36)","previouslyFormattedCitation":"(3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4032","ISSN":"10531807","abstract":"Purpose To evaluate bSSFP (balanced steady state free precession) and half-Fourier RARE (rapid acceleration with relaxation enhancement) MRI sequences in their ability to demonstrate fetal anatomic landmarks, quantify the degree of cerebellar herniation in Chiari II malformations and level and length of the associated open neural tube defects, as well as evaluate interobserver reliability of these measurements. Materials and Methods Two independent observers retrospectively reviewed MRIs of 37 fetuses with Chiari II malformations and associated open neural tube defects (mean gestational age: 27 weeks 2 days). Comparison of bSSFP and RARE included: (i) Ability to confidently identify anatomic landmarks of the posterior fossa and spine; (ii) Measurements of the foramen magnum, cerebellar tonsillar herniation length, intervertebral disc space level of tonsillar herniation, open neural tube defect length, and disc space start and end level of the open neural tube defect; (iii) Observed conspicuity of anatomic landmarks. Results There was no significant difference in assessment of cerebellar tonsillar herniation or open neural tube defect level between bSSFP and RARE for either observer. Intervertebral discs were more conspicuous on bSSFP while cerebellar tonsils were more conspicuous on RARE (P &lt; 0.05). Interobserver reliability was strong for both sequences in assessing the foramen magnum (r = 0.95, 0.94), tonsillar herniation length (r = 0.93, 0.95), and open neural tube defect length (r = 0.97, 0.96). Conclusion Despite improved conspicuity of the intervertebral discs with bSSFP and cerebellar tonsils with RARE, there is no significant difference in measurement of hindbrain herniation or open neural tube defect level; interobserver reliability is excellent for both sequences. Copyright © 2013 Wiley Periodicals, Inc.","author":[{"dropping-particle":"","family":"Abele","given":"Travis A.","non-dropping-particle":"","parse-names":false,"suffix":""},{"dropping-particle":"","family":"Lee","given":"Stacy L.","non-dropping-particle":"","parse-names":false,"suffix":""},{"dropping-particle":"","family":"Twickler","given":"Diane M.","non-dropping-particle":"","parse-names":false,"suffix":""}],"container-title":"Journal of Magnetic Resonance Imaging","id":"ITEM-1","issue":"4","issued":{"date-parts":[["2013"]]},"page":"786-793","title":"MR imaging quantitative analysis of fetal chiari II malformations and associated open neural tube defects: Balanced SSFP versus half-fourier RARE and interobserver reliability","type":"article-journal","volume":"38"},"uris":["http://www.mendeley.com/documents/?uuid=a00e7b0b-d9e7-4a5b-8a0c-adcae924a285"]}],"mendeley":{"formattedCitation":"(37)","plainTextFormattedCitation":"(37)","previouslyFormattedCitation":"(3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Qi","given":"L","non-dropping-particle":"","parse-names":false,"suffix":""},{"dropping-particle":"","family":"Zhang","given":"J","non-dropping-particle":"","parse-names":false,"suffix":""}],"container-title":"Chinese Journal of Interventional Imaging and Therapy","id":"ITEM-1","issue":"8","issued":{"date-parts":[["2013"]]},"page":"473-476","title":"MRI evaluation of normal fetal posterior fossa structures","type":"article-journal","volume":"10"},"uris":["http://www.mendeley.com/documents/?uuid=b34b7cc6-e172-4222-83fd-eada10924bda"]}],"mendeley":{"formattedCitation":"(38)","plainTextFormattedCitation":"(38)","previouslyFormattedCitation":"(3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2311-013-0470-2","ISSN":"14734222","abstract":"Fetal magnetic resonance imaging (MRI) is now routinely used to further investigate cerebellar malformations detected with ultrasound. However, the lack of 2D and 3D biometrics in the current literature hinders the detailed characterisation and classification of cerebellar anomalies. The main objectives of this fetal neuroimaging study were to provide normal posterior fossa growth trajectories during the second and third trimesters of pregnancy via semi-automatic segmentation of reconstructed fetal brain MR images and to assess common cerebellar malformations in comparison with the reference data. Using a 1.5-T MRI scanner, 143 MR images were obtained from 79 normal control and 53 fetuses with posterior fossa abnormalities that were grouped according to the severity of diagnosis on visual MRI inspections. All quantifications were performed on volumetric datasets, and supplemental outcome information was collected from the surviving infants. Normal growth trajectories of total brain, cerebellar, vermis, pons and fourth ventricle volumes showed significant correlations with 2D measurements and increased in second-order polynomial trends across gestation (Pearson r, p &lt; 0.05). Comparison of normal controls to five abnormal cerebellum subgroups depicted significant alterations in volumes that could not be detected exclusively with 2D analysis (MANCOVA, p &lt; 0.05). There were 15 terminations of pregnancy, 8 neonatal deaths, and a spectrum of genetic and neurodevelopmental outcomes in the assessed 24 children with cerebellar abnormalities. The given posterior fossa biometrics enhance the delineation of normal and abnormal cerebellar phenotypes on fetal MRI and confirm the advantages of utilizing advanced neuroimaging tools in clinical fetal research.","author":[{"dropping-particle":"","family":"Vatansever","given":"Deniz","non-dropping-particle":"","parse-names":false,"suffix":""},{"dropping-particle":"","family":"Kyriakopoulou","given":"Vanessa","non-dropping-particle":"","parse-names":false,"suffix":""},{"dropping-particle":"","family":"Allsop","given":"Joanna M.","non-dropping-particle":"","parse-names":false,"suffix":""},{"dropping-particle":"","family":"Fox","given":"Matthew","non-dropping-particle":"","parse-names":false,"suffix":""},{"dropping-particle":"","family":"Chew","given":"Andrew","non-dropping-particle":"","parse-names":false,"suffix":""},{"dropping-particle":"V.","family":"Hajnal","given":"Joseph","non-dropping-particle":"","parse-names":false,"suffix":""},{"dropping-particle":"","family":"Rutherford","given":"Mary A.","non-dropping-particle":"","parse-names":false,"suffix":""}],"container-title":"Cerebellum","id":"ITEM-1","issue":"5","issued":{"date-parts":[["2013"]]},"page":"632-644","title":"Multidimensional analysis of fetal posterior fossa in health and disease","type":"article-journal","volume":"12"},"uris":["http://www.mendeley.com/documents/?uuid=0642e11f-f7f3-4ebb-bcfe-e7a5f66acdaf"]}],"mendeley":{"formattedCitation":"(39)","plainTextFormattedCitation":"(39)","previouslyFormattedCitation":"(3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9)</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Farinha","given":"Cristina","non-dropping-particle":"","parse-names":false,"suffix":""},{"dropping-particle":"","family":"Tavares","given":"Óscar","non-dropping-particle":"","parse-names":false,"suffix":""}],"container-title":"SAÚDE &amp; TECNOLOGIA","id":"ITEM-1","issued":{"date-parts":[["2014"]]},"page":"39-42","title":"Development and measurement of the transverse diameter of the fetal cerebellum by MRI","type":"article-journal","volume":"T2"},"uris":["http://www.mendeley.com/documents/?uuid=86a2975b-9eee-4ed7-baa7-fc49bcfa2294"]}],"mendeley":{"formattedCitation":"(40)","plainTextFormattedCitation":"(40)","previouslyFormattedCitation":"(40)"},"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0)</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13217","ISSN":"14690705","abstract":"OBJECTIVE: To define imaging patterns of unilateral cerebellar hypoplasia (UCH), discuss possible physiopathological mechanisms, and underline the aetiology and prognosis associated with these lesions.\\n\\nMATERIAL AND METHODS: Retrospective study of 26 foetuses with asymmetric cerebellar hemispheres.\\n\\nRESULTS: Our series could be divided into two groups according to imaging follow-up. In the first group (8/26), the progression of imaging features, echogenic cerebellar changes and/or hyposignal in T2*-weighted images were highly suggestive of ischaemic/haemorrhagic insult. In the second group (18/26), imaging features remain constant during follow up; UCH was associated with abnormal foliation in three proven cases of clastic lesions, a cystic lesion was noted in three cases of PHACE syndrome and in the remaining cases, UCH was constant without imaging pattern typical of haemorrhage. Of the 24 living infants investigated, neurological complications were identified in 1/7 (mean 46 months) patients in Group 1 and 6/16 (mean 35 months) patients in Group 2 (follow-up data was not available for one infant). The surface loss of cerebellar hemisphere was &gt; 50% in 19/24 foetuses and the vermis clearly appeared normal in 19/24. Predisposing factors for foetal vascular insult were identified in eight cases and included alcohol addiction, diabetes mellitus, congenital CMV infection and pathological placenta with thrombotic vasculopathy and infarctions.\\n\\nCONCLUSION: UCH is defined as a focal lesion of the cerebellum that may be secondary to either haemorrhage or/and ischaemic insult, suggesting a clastic origin, particularly when imaging follow-up reveals changes over time. UCH may also be a clue for prenatal diagnosis of PHACE syndrome. The surface loss of cerebellar hemisphere does not correlate with poor prognosis, and UCH with normal vermis is often associated with normal outcome.","author":[{"dropping-particle":"","family":"Massoud","given":"M.","non-dropping-particle":"","parse-names":false,"suffix":""},{"dropping-particle":"","family":"Cagneaux","given":"M.","non-dropping-particle":"","parse-names":false,"suffix":""},{"dropping-particle":"","family":"Garel","given":"C.","non-dropping-particle":"","parse-names":false,"suffix":""},{"dropping-particle":"","family":"Varene","given":"N.","non-dropping-particle":"","parse-names":false,"suffix":""},{"dropping-particle":"","family":"Moutard","given":"M. L.","non-dropping-particle":"","parse-names":false,"suffix":""},{"dropping-particle":"","family":"Billette","given":"T.","non-dropping-particle":"","parse-names":false,"suffix":""},{"dropping-particle":"","family":"Benezit","given":"A.","non-dropping-particle":"","parse-names":false,"suffix":""},{"dropping-particle":"","family":"Rougeot","given":"C.","non-dropping-particle":"","parse-names":false,"suffix":""},{"dropping-particle":"","family":"Jouannic","given":"J. M.","non-dropping-particle":"","parse-names":false,"suffix":""},{"dropping-particle":"","family":"Massardier","given":"J.","non-dropping-particle":"","parse-names":false,"suffix":""},{"dropping-particle":"","family":"Gaucherand","given":"P.","non-dropping-particle":"","parse-names":false,"suffix":""},{"dropping-particle":"","family":"Desportes","given":"V.","non-dropping-particle":"","parse-names":false,"suffix":""},{"dropping-particle":"","family":"Guibaud","given":"L.","non-dropping-particle":"","parse-names":false,"suffix":""}],"container-title":"Ultrasound in Obstetrics and Gynecology","id":"ITEM-1","issue":"4","issued":{"date-parts":[["2014"]]},"page":"447-454","title":"Prenatal unilateral cerebellar hypoplasia in a series of 26 cases: Significance and implications for prenatal diagnosis","type":"article-journal","volume":"44"},"uris":["http://www.mendeley.com/documents/?uuid=e729a649-448b-45da-8cd1-bec30da15d7b"]}],"mendeley":{"formattedCitation":"(41)","plainTextFormattedCitation":"(41)","previouslyFormattedCitation":"(41)"},"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Nasiadko","given":"C","non-dropping-particle":"","parse-names":false,"suffix":""},{"dropping-particle":"","family":"Scheer","given":"I","non-dropping-particle":"","parse-names":false,"suffix":""},{"dropping-particle":"","family":"Meuli","given":"M","non-dropping-particle":"","parse-names":false,"suffix":""},{"dropping-particle":"","family":"Moehrlen","given":"U","non-dropping-particle":"","parse-names":false,"suffix":""},{"dropping-particle":"","family":"Oschsenbein","given":"N","non-dropping-particle":"","parse-names":false,"suffix":""}],"container-title":"Neuroradiologicum XXth Symposium","id":"ITEM-1","issued":{"date-parts":[["2014"]]},"title":"Fetal Brain Morphology After in Utero Repair of Open Neural Tube Defects","type":"paper-conference"},"uris":["http://www.mendeley.com/documents/?uuid=d42f3405-2cff-4996-ab46-8e723fd87e27"]}],"mendeley":{"formattedCitation":"(42)","plainTextFormattedCitation":"(42)","previouslyFormattedCitation":"(42)"},"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ajog.2013.12.008","ISSN":"10976868","abstract":"Objective We tested the hypothesis whether small-for-gestational-age (SGA) fetuses have different brain stem and cerebellar morphometry when compared with appropriate-for-gestational-age (AGA) fetuses and whether the differences in these structures were associated with their neonatal neurobehavior. Study Design Magnetic resonance imaging was performed on 51 SGA fetuses and 47 AGA fetuses at 37 weeks' gestation. Pontine width, medullar width, vermian width and height, cerebellar primary fissure's depth, and cerebellar volume were measured and corrected by biparietal diameter and cerebellar volume by total intracranial volume. Ratios were compared between cases and control subjects. The association between morphometric differences and neurobehavioral outcome in SGAs was tested. Results Brainstem and cerebellar ratios were significantly larger in SGA fetuses: pontine width, SGA 0.143 ± 0.01 vs AGA 0.135 ± 0.01 (P &lt;.01); medullar width, SGA 0.088 ± 0.01 vs AGA 0.083 ± 0.01 (P =.03); vermian width, SGA 0.181 ± 0.03 vs AGA 0.162 ± 0.02 (P &lt;.01); vermian height, SGA 0.235 ± 0.03 vs AGA 0.222 ± 0.01 (P &lt;.01); cerebellar volume, SGA 0.042 ± 0.01 vs AGA 0.038 ± 0.00 (P =.04); with deeper cerebellar primary fissure in SGAs, SGA 0.041 ± 0.01 vs AGA 0.035 ± 0.01 (P =.01). Medullar, cerebellar biometries, and volumetry were significantly associated with different Neonatal Behavioral Assessment Scale cluster scores in SGA infants. Conclusion Brain stem and cerebellar morphometric measurements are significantly different in term SGA fetuses, which are associated significantly with their neurobehavioral outcome. This finding supports the existence of brain microstructural changes in SGA fetuses and lays the basis for potential image biomarkers to detect fetuses who are at risk. © 2014 Mosby, Inc. All rights reserved.","author":[{"dropping-particle":"","family":"Sanz-Cortes","given":"Magdalena","non-dropping-particle":"","parse-names":false,"suffix":""},{"dropping-particle":"","family":"Egaña-Ugrinovic","given":"Gabriela","non-dropping-particle":"","parse-names":false,"suffix":""},{"dropping-particle":"","family":"Zupan","given":"Rudolf","non-dropping-particle":"","parse-names":false,"suffix":""},{"dropping-particle":"","family":"Figueras","given":"Francesc","non-dropping-particle":"","parse-names":false,"suffix":""},{"dropping-particle":"","family":"Gratacos","given":"Eduard","non-dropping-particle":"","parse-names":false,"suffix":""}],"container-title":"American Journal of Obstetrics and Gynecology","id":"ITEM-1","issue":"5","issued":{"date-parts":[["2014"]]},"page":"452.e1-452.e8","title":"Brainstem and cerebellar differences and their association with neurobehavior in term small-for-gestational-age fetuses assessed by fetal MRI","type":"article-journal","volume":"210"},"uris":["http://www.mendeley.com/documents/?uuid=d82fb4eb-eeff-4db2-95f5-d2ac76d18a8d"]}],"mendeley":{"formattedCitation":"(43)","plainTextFormattedCitation":"(43)","previouslyFormattedCitation":"(43)"},"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371/journal.pone.0112585","ISSN":"19326203","abstract":"© 2014 Woitek et al. Objectives: In cases of \"spina bifida,\" a detailed prenatal imaging assessment of the exact morphology of neural tube defects (NTD) is often limited. Due to the diverse clinical prognosis and prenatal treatment options, imaging parameters that support the prenatal differentiation between open and closed neural tube defects (ONTDs and CNTDs) are required. This fetal MR study aims to evaluate the clivus-supraocciput angle (CSA) and the maximum transverse diameter of the posterior fossa (TDPF) as morphometric parameters to aid in the reliable diagnosis of either ONTDs or CNTDs. Copyright:Methods: The TDPF and the CSA of 238 fetuses (20-37 GW, mean: 28.36 GW) with a normal central nervous system, 44 with ONTDS, and 13 with CNTDs (18-37 GW, mean: 24.3 GW) were retrospectively measured using T2-weighted 1.5 Tesla MR - sequences.Results: Normal fetuses showed a significant increase in the TDPF (r = .956; p&lt;001) and CSA (r = .714; p&lt;001) with gestational age. In ONTDs the CSA was significantly smaller (p&lt;001) than in normal controls and CNTDs, whereas in CNTDs the CSA was not significantly smaller than in controls (p = .160). In both ONTDs and in CNTDs the TDPF was significantly different from controls (p&lt;001).Conclusions: The skull base morphology in fetuses with ONTDs differs significantly from cases with CNTDs and normal controls. This is the first study to show that the CSA changes during gestation and that it is a reliable imaging biomarker to distinguish between ONTDs and CNTDs, independent of the morphology of the spinal defect.","author":[{"dropping-particle":"","family":"Woitek","given":"Ramona","non-dropping-particle":"","parse-names":false,"suffix":""},{"dropping-particle":"","family":"Dvorak","given":"Anton","non-dropping-particle":"","parse-names":false,"suffix":""},{"dropping-particle":"","family":"Weber","given":"Michael","non-dropping-particle":"","parse-names":false,"suffix":""},{"dropping-particle":"","family":"Seidl","given":"Rainer","non-dropping-particle":"","parse-names":false,"suffix":""},{"dropping-particle":"","family":"Bettelheim","given":"Dieter","non-dropping-particle":"","parse-names":false,"suffix":""},{"dropping-particle":"","family":"Schöpf","given":"Veronika","non-dropping-particle":"","parse-names":false,"suffix":""},{"dropping-particle":"","family":"Amann","given":"Gabriele","non-dropping-particle":"","parse-names":false,"suffix":""},{"dropping-particle":"","family":"Brugger","given":"Peter C.","non-dropping-particle":"","parse-names":false,"suffix":""},{"dropping-particle":"","family":"Furtner","given":"Julia","non-dropping-particle":"","parse-names":false,"suffix":""},{"dropping-particle":"","family":"Asenbaum","given":"Ulrika","non-dropping-particle":"","parse-names":false,"suffix":""},{"dropping-particle":"","family":"Prayer","given":"Daniela","non-dropping-particle":"","parse-names":false,"suffix":""},{"dropping-particle":"","family":"Kasprian","given":"Gregor","non-dropping-particle":"","parse-names":false,"suffix":""}],"container-title":"PLoS ONE","id":"ITEM-1","issue":"11","issued":{"date-parts":[["2014"]]},"title":"MR-based morphometry of the posterior fossa in fetuses with neural tube defects of the Spine","type":"article-journal","volume":"9"},"uris":["http://www.mendeley.com/documents/?uuid=586cc30a-ed96-42a4-9c4d-11293ca89a68"]}],"mendeley":{"formattedCitation":"(44)","plainTextFormattedCitation":"(44)","previouslyFormattedCitation":"(44)"},"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Pr="00566261">
        <w:rPr>
          <w:rFonts w:ascii="Calibri" w:hAnsi="Calibri" w:cs="Calibri"/>
          <w:color w:val="000000" w:themeColor="text1"/>
        </w:rPr>
        <w:instrText>ADDIN CSL_CITATION {"citationItems":[{"id":"ITEM-1","itemData":{"DOI":"10.3174/ajnr.A4258","ISSN":"1936959X","abstract":"BACKGROUND AND PURPOSE Posterior fossa malformations are a common finding in prenatal diagnosis. The objectives of this study are to re-evaluate existing normal MR imaging biometric data of the fetal posterior fossa, suggest and evaluate new parameters, and demonstrate the possible clinical applications of these data. MATERIALS AND METHODS This was a retrospective review of 215 fetal MR imaging examinations with normal findings and 5 examinations of fetuses with a suspected pathologic posterior fossa. Six previously reported parameters and 8 new parameters were measured. Three new parameter ratios were calculated. Interobserver agreement was calculated by using the intraclass correlation coefficient. RESULTS For measuring each structure, 151-211 MR imaging examinations were selected, resulting in a normal biometry curve according to gestational age for each parameter. Analysis of the ratio parameters showed that vermian lobe ratio and cerebellar hemisphere ratio remain constant with gestational age and that the vermis-to-cisterna magna ratio varies with gestational age. Measurements of the 5 pathologic fetuses are presented on the normal curves. Interobserver agreement was excellent, with the intraclass correlation coefficients of most parameters above 0.9 and only 2 parameters below 0.8. CONCLUSIONS The biometry curves derived from new and existing biometric data and presented in this study may expand and deepen the biometry we use today, while keeping it simple and repeatable. By applying these extensive biometric data on suspected abnormal cases, diagnoses may be confirmed, better classified, or completely altered.","author":[{"dropping-particle":"","family":"Ber","given":"R.","non-dropping-particle":"","parse-names":false,"suffix":""},{"dropping-particle":"","family":"Bar-Yosef","given":"O.","non-dropping-particle":"","parse-names":false,"suffix":""},{"dropping-particle":"","family":"Hoffmann","given":"C.","non-dropping-particle":"","parse-names":false,"suffix":""},{"dropping-particle":"","family":"Shashar","given":"D.","non-dropping-particle":"","parse-names":false,"suffix":""},{"dropping-particle":"","family":"Achiron","given":"R.","non-dropping-particle":"","parse-names":false,"suffix":""},{"dropping-particle":"","family":"Katorza","given":"E.","non-dropping-particle":"","parse-names":false,"suffix":""}],"container-title":"American Journal of Neuroradiology","id":"ITEM-1","issue":"4","issued":{"date-parts":[["2015"]]},"page":"795-802","title":"Normal fetal posterior fossa in MR imaging: New biometric data and possible clinical significance","type":"article-journal","volume":"36"},"uris":["http://www.mendeley.com/documents/?uuid=0e740bfc-a6be-4eb1-a4bd-ac35508865fd"]}],"mendeley":{"formattedCitation":"(4)","plainTextFormattedCitation":"(4)","previouslyFormattedCitation":"(4)"},"properties":{"noteIndex":0},"schema":"https://github.com/citation-style-language/schema/raw/master/csl-citation.json"}</w:instrText>
      </w:r>
      <w:r w:rsidRPr="00566261">
        <w:rPr>
          <w:rFonts w:ascii="Calibri" w:hAnsi="Calibri" w:cs="Calibri"/>
          <w:color w:val="000000" w:themeColor="text1"/>
        </w:rPr>
        <w:fldChar w:fldCharType="separate"/>
      </w:r>
      <w:r w:rsidRPr="00566261">
        <w:rPr>
          <w:rFonts w:ascii="Calibri" w:hAnsi="Calibri" w:cs="Calibri"/>
          <w:noProof/>
          <w:color w:val="000000" w:themeColor="text1"/>
        </w:rPr>
        <w:t>(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363652","ISSN":"14219964","abstract":"OBJECTIVES To assess the inter- and intraobserver reliability of different fetal MRI measurements in cases of fetal brain malformations and to examine the concordance between ultrasonography (US) and MRI findings. METHODS Fetal brain MRIs and US findings of 56 pregnant women were retrieved from the institutional database. Standardized fetal brain MRI measurements were performed by 4 observers, and the inter- and intraobserver reliability was determined. Additionally, US and MRI findings were retrospectively compared. RESULTS The interobserver intraclass correlation coefficient (ICC) was above 0.9 for the cerebellum and posterior horn of the lateral ventricle. The measurements regarding the third ventricle (0.50), the fourth ventricle (0.58), and the corpus callosum (0.63) showed poor reliability. Overall, the intraobserver reliability was greater than the interobserver reliability. US and MRI findings were discordant in 29% of the cases with MRI rendering an extended diagnosis in 18%, a change of diagnosis in 3.6%, and excluding pathological findings suspected on US in 7.1%. CONCLUSIONS Fetal MRI is a valuable complement to US in the investigation of fetal brain malformations. The reliability of most parameters was high, except for the measurements of the third and fourth ventricles and the corpus callosum.","author":[{"dropping-particle":"","family":"Frick","given":"Nora","non-dropping-particle":"","parse-names":false,"suffix":""},{"dropping-particle":"","family":"Fazelnia","given":"Claudius","non-dropping-particle":"","parse-names":false,"suffix":""},{"dropping-particle":"","family":"Kanzian","given":"Kathrin","non-dropping-particle":"","parse-names":false,"suffix":""},{"dropping-particle":"","family":"Hitzl","given":"Wolfgang","non-dropping-particle":"","parse-names":false,"suffix":""},{"dropping-particle":"","family":"Fischer","given":"Thorsten","non-dropping-particle":"","parse-names":false,"suffix":""},{"dropping-particle":"","family":"Forstner","given":"Rosemarie","non-dropping-particle":"","parse-names":false,"suffix":""},{"dropping-particle":"","family":"Bogner","given":"Gerhard","non-dropping-particle":"","parse-names":false,"suffix":""}],"container-title":"Fetal Diagnosis and Therapy","id":"ITEM-1","issue":"2","issued":{"date-parts":[["2015"]]},"page":"93-101","title":"The reliability of fetal MRI in the assessment of brain malformations","type":"article-journal","volume":"37"},"uris":["http://www.mendeley.com/documents/?uuid=7ba59fad-1d61-4347-9ec0-1dc236a24afd"]}],"mendeley":{"formattedCitation":"(45)","plainTextFormattedCitation":"(45)","previouslyFormattedCitation":"(4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5-3297-9","ISSN":"0301-0449","author":[{"dropping-particle":"","family":"Stamoulis","given":"Catherine","non-dropping-particle":"","parse-names":false,"suffix":""},{"dropping-particle":"","family":"Levine","given":"Deborah","non-dropping-particle":"","parse-names":false,"suffix":""},{"dropping-particle":"","family":"Feldman","given":"Henry","non-dropping-particle":"","parse-names":false,"suffix":""},{"dropping-particle":"","family":"Parad","given":"Rebecca","non-dropping-particle":"","parse-names":false,"suffix":""},{"dropping-particle":"","family":"Estroff","given":"Judy","non-dropping-particle":"","parse-names":false,"suffix":""}],"container-title":"Pediatric Radiology","id":"ITEM-1","issue":"S1","issued":{"date-parts":[["2015"]]},"page":"1-246","title":"Correlation of fetal cerebellar measurements on US and MRI","type":"article-journal","volume":"45"},"uris":["http://www.mendeley.com/documents/?uuid=5024e351-63d3-4ad4-a727-932d757fda5c"]}],"mendeley":{"formattedCitation":"(46)","plainTextFormattedCitation":"(46)","previouslyFormattedCitation":"(4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6-3579-x","ISSN":"0301-0449","author":[{"dropping-particle":"","family":"Goncalves","given":"Luis","non-dropping-particle":"","parse-names":false,"suffix":""},{"dropping-particle":"","family":"Jain","given":"Shilpa","non-dropping-particle":"","parse-names":false,"suffix":""},{"dropping-particle":"","family":"Krishnan","given":"Ananth","non-dropping-particle":"","parse-names":false,"suffix":""},{"dropping-particle":"","family":"Yuxiang","given":"Zhou","non-dropping-particle":"","parse-names":false,"suffix":""},{"dropping-particle":"","family":"Bloom","given":"David","non-dropping-particle":"","parse-names":false,"suffix":""},{"dropping-particle":"","family":"Lee","given":"Wesley","non-dropping-particle":"","parse-names":false,"suffix":""},{"dropping-particle":"","family":"Romero","given":"Roberto","non-dropping-particle":"","parse-names":false,"suffix":""}],"container-title":"Pediatric Radiology","id":"ITEM-1","issue":"S1","issued":{"date-parts":[["2016"]]},"page":"1-372","title":"Quantitative MR Assessment of the Fetal Posterior Fossa: Reproducibility, Reference Ranges and Diagnostic Performance","type":"article-journal","volume":"46"},"uris":["http://www.mendeley.com/documents/?uuid=a108e4ea-8248-48d8-80f6-135ebf5bb181"]}],"mendeley":{"formattedCitation":"(47)","plainTextFormattedCitation":"(47)","previouslyFormattedCitation":"(4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4725","ISSN":"1936959X","abstract":"BACKGROUND AND PURPOSE Normal biometry of the fetal posterior fossa rules out most major anomalies of the cerebellum and vermis. Our aim was to provide new reference data of the fetal vermis in 4 biometric parameters by using 3 imaging modalities, 2D ultrasound, 3D ultrasound, and MR imaging, and to assess the relation among these modalities. MATERIALS AND METHODS A retrospective study was conducted between June 2011 and June 2013. Three different imaging modalities were used to measure vermis biometry: 2D ultrasound, 3D ultrasound, and MR imaging. The vermian parameters evaluated were the maximum superoinferior diameter, maximum anteroposterior diameter, the perimeter, and the surface area. Statistical analysis was performed to calculate centiles for gestational age and to assess the agreement among the 3 imaging modalities. RESULTS The number of fetuses in the study group was 193, 172, and 151 for 2D ultrasound, 3D ultrasound, and MR imaging, respectively. The mean and median gestational ages were 29.1 weeks, 29.5 weeks (range, 21-35 weeks); 28.2 weeks, 29.05 weeks (range, 21-35 weeks); and 32.1 weeks, 32.6 weeks (range, 27-35 weeks) for 2D ultrasound, 3D ultrasound, and MR imaging, respectively. In all 3 modalities, the biometric measurements of the vermis have shown a linear growth with gestational age. For all 4 biometric parameters, the lowest results were those measured by MR imaging, while the highest results were measured by 3D ultrasound. The inter- and intraobserver agreement was excellent for all measures and all imaging modalities. Limits of agreement were considered acceptable for clinical purposes for all parameters, with excellent or substantial agreement defined by the intraclass correlation coefficient. CONCLUSIONS Imaging technique-specific reference data should be used for the assessment of the fetal vermis in pregnancy.","author":[{"dropping-particle":"","family":"Katorza","given":"E.","non-dropping-particle":"","parse-names":false,"suffix":""},{"dropping-particle":"","family":"Bertucci","given":"E.","non-dropping-particle":"","parse-names":false,"suffix":""},{"dropping-particle":"","family":"Perlman","given":"S.","non-dropping-particle":"","parse-names":false,"suffix":""},{"dropping-particle":"","family":"Taschini","given":"S.","non-dropping-particle":"","parse-names":false,"suffix":""},{"dropping-particle":"","family":"Ber","given":"R.","non-dropping-particle":"","parse-names":false,"suffix":""},{"dropping-particle":"","family":"Gilboa","given":"Y.","non-dropping-particle":"","parse-names":false,"suffix":""},{"dropping-particle":"","family":"Mazza","given":"V.","non-dropping-particle":"","parse-names":false,"suffix":""},{"dropping-particle":"","family":"Achiron","given":"R.","non-dropping-particle":"","parse-names":false,"suffix":""}],"container-title":"American Journal of Neuroradiology","id":"ITEM-1","issue":"7","issued":{"date-parts":[["2016"]]},"page":"1359-1366","title":"Development of the fetal vermis: New biometry reference data and comparison of 3 diagnostic modalities-3d ultrasound, 2d ultrasound, and mr imaging","type":"article-journal","volume":"37"},"uris":["http://www.mendeley.com/documents/?uuid=072db5e7-0ef5-4cd5-b446-88dd0bf2f3ac"]}],"mendeley":{"formattedCitation":"(48)","plainTextFormattedCitation":"(48)","previouslyFormattedCitation":"(4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2214/AJR.16.16356","ISSN":"15463141","abstract":"© 2016 American Roentgen Ray Society. Objective. The purpose of this study is to identify differences in fndings between open and closed spinal dysraphisms seen on fetal MR images. MATERIALS AND METHODS. A single-institution retrospective analysis of fetal MR images for spinal dysraphism was performed. Postnatal images and clinical and operative reports were reviewed. RESULTS. Sixteen fetuses with postnatally confrmed closed spinal dysraphisms were included. Of these, 25% (4/16) had posterior fossa anomalies, 12.5% (2/16) had ventriculomegaly, and 37.5% (6/16) had OEIS (omphalocele, exstrophy, imperforate anus, and spinal defects) complex. Of 90 fetuses with postnatally confrmed open spinal dysraphism, 95.6% (86/90) had posterior fossa anomalies, 85.6% (77/90) had ventriculomegaly, and none had OEIS complex. Twenty fetuses with open spinal dysraphism were randomly selected to compare with fetuses with closed spinal dysraphisms. Continuity of the epidermal and subcutaneous tissues with the sac wall on fetal MR images was seen in 93.8% (15/16) of patients with closed spinal dysraphisms, as opposed to 5% (1/20) of patients with open spinal dysraphisms. The mean (± SD) sac wall thickness was less in open (0.7 ± 0.6 mm) than closed (2.9 ± 1.3 mm; p &lt; 0.001) spinal dysraphism. None of the fetuses had T1-hyperintense fat within the defect. CONCLUSION. On fetal MR images, closed spinal dysraphisms tend to have a sac wall in continuity with the epidermal and subcutaneous tissues, a thicker sac wall, fewer posterior fossa anomalies, and high association with OEIS complex.","author":[{"dropping-particle":"","family":"Nagaraj","given":"Usha D.","non-dropping-particle":"","parse-names":false,"suffix":""},{"dropping-particle":"","family":"Bierbrauer","given":"Karin S.","non-dropping-particle":"","parse-names":false,"suffix":""},{"dropping-particle":"","family":"Peiro","given":"Jose L.","non-dropping-particle":"","parse-names":false,"suffix":""},{"dropping-particle":"","family":"Kline-Fath","given":"Beth M.","non-dropping-particle":"","parse-names":false,"suffix":""}],"container-title":"American Journal of Roentgenology","id":"ITEM-1","issue":"6","issued":{"date-parts":[["2016"]]},"page":"1316-1323","title":"Differentiating closed versus open spinal dysraphisms on fetal MRI","type":"article-journal","volume":"207"},"uris":["http://www.mendeley.com/documents/?uuid=f414ecf1-4004-42d1-9c5f-5fc8783b313f"]}],"mendeley":{"formattedCitation":"(49)","plainTextFormattedCitation":"(49)","previouslyFormattedCitation":"(4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9)</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11/jon.12342","ISSN":"15526569","abstract":"PURPOSE Current diagnosis of fetal posterior fossa anomalies by sonography and conventional MRI is limited by fetal position, motion, and by two-dimensional (2D), rather than three-dimensional (3D), representation. In this study, we aimed to validate the use of a novel magnetic resonance imaging (MRI) technique, 3D super-resolution motion-corrected MRI, to image the fetal posterior fossa. METHODS From a database of pregnant women who received fetal MRIs at our institution, images of 49 normal fetal brains were reconstructed. Six measurements of the cerebellum, vermis, and pons were obtained for all cases on 2D conventional and 3D reconstructed MRI, and the agreement between the two methods was determined using concordance correlation coefficients. Concordance of axial and coronal measurements of the transcerebellar diameter was also assessed within each method. RESULTS Between the two methods, the concordance of measurements was high for all six structures (P &lt; .001), and was highest for larger structures such as the transcerebellar diameter. Within each method, agreement of axial and coronal measurements of the transcerebellar diameter was superior in 3D reconstructed MRI compared to 2D conventional MRI (P &lt; .001). CONCLUSIONS This comparison study validates the use of 3D super-resolution motion-corrected MRI for imaging the fetal posterior fossa, as this technique results in linear measurements that have high concordance with 2D conventional MRI measurements. Lengths of the transcerebellar diameter measured within a 3D reconstruction are more concordant between imaging planes, as they correct for fetal motion and orthogonal slice acquisition. This technique will facilitate further study of fetal abnormalities of the posterior fossa.","author":[{"dropping-particle":"","family":"Pier","given":"Danielle B.","non-dropping-particle":"","parse-names":false,"suffix":""},{"dropping-particle":"","family":"Gholipour","given":"Ali","non-dropping-particle":"","parse-names":false,"suffix":""},{"dropping-particle":"","family":"Afacan","given":"Onur","non-dropping-particle":"","parse-names":false,"suffix":""},{"dropping-particle":"","family":"Velasco-Annis","given":"Clemente","non-dropping-particle":"","parse-names":false,"suffix":""},{"dropping-particle":"","family":"Clancy","given":"Sean","non-dropping-particle":"","parse-names":false,"suffix":""},{"dropping-particle":"","family":"Kapur","given":"Kush","non-dropping-particle":"","parse-names":false,"suffix":""},{"dropping-particle":"","family":"Estroff","given":"Judy A.","non-dropping-particle":"","parse-names":false,"suffix":""},{"dropping-particle":"","family":"Warfield","given":"Simon K.","non-dropping-particle":"","parse-names":false,"suffix":""}],"container-title":"Journal of Neuroimaging","id":"ITEM-1","issue":"5","issued":{"date-parts":[["2016"]]},"page":"539-544","title":"3D Super-Resolution Motion-Corrected MRI: Validation of Fetal Posterior Fossa Measurements","type":"article-journal","volume":"26"},"uris":["http://www.mendeley.com/documents/?uuid=10e6c9a3-4133-4b2a-8eb8-9b11b8eea0d6"]}],"mendeley":{"formattedCitation":"(50)","plainTextFormattedCitation":"(50)","previouslyFormattedCitation":"(50)"},"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0)</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ISSN":"1708-8267","abstract":"Purpose of Study Subjects with congenital heart disease (CHD) demonstrate problems with multi-domain cognitive control of unknown etiology. Cingo-opercular and cerebellar brain networks are known to be critical in multi-domain cognitive control including language function. Little is known about the comparative structural growth trajectories of the cerebellum and operculum in CHD patients. The aim of this study is to compare and contrast the longitudinal trajectory of opercular and cerebellar structural growth in fetuses and neonates with CHD compared to control cases without CHD. Methods Used Subjects were prospectively enrolled from January 2011 to June 2015. Serial fetal (1.5T) and postnatal pre and post-operative (3T) MRI imaging were completed in the same CHD patients. Comparable cross sectional imaging was performed in the non-CHD patients both in the fetal and neonatal period. Like fetal SSFE and neonatal T2 images were used for manual linear cross sectional measurement. Multivariable (MV) analysis was used for adjustments and curve fitting. Summary of Results A total of 62 mothers were prospectively enrolled, with 11 CHD fetuses and 51 non-CHD fetuses with a total of 80 scans performed and 35 serial scans (9 in the non-CHD group) in the same patient. MV analysis, adjusting for gestational age, demonstrated altered brain trajectories in selected cerebellar and opercular measurements in the CHD patients compared to the non-CHD group (Table 1). The slope of the trajectory measurement for both the opercular and cerebellar structures were similar suggesting synchronous aberrant development in the CHD patients (Figure 1). Conclusions Synchronous altered early structural development of the cerebellum and the operculum are present in patients with CHD. These results suggest that cingulo-opercular and cerebellar cognitive control brain network are at risk in patients with CHD. Further correlative longitudinal functional connectivity studies and behavior outcomes studies are warranted in patients with CHD.","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ournal of Investigative Medicine","id":"ITEM-1","issued":{"date-parts":[["2016"]]},"title":"Synchronous aberrant cerebellar and opercular development in fetuses and neonates with congenital heart disease","type":"article-journal"},"uris":["http://www.mendeley.com/documents/?uuid=cd1ab3af-a6f7-41fc-a331-f5ab7af6cdcf"]}],"mendeley":{"formattedCitation":"(51)","plainTextFormattedCitation":"(51)","previouslyFormattedCitation":"(51)"},"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5270","ISSN":"15222586","abstract":"© 2016 International Society for Magnetic Resonance in MedicinePurpose: To provide normal biometry of the cerebellar vermis using fetal MR and determine threshold values associated with abnormal neurologic outcome. Materials and Methods: Cerebellar vermis biometry was applied in prospective, cross-sectional evaluation of fetal brains. Vermis length and inferior vermian distance were obtained in mid-sagittal planes using T2-weighted, single-shot sequences with 1.5 Tesla MR. Measurements were compared with reference nomograms from a retrospective review of fetal brains with normal intracranial anatomy. Observed and predicted measurements of the cerebellar vermis were recorded. Neurologic outcome was classified as normal or abnormal. Unpaired t-tests and discriminate analysis were applied to the two measurements and differences between the observed and predicted values. Results: The reference group included 64 fetuses of 13 to 38 weeks gestation. Both vermis length and inferior vermian distance increased linearly with time (r = 0.92, P &lt; 0.001; r = 0.32, P = 0.01). The prospective group included 64 additional fetuses with documented normal (39/64, 61%) and abnormal (25/64, 39%) outcomes. Significant differences were seen in vermis length, inferior vermian distance, and correlation with predicted values based on neurologic outcome (P &lt; 0.001). Vermis length discrepancy ≥ 4 mm or inferior vermian distance ≥ 4 mm were associated with abnormal neurologic outcome. Conclusion: MR measurements of a short, raised vermis characterized by a vermis length discrepancy ≥ 4 mm or an inferior vermian distance ≥ 4 mm is associated with abnormal neurologic, syndromic, and developmental outcomes. J. Magn. Reson. Imaging 2016;44:1284–1292.","author":[{"dropping-particle":"","family":"Xi","given":"Yin","non-dropping-particle":"","parse-names":false,"suffix":""},{"dropping-particle":"","family":"Brown","given":"Emily","non-dropping-particle":"","parse-names":false,"suffix":""},{"dropping-particle":"","family":"Bailey","given":"April","non-dropping-particle":"","parse-names":false,"suffix":""},{"dropping-particle":"","family":"Twickler","given":"Diane M.","non-dropping-particle":"","parse-names":false,"suffix":""}],"container-title":"Journal of Magnetic Resonance Imaging","id":"ITEM-1","issue":"5","issued":{"date-parts":[["2016"]]},"page":"1284-1292","title":"MR imaging of the fetal cerebellar vermis: Biometric predictors of adverse neurologic outcome","type":"article-journal","volume":"44"},"uris":["http://www.mendeley.com/documents/?uuid=fd4e3007-4e19-4d22-a05d-8c63d042143e"]}],"mendeley":{"formattedCitation":"(52)","plainTextFormattedCitation":"(52)","previouslyFormattedCitation":"(52)"},"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Jowett","given":"Victoria","non-dropping-particle":"","parse-names":false,"suffix":""}],"id":"ITEM-1","issued":{"date-parts":[["2017"]]},"publisher":"Imperial College London","title":"Brain Growth and Development in Fetuses with Congenital Heart Disease","type":"thesis"},"uris":["http://www.mendeley.com/documents/?uuid=3f3b74db-703f-4faa-9e60-198ff3ed087a"]}],"mendeley":{"formattedCitation":"(53)","plainTextFormattedCitation":"(53)","previouslyFormattedCitation":"(53)"},"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429-016-1342-6","ISSN":"18632661","abstract":"The fetal brain shows accelerated growth in the latter half of gestation, and these changes can be captured by 2D and 3D biometry measurements. The aim of this study was to quantify brain growth in normal fetuses using Magnetic Resonance Imaging (MRI) and to produce reference biometry data and a freely available centile calculator ( https://www.developingbrain.co.uk/fetalcentiles/ ). A total of 127 MRI examinations (1.5 T) of fetuses with a normal brain appearance (21-38 gestational weeks) were included in this study. 2D and 3D biometric parameters were measured from slice-to-volume reconstructed images, including 3D measurements of supratentorial brain tissue, lateral ventricles, cortex, cerebellum and extra-cerebral CSF and 2D measurements of brain biparietal diameter and fronto-occipital length, skull biparietal diameter and occipitofrontal diameter, head circumference, transverse cerebellar diameter, extra-cerebral CSF, ventricular atrial diameter, and vermis height, width, and area. Centiles were constructed for each measurement. All participants were invited for developmental follow-up. All 2D and 3D measurements, except for atrial diameter, showed a significant positive correlation with gestational age. There was a sex effect on left and total lateral ventricular volumes and the degree of ventricular asymmetry. The 5th, 50th, and 95th centiles and a centile calculator were produced. Developmental follow-up was available for 73.1% of cases [mean chronological age 27.4 (±10.2) months]. We present normative reference charts for fetal brain MRI biometry at 21-38 gestational weeks. Developing growth trajectories will aid in the better understanding of normal fetal brain growth and subsequently of deviations from typical development in high-risk pregnancies or following premature delivery.","author":[{"dropping-particle":"","family":"Kyriakopoulou","given":"Vanessa","non-dropping-particle":"","parse-names":false,"suffix":""},{"dropping-particle":"","family":"Vatansever","given":"Deniz","non-dropping-particle":"","parse-names":false,"suffix":""},{"dropping-particle":"","family":"Davidson","given":"Alice","non-dropping-particle":"","parse-names":false,"suffix":""},{"dropping-particle":"","family":"Patkee","given":"Prachi","non-dropping-particle":"","parse-names":false,"suffix":""},{"dropping-particle":"","family":"Elkommos","given":"Samia","non-dropping-particle":"","parse-names":false,"suffix":""},{"dropping-particle":"","family":"Chew","given":"Andrew","non-dropping-particle":"","parse-names":false,"suffix":""},{"dropping-particle":"","family":"Martinez-Biarge","given":"Miriam","non-dropping-particle":"","parse-names":false,"suffix":""},{"dropping-particle":"","family":"Hagberg","given":"Bibbi","non-dropping-particle":"","parse-names":false,"suffix":""},{"dropping-particle":"","family":"Damodaram","given":"Mellisa","non-dropping-particle":"","parse-names":false,"suffix":""},{"dropping-particle":"","family":"Allsop","given":"Joanna","non-dropping-particle":"","parse-names":false,"suffix":""},{"dropping-particle":"","family":"Fox","given":"Matt","non-dropping-particle":"","parse-names":false,"suffix":""},{"dropping-particle":"V.","family":"Hajnal","given":"Joseph","non-dropping-particle":"","parse-names":false,"suffix":""},{"dropping-particle":"","family":"Rutherford","given":"Mary A.","non-dropping-particle":"","parse-names":false,"suffix":""}],"container-title":"Brain Structure and Function","id":"ITEM-1","issue":"5","issued":{"date-parts":[["2017"]]},"page":"2295-2307","publisher":"Springer Berlin Heidelberg","title":"Normative biometry of the fetal brain using magnetic resonance imaging","type":"article-journal","volume":"222"},"uris":["http://www.mendeley.com/documents/?uuid=6049d884-7914-46b0-868b-8d3b0213c052"]}],"mendeley":{"formattedCitation":"(54)","plainTextFormattedCitation":"(54)","previouslyFormattedCitation":"(54)"},"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5046","ISSN":"10970223","abstract":"OBJECTIVE: The objective of this study is to explore the effects of prenatal isolated enlarged cisterna magna (IECM) on postnatal development. METHODS: We followed up 123 fetuses with an enlarged cisterna magna (ECM), who were divided into IECM (group 1) and non-IECM (ECM plus other anomalies, group 2) groups, and compared 60 normal infants with normal fetal ultrasound. We assessed infants postnatally using the Gesell Developmental Schedules. Fetal magnetic resonance imaging, karyotyping, and chromosomal microarray analysis test were offered. RESULTS: The developmental quotients of gross motor and adapting abilities were significantly lower in infants with IECM compared with normal infants (80.81 +/- 3.44 vs 99.20 +/- 4.54 and 98.70 +/- 3.27 vs 100.30 +/- 5.33, respectively), and the depths &gt;=15 mm and 13 to 14.90 mm were associated with significantly lower adapting abilities (P &lt; 0.03 and P &lt; 0.05) compared with the normal (97.16 +/- 2.17 and 98.21 +/- 1.76 vs 100.30 +/- 5.33, respectively), while these scores were still within the borderline range, and the other subtests were not significantly different. Furthermore, the group 2 showed a significantly worse performance in the test. CONCLUSIONS: The outcome of children with IECM may be guarded, especially some subtle deficits in adapting and gross motor abilities. In contrast, the developmental quotients of infants with prenatal non-IECM were lower than that those of normal infants. © 2017 John Wiley &amp; Sons, Ltd. Copyright © 2017 John Wiley &amp; Sons, Ltd.","author":[{"dropping-particle":"","family":"Liu","given":"Zequn","non-dropping-particle":"","parse-names":false,"suffix":""},{"dropping-particle":"","family":"Han","given":"Jin","non-dropping-particle":"","parse-names":false,"suffix":""},{"dropping-particle":"","family":"Fu","given":"Fang","non-dropping-particle":"","parse-names":false,"suffix":""},{"dropping-particle":"","family":"Liu","given":"Juan","non-dropping-particle":"","parse-names":false,"suffix":""},{"dropping-particle":"","family":"Li","given":"Ru","non-dropping-particle":"","parse-names":false,"suffix":""},{"dropping-particle":"","family":"Yang","given":"Xin","non-dropping-particle":"","parse-names":false,"suffix":""},{"dropping-particle":"","family":"Pan","given":"Min","non-dropping-particle":"","parse-names":false,"suffix":""},{"dropping-particle":"","family":"Zhen","given":"Li","non-dropping-particle":"","parse-names":false,"suffix":""},{"dropping-particle":"","family":"Li","given":"Dongzhi","non-dropping-particle":"","parse-names":false,"suffix":""},{"dropping-particle":"","family":"Liao","given":"Can","non-dropping-particle":"","parse-names":false,"suffix":""}],"container-title":"Prenatal Diagnosis","id":"ITEM-1","issue":"6","issued":{"date-parts":[["2017"]]},"page":"575-582","title":"Outcome of isolated enlarged cisterna magna identified in utero: experience at a single medical center in mainland China","type":"article-journal","volume":"37"},"uris":["http://www.mendeley.com/documents/?uuid=a94c6db4-17ac-4d51-84ee-226fabb95823"]}],"mendeley":{"formattedCitation":"(55)","plainTextFormattedCitation":"(55)","previouslyFormattedCitation":"(5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30-017-4807-y","ISSN":"14321084","abstract":"© 2017, European Society of Radiology. Objectives: To describe characteristics of foetuses undergoing in utero repair of open neural tube defects (ONTD) and assess postoperative evolution of posterior fossa and brain morphology. Methods: Analysis of pre- and postoperative foetal as well as neonatal MRI of 27 foetuses who underwent in utero repair of ONTD. Type and level of ONTD, hindbrain configuration, posterior fossa and liquor space dimensions, and detection of associated findings were compared between MRI studies and to age-matched controls. Results: Level of bony spinal defect was defined with exactness of ± one vertebral body. Of surgically confirmed 18 myelomeningoceles (MMC) and 9 myeloschisis (MS), 3 MMC were misdiagnosed as MS due to non-visualisation of a flat membrane on MRI. Hindbrain herniation was more severe in MS than MMC (p  &lt;  0.001). After repair, hindbrain herniation resolved in 25/27 cases at 4 weeks and liquor spaces increased. While posterior fossa remained small (p  &lt;  0.001), its configuration normalised. Lateral ventricle diameter indexed to cerebral width decreased in 48% and increased in 12% of cases, implying a low rate of progressive obstructive hydrocephalus. Neonatally evident subependymal heterotopias were detected in 33% at preoperative and 50% at postoperative foetal MRI. Conclusion: MRI demonstrates change of Chiari malformation type II (CM-II) features. Key Points: • Hindbrain herniation is significantly more pronounced in myeloschisis than in myelomeningocele • Resolution of hindbrain herniation 4 weeks after in utero closure of ONTD • MRI is valuable for preoperative assessment and postoperative evaluation following in utero repair.","author":[{"dropping-particle":"","family":"Rethmann","given":"Christin","non-dropping-particle":"","parse-names":false,"suffix":""},{"dropping-particle":"","family":"Scheer","given":"Ianina","non-dropping-particle":"","parse-names":false,"suffix":""},{"dropping-particle":"","family":"Meuli","given":"Martin","non-dropping-particle":"","parse-names":false,"suffix":""},{"dropping-particle":"","family":"Mazzone","given":"Luca","non-dropping-particle":"","parse-names":false,"suffix":""},{"dropping-particle":"","family":"Moehrlen","given":"Ueli","non-dropping-particle":"","parse-names":false,"suffix":""},{"dropping-particle":"","family":"Kellenberger","given":"Christian Johannes","non-dropping-particle":"","parse-names":false,"suffix":""}],"container-title":"European Radiology","id":"ITEM-1","issued":{"date-parts":[["2017"]]},"title":"Evolution of posterior fossa and brain morphology after in utero repair of open neural tube defects assessed by MRI","type":"article-journal"},"uris":["http://www.mendeley.com/documents/?uuid=2a1b36a5-42d7-4a7e-b077-6cd622f49e2a"]}],"mendeley":{"formattedCitation":"(56)","plainTextFormattedCitation":"(56)","previouslyFormattedCitation":"(5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aylor-clarke","given":"Marisa Christina","non-dropping-particle":"","parse-names":false,"suffix":""}],"id":"ITEM-1","issued":{"date-parts":[["2017"]]},"number-of-pages":"1-244","publisher":"Imperial College London","title":"The fetal brain in co-twins treated for twin-twin transfusion syndrome","type":"thesis"},"uris":["http://www.mendeley.com/documents/?uuid=d5ce590e-ee47-4fdd-83bf-ec8267ecc353"]}],"mendeley":{"formattedCitation":"(57)","plainTextFormattedCitation":"(57)","previouslyFormattedCitation":"(5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590/0004-282x20170134","ISSN":"1678-4227","abstract":"&lt;p&gt;ABSTRACT The new epidemic of Zika virus infection raises grave concerns, especially with the increasingly-recognized link between emerging cases of microcephaly and this infectious disease. Besides small cranial dimensions, there are striking morphologic anomalies in the fetal brain. Key anomalies include cortical developmental malformations and a peculiar distribution of pathologic calcifications. These potentially indicate a new pattern of congenital central nervous system infection. Methods: Eight women underwent fetal MRI. Four infants also underwent postnatal CT. Five of the women underwent amniocentesis. Results: All neonates were born with microcephaly. On fetal MRI, ventriculomegaly, marked reduction of white matter thickness, severe sylvian fissure simplification, abnormal sulcation, and diffuse volumetric loss of cerebellar hemispheres were consistently seen. On postnatal CT, diffuse subcortical and basal ganglia calcifications were observed. The Zika virus was detected in two amniocenteses by polymerase chain reaction assays. Conclusion: We hope to assist the medical community in recognizing the spectrum of encephalic changes related to congenital Zika virus infection.&lt;/p&gt;","author":[{"dropping-particle":"de","family":"Castro","given":"José Daniel Vieira","non-dropping-particle":"","parse-names":false,"suffix":""},{"dropping-particle":"","family":"Pereira","given":"Licia Pacheco","non-dropping-particle":"","parse-names":false,"suffix":""},{"dropping-particle":"","family":"Dias","given":"Daniel Aguiar","non-dropping-particle":"","parse-names":false,"suffix":""},{"dropping-particle":"","family":"Aguiar","given":"Lindenberg Barbosa","non-dropping-particle":"","parse-names":false,"suffix":""},{"dropping-particle":"","family":"Maia","given":"Joanira Costa Nogueira","non-dropping-particle":"","parse-names":false,"suffix":""},{"dropping-particle":"da","family":"Costa","given":"Jesus Irajacy Fernandes","non-dropping-particle":"","parse-names":false,"suffix":""},{"dropping-particle":"de","family":"Castro","given":"Eveline Campos Monteiro","non-dropping-particle":"","parse-names":false,"suffix":""},{"dropping-particle":"","family":"Feitosa","given":"Francisco Edson de Lucena","non-dropping-particle":"","parse-names":false,"suffix":""},{"dropping-particle":"","family":"Carvalho","given":"Francisco Herlânio Costa","non-dropping-particle":"","parse-names":false,"suffix":""}],"container-title":"Arquivos de Neuro-Psiquiatria","id":"ITEM-1","issued":{"date-parts":[["2017"]]},"title":"Presumed Zika virus-related congenital brain malformations: the spectrum of CT and MRI findings in fetuses and newborns","type":"article-journal"},"uris":["http://www.mendeley.com/documents/?uuid=98230733-6acb-4c4e-ab2f-d1500d2a08bc"]}],"mendeley":{"formattedCitation":"(58)","plainTextFormattedCitation":"(58)","previouslyFormattedCitation":"(5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http://dx.doi.org/10.1007/s00381-018-3912-9","ISSN":"1433-0350","abstract":"OBJECTIVE: Posterior Fossa (PF) and vermain developmental anomalies include a wide spectrum of conditions. Improvement in neurosonography and fetal MRI made prenatal diagnosis of these findings facile; however, prenatal counseling is still challenging. The main objective of our study was to evaluate the neurodevelopmental outcome of children suspected to present with abnormal isolated vermis development during fetal life. MATERIAL-METHODS: We retrospectively collected data from the OB-GYN US &amp; Pediatric Radiology Units, between 2000-2017, of patients referred due to suspected Posterior fossa &amp; vermian anomalies. In 79, the anomaly was considered isolated; 15 of them were loss to follow up and 26 underwent TOP (termination of pregnancy). The remaining 38 were contacted but 3 were excluded since their fetuses were diagnosed with genetic syndromes. Twenty four of these fetuses were diagnosed as having a Blakes 'pouch cyst and two with arachnoid cysts (Group 1); the remaining 9 had an isolated vermian abnormality (Group 2). The structures of the posterior fossa (PF) was assessed quantitatively by measuring Vermis length/width, Pons diameter, Transverse cerebellar diameter (TCD), Lateral ventricles, Brainstem vermis &amp; Brainstem tentorium angles. The Festigium &amp; Primary fissure were grossly evaluated as normal or abnormal. Neuro developmental evaluation was conducted using the Vineland-II questionnaire. RESULTS: Children in Group 2 showed significantly low scores in the questionnaires domain and subdomains, predominantly in the social and communication skills. This group demonstrated significantly more developmental difficulties and ADHD, even when compared to the general population. In fetuses with either Blake's pouch cysts or isolated vermain abnormality, there was no differences in the degree of angulation of the brainstem/vermian angle. CONCLUSION: Defining a \"pure\" vermian abnormality in the fetus, with small vermis, and abnormal configuration (abnormal primary fissure and festigium) are the most important factors for neurological outcome.","author":[{"dropping-particle":"","family":"Ben-Sira","given":"Liat","non-dropping-particle":"","parse-names":false,"suffix":""},{"dropping-particle":"","family":"Shperling","given":"Raz","non-dropping-particle":"","parse-names":false,"suffix":""},{"dropping-particle":"","family":"Malinger","given":"Gustavo","non-dropping-particle":"","parse-names":false,"suffix":""}],"container-title":"Child's Nervous System","id":"ITEM-1","issue":"10","issued":{"date-parts":[["2018"]]},"page":"2027","title":"Developmental Outcome in fetuses diagnosed with Isolated Vermis abnormality","type":"article-journal","volume":"34"},"uris":["http://www.mendeley.com/documents/?uuid=477fa807-ceb7-4d64-a037-25e70ca3b1ae"]}],"mendeley":{"formattedCitation":"(59)","plainTextFormattedCitation":"(59)","previouslyFormattedCitation":"(5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9)</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5367","ISSN":"10970223","author":[{"dropping-particle":"","family":"Chapman","given":"Teresa","non-dropping-particle":"","parse-names":false,"suffix":""},{"dropping-particle":"","family":"Menashe","given":"Sarah J.","non-dropping-particle":"","parse-names":false,"suffix":""},{"dropping-particle":"","family":"Zare","given":"Megan","non-dropping-particle":"","parse-names":false,"suffix":""},{"dropping-particle":"","family":"Alessio","given":"Adam M.","non-dropping-particle":"","parse-names":false,"suffix":""},{"dropping-particle":"","family":"Ishak","given":"Gisele E.","non-dropping-particle":"","parse-names":false,"suffix":""}],"container-title":"Prenatal Diagnosis","id":"ITEM-1","issue":"13","issued":{"date-parts":[["2018"]]},"page":"1035-1041","title":"Establishment of normative values for the fetal posterior fossa by magnetic resonance imaging","type":"article-journal","volume":"38"},"uris":["http://www.mendeley.com/documents/?uuid=1b9ce98a-094a-4d40-a761-ed44047f6e9f"]}],"mendeley":{"formattedCitation":"(60)","plainTextFormattedCitation":"(60)","previouslyFormattedCitation":"(60)"},"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0)</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5574","ISSN":"1936959X","abstract":"BACKGROUND AND PURPOSE Evaluation of biometry is a fundamental step in prenatal brain MR imaging. While different studies have reported reference centiles for MR imaging biometric data of fetuses in the late second and third trimesters of gestation, no one has reported them in fetuses in the early second trimester. We report centiles of normal MR imaging linear biometric data of a large cohort of fetal brains within 24 weeks of gestation. MATERIALS AND METHODS From the data bases of 2 referral centers of fetal medicine, accounting for 3850 examinations, we retrospectively collected 169 prenatal brain MR imaging examinations of singleton pregnancies, between 20 and 24 weeks of gestational age, with normal brain anatomy at MR imaging and normal postnatal neurologic development. To trace the reference centiles, we used the CG-LMS method. RESULTS Reference biometric centiles for the developing structures of the cerebrum, cerebellum, brain stem, and theca were obtained. The overall interassessor agreement was adequate for all measurements. CONCLUSIONS Reference biometric centiles of the brain structures in fetuses between 20 and 24 weeks of gestational age may be a reliable tool in assessing fetal brain development.","author":[{"dropping-particle":"","family":"Conte","given":"G.","non-dropping-particle":"","parse-names":false,"suffix":""},{"dropping-particle":"","family":"Milani","given":"S.","non-dropping-particle":"","parse-names":false,"suffix":""},{"dropping-particle":"","family":"Palumbo","given":"G.","non-dropping-particle":"","parse-names":false,"suffix":""},{"dropping-particle":"","family":"Talenti","given":"G.","non-dropping-particle":"","parse-names":false,"suffix":""},{"dropping-particle":"","family":"Boito","given":"S.","non-dropping-particle":"","parse-names":false,"suffix":""},{"dropping-particle":"","family":"Rustico","given":"M.","non-dropping-particle":"","parse-names":false,"suffix":""},{"dropping-particle":"","family":"Triulzi","given":"F.","non-dropping-particle":"","parse-names":false,"suffix":""},{"dropping-particle":"","family":"Righini","given":"A.","non-dropping-particle":"","parse-names":false,"suffix":""},{"dropping-particle":"","family":"Izzo","given":"G.","non-dropping-particle":"","parse-names":false,"suffix":""},{"dropping-particle":"","family":"Doneda","given":"C.","non-dropping-particle":"","parse-names":false,"suffix":""},{"dropping-particle":"","family":"Zolin","given":"A.","non-dropping-particle":"","parse-names":false,"suffix":""},{"dropping-particle":"","family":"Parazzini","given":"C.","non-dropping-particle":"","parse-names":false,"suffix":""}],"container-title":"American Journal of Neuroradiology","id":"ITEM-1","issue":"5","issued":{"date-parts":[["2018"]]},"page":"963-967","title":"Prenatal brain MR imaging: Reference linear biometric centiles between 20 and 24 gestational weeks","type":"article-journal","volume":"39"},"uris":["http://www.mendeley.com/documents/?uuid=0300b04b-bfc0-4606-bb10-23e745c53187"]}],"mendeley":{"formattedCitation":"(61)","plainTextFormattedCitation":"(61)","previouslyFormattedCitation":"(61)"},"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ejrad.2018.01.013","ISSN":"18727727","abstract":"Objectives: Fetal cerebellar vermis may be assessed by ultrasound (US) or magnetic resonance imaging (MRI), and median-plane views are best for evaluation. The purpose of this study was to compare measurements of normal fetal vermis at 24–32 weeks of gestation obtained in median plane by transabdominal 2D-US, 3D-US, and MRI. Methods: A prospective study was conducted, examining normal singleton fetuses between 24 and 32 weeks of gestation. Within a 24-h period, median-plane views of posterior fossa were generated using 2D-US, 3D-US, and MRI. Measurements of anteroposterior (AP) diameter, craniocaudal (CC) diameter, mid-sagittal surface area, brainstem-vermis (BV) angle and brainstem-tentorium (BT) angle were obtained to compare these imaging modalities. Results: A total of 180 fetuses were studied. Correlation among imaging methods was good, marked by the following intraclass correlation coefficients: AP diameter, 0.955; CC diameter, 0.956; mid-sagittal surface area, 0.982; BV angle, 0.810; and BT angle, 0.865 (p &lt; 0.001). Conclusions: Visualization rates of MRI, 3D-US, and transabdominal 2D-US were decremental, MRI being superior in this regard. However, these three imaging modalities correlated well in measuring cerebellar vermis and its surroundings.","author":[{"dropping-particle":"","family":"Zhao","given":"Dan","non-dropping-particle":"","parse-names":false,"suffix":""},{"dropping-particle":"","family":"Cai","given":"Ailu","non-dropping-particle":"","parse-names":false,"suffix":""},{"dropping-particle":"","family":"Zhang","given":"Jun","non-dropping-particle":"","parse-names":false,"suffix":""},{"dropping-particle":"","family":"Wang","given":"Yan","non-dropping-particle":"","parse-names":false,"suffix":""},{"dropping-particle":"","family":"Wang","given":"Bing","non-dropping-particle":"","parse-names":false,"suffix":""}],"container-title":"European Journal of Radiology","id":"ITEM-1","issue":"36","issued":{"date-parts":[["2018"]]},"page":"30-35","publisher":"Elsevier","title":"Measurement of normal fetal cerebellar vermis at 24–32 weeks of gestation by transabdominal ultrasound and magnetic resonance imaging: A prospective comparative study","type":"article-journal","volume":"100"},"uris":["http://www.mendeley.com/documents/?uuid=cae8de41-e61d-4668-b5ed-ef97aa897623"]}],"mendeley":{"formattedCitation":"(62)","plainTextFormattedCitation":"(62)","previouslyFormattedCitation":"(62)"},"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5930","ISSN":"1936959X","abstract":"BACKGROUND AND PURPOSE: Fetal MR imaging is part of the comprehensive prenatal assessment of fetuses with open spinal dysraphism. We aimed to assess the reliability of brain stem and posterior fossa measurements; use the reliable measurements to characterize fetuses with open spinal dysraphism versus what can be observed in healthy age-matched controls; and document changes in those within 1 week after prenatal repair. MATERIALS AND METHODS: Retrospective evaluation of 349 MR imaging examinations took place, including 274 in controls and 52 in fetuses with open spinal dysraphism, of whom 23 underwent prenatal repair and had additional early postoperative MR images. We evaluated measurements of the brain stem and the posterior fossa and the ventricular width in all populations for their reliability and differences between the groups. RESULTS: The transverse cerebellar diameter, cerebellar herniation level, clivus-supraocciput angle, transverse diameter of the posterior fossa, posterior fossa area, and ventricular width showed an acceptable intra- and interobserver reliability (intraclass correlation coefficient &gt; 0.5). In fetuses with open spinal dysraphism, these measurements were significantly different from those of healthy fetuses (all with P &lt; .0001). Furthermore, they also changed significantly (P value range = .01 to &lt; .0001) within 1 week after the fetal operation with an evolution toward normal, most evident for the clivus-supraocciput angle (65.9 +/- 12.5 degrees ; 76.6 +/- 10.9; P &lt; .0001) and cerebellar herniation level (-9.9 +/- 4.2 mm; -0.7 +/- 5.2; P &lt; .0001). CONCLUSIONS: In fetuses with open spinal dysraphism, brain stem measurements varied substantially between observers. However, measurements characterizing the posterior fossa could be reliably assessed and were significantly different from normal. Following a fetal operation, these deviations from normal values changed significantly within 1 week.","author":[{"dropping-particle":"","family":"Aertsen","given":"M.","non-dropping-particle":"","parse-names":false,"suffix":""},{"dropping-particle":"","family":"Verduyckt","given":"J.","non-dropping-particle":"","parse-names":false,"suffix":""},{"dropping-particle":"","family":"Keyzer","given":"F.","non-dropping-particle":"De","parse-names":false,"suffix":""},{"dropping-particle":"","family":"Vercauteren","given":"T.","non-dropping-particle":"","parse-names":false,"suffix":""},{"dropping-particle":"","family":"Calenbergh","given":"F.","non-dropping-particle":"Van","parse-names":false,"suffix":""},{"dropping-particle":"","family":"Catte","given":"L.","non-dropping-particle":"De","parse-names":false,"suffix":""},{"dropping-particle":"","family":"Dymarkowski","given":"S.","non-dropping-particle":"","parse-names":false,"suffix":""},{"dropping-particle":"","family":"Demaerel","given":"P.","non-dropping-particle":"","parse-names":false,"suffix":""},{"dropping-particle":"","family":"Deprest","given":"J.","non-dropping-particle":"","parse-names":false,"suffix":""}],"container-title":"American Journal of Neuroradiology","id":"ITEM-1","issue":"1","issued":{"date-parts":[["2019"]]},"page":"191-198","title":"Reliability of MR imaging-based posterior fossa and brain stem measurements in open spinal dysraphism in the era of fetal surgery","type":"article-journal","volume":"40"},"uris":["http://www.mendeley.com/documents/?uuid=b98f4451-e988-40db-b8f1-d9d5805c0b09"]}],"mendeley":{"formattedCitation":"(63)","plainTextFormattedCitation":"(63)","previouslyFormattedCitation":"(63)"},"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475989","ISSN":"14219964","abstract":"OBJECTIVES To describe the prenatal imaging findings in pontine tegmental cap dysplasia (PTCD), a rare congenital malformation of the hindbrain so far reported postnatally only and characterized by a typical appearance of the pons with malformations of the vermis and the cerebellar peduncles. METHODS This retrospective multicenter study retrieved 4 cases of PTCD over a 10-year period. Prenatal ultrasonography and fetal magnetic resonance imaging (MRI) findings were reviewed and compared to postnatal or postmortem data. RESULTS In all cases, the parents were referred between 22 and 27 weeks of gestation for characterization of a small cerebellar diameter &lt;3rd centile. The prenatal diagnosis of PTCD was suspected in 1/4 cases, while in 3/4 cases the suggested prenatal diagnosis was pontocerebellar hypoplasia. In all cases, PTCD was characterized by ventral pontine hypoplasia with absence of bulging of the pons and by the tegmental cap protruding into the fourth ventricle on prenatal MRI. Parents opted for termination of pregnancy in 1 case. In the 3 other cases, the children presented with global developmental delay and multiple cranial nerve impairment. CONCLUSION PTCD is a differential diagnosis of pontocerebellar hypoplasia and should be discussed on prenatal MRI in the presence of the tegmental cap protruding into the fourth ventricle.","author":[{"dropping-particle":"","family":"Blondiaux","given":"Eléonore","non-dropping-particle":"","parse-names":false,"suffix":""},{"dropping-particle":"","family":"Valence","given":"Stéphanie","non-dropping-particle":"","parse-names":false,"suffix":""},{"dropping-particle":"","family":"Friszer","given":"Stéphanie","non-dropping-particle":"","parse-names":false,"suffix":""},{"dropping-particle":"","family":"Rodriguez","given":"Diana","non-dropping-particle":"","parse-names":false,"suffix":""},{"dropping-particle":"","family":"Burglen","given":"Lydie","non-dropping-particle":"","parse-names":false,"suffix":""},{"dropping-particle":"","family":"Ducou Le Pointe","given":"Hubert","non-dropping-particle":"","parse-names":false,"suffix":""},{"dropping-particle":"","family":"Blouet","given":"Marie","non-dropping-particle":"","parse-names":false,"suffix":""},{"dropping-particle":"","family":"Garel","given":"Catherine","non-dropping-particle":"","parse-names":false,"suffix":""}],"container-title":"Fetal Diagnosis and Therapy","id":"ITEM-1","issue":"3","issued":{"date-parts":[["2019"]]},"page":"197-204","title":"Prenatal Imaging Findings of Pontine Tegmental Cap Dysplasia: Report of Four Cases","type":"article-journal","volume":"45"},"uris":["http://www.mendeley.com/documents/?uuid=90961c6e-aa80-43a0-a1c3-3ec304369f69"]}],"mendeley":{"formattedCitation":"(64)","plainTextFormattedCitation":"(64)","previouslyFormattedCitation":"(64)"},"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489881","ISSN":"1015-3837","abstract":"BACKGROUND Infection with parvovirus B19 (B19V) during pregnancy may cause severe fetal anemia, hydrops, and fe tal death. Furthermore, neurodevelopmental impairment among survivors may occur despite appropriate prenatal management, including intrauterine transfusion (IUT). OBJECTIVES Our primary objective was to describe cerebral lesions on MRI in fetuses with severe anemia requiring IUT for B19V infection. Our secondary objective was to search for clinical and biological characteristics associated with the occurrence of such lesions. STUDY DESIGN We performed a retrospective review of data on fetuses infected with B19V and requiring at least one IUT between 2005 and 2016. Fetuses with abnormal cerebral MRI results in the 3rd trimester were compared to those with normal MRI results. RESULTS Of 34 transfused fetuses, 26 children were born at full term. Five intrauterine fetal deaths, 1 neonatal death, and 2 terminations of pregnancy occurred. Cerebral anomalies were observed in 7/27 fetuses on MRI, including cerebellar hemorrhage or a small cerebellum. Only viral load in fetal blood appeared to be associated with brain lesions (11.5 log10 copies/mL [10.5-12.5] in case of abnormal MRI results vs. 9.5 log10 copies/mL [7.8-10.0]; p = 0.05). CONCLUSIONS Among the fetuses transfused for B19V infection, 26% presented with prenatal abnormal cerebral imaging results. In our study, viral load in fetal blood appeared to be the only factor associated with fetal brain lesions.","author":[{"dropping-particle":"","family":"Maisonneuve","given":"Emeline","non-dropping-particle":"","parse-names":false,"suffix":""},{"dropping-particle":"","family":"Garel","given":"Catherine","non-dropping-particle":"","parse-names":false,"suffix":""},{"dropping-particle":"","family":"Friszer","given":"Stéphanie","non-dropping-particle":"","parse-names":false,"suffix":""},{"dropping-particle":"","family":"Pénager","given":"Cécile","non-dropping-particle":"","parse-names":false,"suffix":""},{"dropping-particle":"","family":"Carbonne","given":"Bruno","non-dropping-particle":"","parse-names":false,"suffix":""},{"dropping-particle":"","family":"Pernot","given":"Françoise","non-dropping-particle":"","parse-names":false,"suffix":""},{"dropping-particle":"","family":"Rozenberg","given":"Flore","non-dropping-particle":"","parse-names":false,"suffix":""},{"dropping-particle":"","family":"Schnuriger","given":"Aurélie","non-dropping-particle":"","parse-names":false,"suffix":""},{"dropping-particle":"","family":"Cortey","given":"Anne","non-dropping-particle":"","parse-names":false,"suffix":""},{"dropping-particle":"","family":"Moutard","given":"Marie-Laure","non-dropping-particle":"","parse-names":false,"suffix":""},{"dropping-particle":"","family":"Jouannic","given":"Jean-Marie","non-dropping-particle":"","parse-names":false,"suffix":""}],"container-title":"Fetal Diagnosis and Therapy","id":"ITEM-1","issued":{"date-parts":[["2018"]]},"title":"Fetal Brain Injury Associated with Parvovirus B19 Congenital Infection Requiring Intrauterine Transfusion","type":"article-journal"},"uris":["http://www.mendeley.com/documents/?uuid=035e2e9c-4ad8-4de5-8207-23a5d38d55ac"]}],"mendeley":{"formattedCitation":"(65)","plainTextFormattedCitation":"(65)","previouslyFormattedCitation":"(65)"},"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nicl.2019.102139","abstract":"Down Syndrome (DS) is the most frequent genetic cause of intellectual disability with a wide spectrum of neurodevelopmental outcomes. At present, the relationship between structural brain morphology and the spectrum of cognitive phenotypes in DS, is not well understood. This study aimed to quantify development of the fetal and neonatal brain in DS using dedicated, optimised and motion-corrected in-vivo magnetic resonance imaging (MRI). We detected deviations in development and altered regional brain growth in the fetus with DS from 21 weeks’ gestation, when compared to age-matched controls. Reduced cerebellar volume was apparent in the second trimester with significant alteration in cortical growth becoming evident during the third trimester. Developmental abnormalities in the cortex and cerebellum are likely substrates for later neurocognitive impairment, and ongoing studies will allow us to confirm the role of antenatal MRI as an early biomarker for subsequent cognitive ability in DS. In the era of rapidly developing technologies, it is hoped that the results of this study will assist counselling for prospective parents.","author":[{"dropping-particle":"","family":"Patkee","given":"Prachi A.","non-dropping-particle":"","parse-names":false,"suffix":""},{"dropping-particle":"","family":"Baburamani","given":"Ana A.","non-dropping-particle":"","parse-names":false,"suffix":""},{"dropping-particle":"","family":"Kyriakopoulou","given":"Vanessa","non-dropping-particle":"","parse-names":false,"suffix":""},{"dropping-particle":"","family":"Davidson","given":"Alice","non-dropping-particle":"","parse-names":false,"suffix":""},{"dropping-particle":"","family":"Avini","given":"Elhaam","non-dropping-particle":"","parse-names":false,"suffix":""},{"dropping-particle":"","family":"Dimitrova","given":"Ralica","non-dropping-particle":"","parse-names":false,"suffix":""},{"dropping-particle":"","family":"Allsop","given":"Joanna","non-dropping-particle":"","parse-names":false,"suffix":""},{"dropping-particle":"","family":"Hughes","given":"Emer","non-dropping-particle":"","parse-names":false,"suffix":""},{"dropping-particle":"","family":"Kangas","given":"Johanna","non-dropping-particle":"","parse-names":false,"suffix":""},{"dropping-particle":"","family":"McAlonan","given":"Grainne","non-dropping-particle":"","parse-names":false,"suffix":""},{"dropping-particle":"","family":"Rutherford","given":"Mary A.","non-dropping-particle":"","parse-names":false,"suffix":""}],"container-title":"NeuroImage: Clinical","id":"ITEM-1","issue":"2020","issued":{"date-parts":[["2019"]]},"page":"102139","publisher":"Elsevier","title":"Early alterations in cortical and cerebellar regional brain growth in Down Syndrome: An in-vivo fetal and neonatal MRI assessment","type":"article-journal","volume":"25"},"uris":["http://www.mendeley.com/documents/?uuid=2c010fe3-5b6a-4f08-b3a9-1181962b33ed"]}],"mendeley":{"formattedCitation":"(66)","plainTextFormattedCitation":"(66)","previouslyFormattedCitation":"(66)"},"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6)</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8-4272-z","ISSN":"14321998","abstract":"BACKGROUND: Many infants with congenital diaphragmatic hernia (CDH) show brain abnormality on postnatal brain MRI related to severity of CDH, degree of lung hypoplasia, intrathoracic liver, right diaphragmatic hernia and large diaphragmatic defect. It is not known whether these factors affect brain growth in utero in CDH. OBJECTIVE: To assess prenatal brain morphometry and abnormalities on fetal MR in congenital diaphragmatic hernia. MATERIALS AND METHODS: We retrospectively reviewed 109 fetal MRIs in 63 fetuses with CDH from 2009 to 2014 (27 died before discharge, 36 survived to discharge). We compared brain injury and gestational-age-corrected z-scores of brain measurements between survivors and non-survivors. We assessed correlations between brain abnormalities and CDH severity. RESULTS: Enlarged extraaxial space was the most common abnormality, frequently seen on fetal MRI at &gt;28 weeks of gestation, similar in survivors versus non-survivors. Anteroposterior cerebellar vermis dimension at &gt;28 weeks of gestation was smaller in non-survivors compared to survivors (P=.02) and positively correlated with observed/expected total fetal lung volume (P=.01). Transverse cerebellar diameter at &gt;28 weeks of gestation was also positively correlated with observed/expected total fetal lung volume (P=.04). We did not identify maturational delay, abnormal parenchymal signal or intracranial hemorrhage on fetal MRI. CONCLUSION: Enlarged extraaxial spaces in the third trimester was the most common abnormality on fetal MRI in congenital diaphragmatic hernia. Cerebellar dimensions on fetal MRI are associated with CDH severity. There was no major brain parenchymal injury on fetal MRI, even in the third trimester, in CDH survivors and non-survivors.","author":[{"dropping-particle":"","family":"Radhakrishnan","given":"Rupa","non-dropping-particle":"","parse-names":false,"suffix":""},{"dropping-particle":"","family":"Merhar","given":"Stephanie L.","non-dropping-particle":"","parse-names":false,"suffix":""},{"dropping-particle":"","family":"Burns","given":"Patricia","non-dropping-particle":"","parse-names":false,"suffix":""},{"dropping-particle":"","family":"Zhang","given":"Bin","non-dropping-particle":"","parse-names":false,"suffix":""},{"dropping-particle":"","family":"Lim","given":"Foong Yen","non-dropping-particle":"","parse-names":false,"suffix":""},{"dropping-particle":"","family":"Kline-Fath","given":"Beth M.","non-dropping-particle":"","parse-names":false,"suffix":""}],"container-title":"Pediatric Radiology","id":"ITEM-1","issued":{"date-parts":[["2019"]]},"page":"217-223","publisher":"Pediatric Radiology","title":"Fetal brain morphometry on prenatal magnetic resonance imaging in congenital diaphragmatic hernia","type":"article-journal","volume":"49"},"uris":["http://www.mendeley.com/documents/?uuid=a244befe-3795-4515-bbb6-574f83bbe070"]}],"mendeley":{"formattedCitation":"(67)","plainTextFormattedCitation":"(67)","previouslyFormattedCitation":"(67)"},"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7)</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crad.2019.02.017","ISBN":"4176277351","ISSN":"1365229X","abstract":"AIM: To test a new parameter to assess the position of the fetal cerebellar vermis in the posterior fossa (PF) using intrauterine magnetic resonance imaging (MRI). MATERIALS AND METHODS: The angle between the cerebellar vermis and the internal occipital crest (vermian–crest angle, VCA) was assessed retrospectively using MRI in fetuses with and without PF anomalies. Spearman's rank test was used to investigate correlation of the VCA with gestational age (GA). Groups were compared using Student's t-test and the one-way analysis of variance (ANOVA) with the Bonferroni adjustment. Box-and-whisker plots were also used. RESULTS: One hundred and two normal cases were identified. Mean±SD GA at MRI was 26.5±2.8 weeks (range: 22–32 weeks). The VCA was 64.49±11.5° independently of GA (r=0.19; p=0.12). In addition, 30 fetuses at 19–28 weeks were identified with Blake's pouch cyst (BPC; n=5), Dandy–Walker malformation (DWM; n=12), mega cisterna magna (MCM; n=10), and vermian hypoplasia (VH; n=3). The VCA was significantly different in the DWM (p&lt;0.001) and BPC (p&lt;0.001) subgroups, but was not significantly different in cases of VH (p=0.84) and MCM (p=0.95) in comparison with controls. CONCLUSIONS: A new method to assess vermian position within the PF using intrauterine MRI was assessed. In combination with the other existing parameters, it may be helpful for addressing the categorisation of upward rotation of the fetal cerebellar vermis; however, further studies are necessary to strengthen the present findings.","author":[{"dropping-particle":"","family":"Spinelli","given":"M","non-dropping-particle":"","parse-names":false,"suffix":""},{"dropping-particle":"","family":"Wiest","given":"R","non-dropping-particle":"","parse-names":false,"suffix":""},{"dropping-particle":"","family":"Meglio","given":"L.","non-dropping-particle":"Di","parse-names":false,"suffix":""},{"dropping-particle":"","family":"Baumann","given":"M","non-dropping-particle":"","parse-names":false,"suffix":""},{"dropping-particle":"","family":"Raio","given":"L","non-dropping-particle":"","parse-names":false,"suffix":""},{"dropping-particle":"","family":"Surbek","given":"D","non-dropping-particle":"","parse-names":false,"suffix":""}],"container-title":"Clinical Radiology","id":"ITEM-1","issue":"6","issued":{"date-parts":[["2019"]]},"page":"489.e1-489.e7","publisher":"Elsevier","title":"The “vermian–crest angle”: does it allow accurate categorisation of fetal upward rotation of cerebellar vermis on intrauterine MRI? A pilot study","type":"article-journal","volume":"74"},"uris":["http://www.mendeley.com/documents/?uuid=5f3c42a5-e7e9-4267-8956-6cf6b8598289"]}],"mendeley":{"formattedCitation":"(68)","plainTextFormattedCitation":"(68)","previouslyFormattedCitation":"(68)"},"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8)</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81-015-2899-8","ISSN":"14330350","abstract":"BACKGROUND AND PURPOSE: Neural structures in the posterior fossa grow at different rates during development. While there are computationally intensive approaches to analyze growth of the cerebellum and brainstem, there is a paucity of information about summary measures of normal posterior fossa development suitable for real-time clinical use. The present study investigates changes in the trajectory of the tentorium as measured by the occipital and tentorial angles at different stages of development., METHODS: A retrospective study was conducted drawing from a Boston Children's Hospital database of over 1500 magnetic resonance imaging (MRI) studies. The imaging study population included fetuses older than 20 gestational weeks and children between the ages of 0 and 10 years. Two parameters were measured for all subjects: (1) the tentorial angle (the angle between the tentorium and a line from the internal occipital protuberance to the tuberculum sellae) and (2) the occipital angle (the angle between the tentorium and a line from the internal occipital protuberance to the opisthion). Descriptive statistics were used to analyze the study cohort., RESULTS: We reviewed 1510 brain MRI studies, and 367 studies met the inclusion criteria (125 fetal and 242 postnatal studies). During fetal development, the inclination of the tentorium showed an ascending course, while it plateaus after birth., CONCLUSIONS: During the second and third trimesters, the tentorial and occipital angles steadily increase reflecting the dynamic growth of the posterior fossa structures. Postnatally, the tentorial angle decreases and the tentorium slopes downward and plateaus, possibly due to stabilization of posterior fossa development and ongoing growth of the cerebrum. Together, these findings suggest that the tentorial angle can serve as an imaging biomarker of posterior fossa development during the second half of fetal life.","author":[{"dropping-particle":"","family":"Rehder","given":"Roberta","non-dropping-particle":"","parse-names":false,"suffix":""},{"dropping-particle":"","family":"Yang","given":"Edward","non-dropping-particle":"","parse-names":false,"suffix":""},{"dropping-particle":"","family":"Cohen","given":"Alan R.","non-dropping-particle":"","parse-names":false,"suffix":""}],"container-title":"Child's Nervous System","id":"ITEM-1","issue":"3","issued":{"date-parts":[["2016"]]},"page":"441-450","title":"Variation of the slope of the tentorium during childhood","type":"article-journal","volume":"32"},"uris":["http://www.mendeley.com/documents/?uuid=4efb705f-18bc-49aa-9d84-29be8095b175"]}],"mendeley":{"formattedCitation":"(69)","plainTextFormattedCitation":"(69)","previouslyFormattedCitation":"(69)"},"properties":{"noteIndex":0},"schema":"https://github.com/citation-style-language/schema/raw/master/csl-citation.json"}</w:instrText>
      </w:r>
      <w:r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9)</w:t>
      </w:r>
      <w:r w:rsidRPr="00566261">
        <w:rPr>
          <w:rFonts w:ascii="Calibri" w:hAnsi="Calibri" w:cs="Calibri"/>
          <w:color w:val="000000" w:themeColor="text1"/>
        </w:rPr>
        <w:fldChar w:fldCharType="end"/>
      </w:r>
      <w:r w:rsidRPr="00566261">
        <w:rPr>
          <w:rFonts w:ascii="Calibri" w:hAnsi="Calibri" w:cs="Calibri"/>
          <w:color w:val="000000" w:themeColor="text1"/>
        </w:rPr>
        <w:t xml:space="preserve"> (Fig. 1)</w:t>
      </w:r>
      <w:r>
        <w:rPr>
          <w:rFonts w:ascii="Calibri" w:hAnsi="Calibri" w:cs="Calibri"/>
          <w:color w:val="000000" w:themeColor="text1"/>
        </w:rPr>
        <w:t>(</w:t>
      </w:r>
      <w:r w:rsidR="007C605E">
        <w:rPr>
          <w:rFonts w:ascii="Calibri" w:hAnsi="Calibri" w:cs="Calibri"/>
          <w:color w:val="000000" w:themeColor="text1"/>
        </w:rPr>
        <w:t xml:space="preserve">Supplementary </w:t>
      </w:r>
      <w:r>
        <w:rPr>
          <w:rFonts w:ascii="Calibri" w:hAnsi="Calibri" w:cs="Calibri"/>
          <w:color w:val="000000" w:themeColor="text1"/>
        </w:rPr>
        <w:t>Table 1)</w:t>
      </w:r>
      <w:r w:rsidRPr="00566261">
        <w:rPr>
          <w:rFonts w:ascii="Calibri" w:hAnsi="Calibri" w:cs="Calibri"/>
          <w:color w:val="000000" w:themeColor="text1"/>
        </w:rPr>
        <w:t xml:space="preserve">. </w:t>
      </w:r>
      <w:r>
        <w:rPr>
          <w:rFonts w:ascii="Calibri" w:hAnsi="Calibri" w:cs="Calibri"/>
          <w:color w:val="000000" w:themeColor="text1"/>
        </w:rPr>
        <w:t>Separate publications with duplicated data from those included were assessed.</w:t>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01/683656","author":[{"dropping-particle":"","family":"Patkee","given":"Prachi","non-dropping-particle":"","parse-names":false,"suffix":""},{"dropping-particle":"","family":"Davidson","given":"Alice","non-dropping-particle":"","parse-names":false,"suffix":""},{"dropping-particle":"","family":"Kyriakopoulou","given":"Vanessa","non-dropping-particle":"","parse-names":false,"suffix":""}],"container-title":"bioRxiv","id":"ITEM-1","issue":"June","issued":{"date-parts":[["2019"]]},"title":"Early alterations in cortical and cerebellar regional brain growth in Down Syndrome : An in-vivo fetal and neonatal MRI assessment","type":"article-journal"},"uris":["http://www.mendeley.com/documents/?uuid=28cfe2c6-89e1-4ce5-a5c2-6b650b83dc0a"]}],"mendeley":{"formattedCitation":"(70)","plainTextFormattedCitation":"(70)","previouslyFormattedCitation":"(70)"},"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0)</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81-003-0767-4","ISSN":"02567040","abstract":"PURPOSE: Up until the last 10 years, normal cerebral gestational landmarks were assessed by ultrasonographic and fetopathologic studies. The purpose of this paper is to display the possibilities provided by fetal MRI in the evaluation of fetal cerebral biometry, normal sulcation and myelination. METHODS: Two hundred and twenty-five fetuses (with a normal brain) were studied prospectively using a standardised method. The gestational age ranged from 22 to 38 weeks. The main data concerning biometry of various cerebral structures at those terms are given. DISCUSSION: In contrast to ultrasound, MRI allows measurements of brain (and not skull), which are available independently of the position of the fetal head. The timing of the appearance of the different sulci is also available using MRI. It is considered to be a good marker of fetal brain maturation. The biochemical modifications contemporary to myelination make it possible to evaluate this phenomenon in the fetal brain using MRI.","author":[{"dropping-particle":"","family":"Garel","given":"Catherine","non-dropping-particle":"","parse-names":false,"suffix":""},{"dropping-particle":"","family":"Chantrel","given":"Emmanuel","non-dropping-particle":"","parse-names":false,"suffix":""},{"dropping-particle":"","family":"Elmaleh","given":"Monique","non-dropping-particle":"","parse-names":false,"suffix":""},{"dropping-particle":"","family":"Brisse","given":"Hervé","non-dropping-particle":"","parse-names":false,"suffix":""},{"dropping-particle":"","family":"Sebag","given":"Guy","non-dropping-particle":"","parse-names":false,"suffix":""}],"container-title":"Child's Nervous System","id":"ITEM-1","issue":"7-8","issued":{"date-parts":[["2003"]]},"page":"422-425","title":"Fetal MRI: Normal gestational landmarks for cerebral biometry, gyration and myelination","type":"article-journal","volume":"19"},"uris":["http://www.mendeley.com/documents/?uuid=e70ab8a6-2856-4abe-90c5-8849919b926a"]}],"mendeley":{"formattedCitation":"(71)","plainTextFormattedCitation":"(71)","previouslyFormattedCitation":"(71)"},"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1)</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earlhumdev.2011.12.026","ISSN":"03783782","abstract":"Objectives: We used magnetic resonance imaging (MRI) to perform volumetry of foetuses with and without growth restriction, and identify deviations in organ growth. Study design: 20 growth restricted and 19 normal foetuses were scanned once during pregnancy at gestational age 20.53-36.57. weeks. MRI scans were performed on a 1.5. T system using ssFSE sequences. Manual segmentation of whole body, brain, heart, lung, liver, thymus and kidney volume was performed. Data on the severity of foetal growth restriction and pregnancy outcome was collected. Results: There was a significant reduction in foetal whole body volume and volume of all internal organs except the brain in growth restricted foetuses. A brain:liver ratio above 3.0 was associated with a 3.3 fold increase in risk of perinatal mortality (95% CI = 1.68-6.47). Conclusion: MRI provides an accurate assessment of feotal organ growth. It may have a role to play in monitoring disease severity and the effect of future interventions. © 2012 Elsevier Ltd.","author":[{"dropping-particle":"","family":"Damodaram","given":"Mellisa S.","non-dropping-particle":"","parse-names":false,"suffix":""},{"dropping-particle":"","family":"Story","given":"Lisa","non-dropping-particle":"","parse-names":false,"suffix":""},{"dropping-particle":"","family":"Eixarch","given":"Elisanda","non-dropping-particle":"","parse-names":false,"suffix":""},{"dropping-particle":"","family":"Patkee","given":"Prachi","non-dropping-particle":"","parse-names":false,"suffix":""},{"dropping-particle":"","family":"Patel","given":"Abhilasha","non-dropping-particle":"","parse-names":false,"suffix":""},{"dropping-particle":"","family":"Kumar","given":"Sailesh","non-dropping-particle":"","parse-names":false,"suffix":""},{"dropping-particle":"","family":"Rutherford","given":"Mary","non-dropping-particle":"","parse-names":false,"suffix":""}],"container-title":"Early Human Development","id":"ITEM-1","issued":{"date-parts":[["2012"]]},"page":"S35-S40","title":"Foetal volumetry using Magnetic Resonance Imaging in intrauterine growth restriction","type":"article-journal","volume":"88"},"uris":["http://www.mendeley.com/documents/?uuid=db16504a-a8d3-4b13-abf8-a9cf94878903"]}],"mendeley":{"formattedCitation":"(72)","plainTextFormattedCitation":"(72)","previouslyFormattedCitation":"(72)"},"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2)</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Woitek","given":"R.","non-dropping-particle":"","parse-names":false,"suffix":""},{"dropping-particle":"","family":"Kasprian","given":"G.","non-dropping-particle":"","parse-names":false,"suffix":""},{"dropping-particle":"","family":"Weber","given":"M.","non-dropping-particle":"","parse-names":false,"suffix":""},{"dropping-particle":"","family":"Asenbaum","given":"U.","non-dropping-particle":"","parse-names":false,"suffix":""},{"dropping-particle":"","family":"P. Berzaczy","given":"D.","non-dropping-particle":"","parse-names":false,"suffix":""},{"dropping-particle":"","family":"Kulemann","given":"V.","non-dropping-particle":"","parse-names":false,"suffix":""},{"dropping-particle":"","family":"Bettelheim","given":"D.","non-dropping-particle":"","parse-names":false,"suffix":""},{"dropping-particle":"","family":"Czech","given":"T.","non-dropping-particle":"","parse-names":false,"suffix":""},{"dropping-particle":"","family":"Brugger","given":"P. C.","non-dropping-particle":"","parse-names":false,"suffix":""},{"dropping-particle":"","family":"Prayer","given":"D.","non-dropping-particle":"","parse-names":false,"suffix":""}],"id":"ITEM-1","issued":{"date-parts":[["2001"]]},"page":"43","title":"Measurements of the posterior fossa on fetal MRI in open and closed neural tube defects","type":"article-journal"},"uris":["http://www.mendeley.com/documents/?uuid=3560b643-0cf6-4c07-bfc9-9bc66a43c916"]}],"mendeley":{"formattedCitation":"(73)","plainTextFormattedCitation":"(73)","previouslyFormattedCitation":"(73)"},"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3)</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Ber","given":"R","non-dropping-particle":"","parse-names":false,"suffix":""},{"dropping-particle":"","family":"Hoffmann","given":"C","non-dropping-particle":"","parse-names":false,"suffix":""},{"dropping-particle":"","family":"Shashar","given":"D","non-dropping-particle":"","parse-names":false,"suffix":""},{"dropping-particle":"","family":"Bar-Yosef","given":"O","non-dropping-particle":"","parse-names":false,"suffix":""},{"dropping-particle":"","family":"Konen","given":"E","non-dropping-particle":"","parse-names":false,"suffix":""},{"dropping-particle":"","family":"Achiron","given":"R","non-dropping-particle":"","parse-names":false,"suffix":""},{"dropping-particle":"","family":"Katorza","given":"E","non-dropping-particle":"","parse-names":false,"suffix":""}],"container-title":"Ultrasound in Obstetrics &amp; Gynecology","id":"ITEM-1","issue":"Suppl.1","issued":{"date-parts":[["2014"]]},"page":"322","title":"Normal fetal posterior fossa in magnetic resonance imaging: new biometric reference data and possible clinical significance","type":"article-journal","volume":"44"},"uris":["http://www.mendeley.com/documents/?uuid=7a24e680-d171-4c72-be02-6484f99a7fcc"]}],"mendeley":{"formattedCitation":"(74)","plainTextFormattedCitation":"(74)","previouslyFormattedCitation":"(74)"},"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4)</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Parad","given":"R E","non-dropping-particle":"","parse-names":false,"suffix":""},{"dropping-particle":"","family":"Stamoulis","given":"C","non-dropping-particle":"","parse-names":false,"suffix":""},{"dropping-particle":"","family":"Levine","given":"D","non-dropping-particle":"","parse-names":false,"suffix":""},{"dropping-particle":"","family":"Feldman","given":"H","non-dropping-particle":"","parse-names":false,"suffix":""},{"dropping-particle":"","family":"Parad","given":"R B","non-dropping-particle":"","parse-names":false,"suffix":""},{"dropping-particle":"","family":"Estroff","given":"J A","non-dropping-particle":"","parse-names":false,"suffix":""}],"container-title":"Ultrasound in Obstetrics &amp; Gynecology","id":"ITEM-1","issue":"Suppl. 1","issued":{"date-parts":[["2017"]]},"page":"264","title":"Correlation between ultrasound and MRI measurements of the fetal cerebellum performed on the same day","type":"article-journal","volume":"50"},"uris":["http://www.mendeley.com/documents/?uuid=c6dae289-fbf7-43ae-a31d-63044beec945"]}],"mendeley":{"formattedCitation":"(75)","plainTextFormattedCitation":"(75)","previouslyFormattedCitation":"(75)"},"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5)</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Katorza","given":"E.","non-dropping-particle":"","parse-names":false,"suffix":""},{"dropping-particle":"","family":"Bertucci","given":"E.","non-dropping-particle":"","parse-names":false,"suffix":""},{"dropping-particle":"","family":"C.Hoffmann","given":"","non-dropping-particle":"","parse-names":false,"suffix":""},{"dropping-particle":"","family":"Y.Gilboa","given":"","non-dropping-particle":"","parse-names":false,"suffix":""},{"dropping-particle":"","family":"Achiron","given":"R.","non-dropping-particle":"","parse-names":false,"suffix":""}],"container-title":"Ultrasound in Obstetrics &amp; Gynecology","id":"ITEM-1","issue":"Suppl. 1","issued":{"date-parts":[["2012"]]},"page":"219-220","title":"Vermian biometry in normal fetal posterior fossa: comparing 3D ultrasonographic method measurements with 2D ultrasonographic method and magnetic resonance imaging","type":"article-journal","volume":"40"},"uris":["http://www.mendeley.com/documents/?uuid=0e37c8e6-f040-4817-8720-b9ea0e0a8109"]}],"mendeley":{"formattedCitation":"(76)","plainTextFormattedCitation":"(76)","previouslyFormattedCitation":"(76)"},"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6)</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 Investig Med","id":"ITEM-1","issued":{"date-parts":[["2016"]]},"page":"317","title":"Synchronous aberrant cerebellar and opercular development in fetuses and neonates with congenital heart disease","type":"article-journal","volume":"64"},"uris":["http://www.mendeley.com/documents/?uuid=3d5125c4-325a-468c-b923-6a71e35a615b"]}],"mendeley":{"formattedCitation":"(77)","plainTextFormattedCitation":"(77)","previouslyFormattedCitation":"(77)"},"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7)</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36/jim-d-15-00013.421","ISSN":"1708-8267","abstract":"Purpose of Study Abnormal development of the operculum and cerebellum has been noted in patients with CHD. Cingo-opercular and cerebellar brain networks are known to be critical in multi-domain cognitive control including language function and motor components of speech. The aim of this study is to correlate serial fetal and neonatal structural measurements of the operculum and cerebellum with early neurodevelopmental outcomes in CHD patients. Methods Used CHD fetuses were prospectively enrolled from January 2011 to June 2015. Serial fetal (1.5T) and postnatal pre- and post-operative (3T) MRI were completed in the CHD patients. Neurodevelopment was assessed via Battelle Developmental Inventory, Second Edition at 9 to 37 months of age. Multivariate regression was used for statistical analysis. Gestational age (GA) was corrected for with additional analysis. Summary of Results A total of eleven CHD fetuses were enrolled who underwent serial pre- and postnatal imaging and infant neurodevelopmental testing. In the CHD group, when adjusted for GA, an enlarged pre-op bilateral operculum width and right operculum width correlated with a lower performance on the Expressive Communication subtest. Similar significant correlations were delineated for the left operculum outer width and right operculum length and the Self-Care Score. Additionally, increased cerebellum inferior vermis width, when corrected for GA, was predictive of a decreased performance in the Receptive Communication, Attention and Memory scores. Conclusions Altered fetal and neonatal opercular and cerebellar measurements may be predictive of specific neurodevelopmental abnormalities in CHD patients. These results suggest that the cingulo-opercular and cerebellar cognitive control brain network are at risk in CHD patients. Further studies are warranted to determine whether opercular and cerebellar structural assessment can prognosticate neurodevelopmental risks among CHD patients.","author":[{"dropping-particle":"","family":"Wong","given":"A","non-dropping-particle":"","parse-names":false,"suffix":""},{"dropping-particle":"","family":"O'Neil","given":"S","non-dropping-particle":"","parse-names":false,"suffix":""},{"dropping-particle":"","family":"Chavez","given":"T","non-dropping-particle":"","parse-names":false,"suffix":""},{"dropping-particle":"","family":"Lai","given":"H","non-dropping-particle":"","parse-names":false,"suffix":""},{"dropping-particle":"","family":"Panigrahy","given":"A","non-dropping-particle":"","parse-names":false,"suffix":""},{"dropping-particle":"","family":"Paquette","given":"L","non-dropping-particle":"","parse-names":false,"suffix":""}],"container-title":"Journal of Investigative Medicine","id":"ITEM-1","issued":{"date-parts":[["2016"]]},"page":"317-318","title":"Serial cerebellar and opercular structural development of fetuses and neonates with congenital heart disease (CHD) correlated with early neurodevelopmental outcomes","type":"article-journal","volume":"64"},"uris":["http://www.mendeley.com/documents/?uuid=c696f2d0-9ccd-4ff0-b26e-2edb62f346c1"]}],"mendeley":{"formattedCitation":"(78)","plainTextFormattedCitation":"(78)","previouslyFormattedCitation":"(78)"},"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8)</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aylor-Clarke","given":"M","non-dropping-particle":"","parse-names":false,"suffix":""},{"dropping-particle":"","family":"Allsop","given":"J M","non-dropping-particle":"","parse-names":false,"suffix":""},{"dropping-particle":"","family":"McGuinness","given":"A","non-dropping-particle":"","parse-names":false,"suffix":""},{"dropping-particle":"","family":"Wimalasundera","given":"R C","non-dropping-particle":"","parse-names":false,"suffix":""},{"dropping-particle":"","family":"Gardiner","given":"H M","non-dropping-particle":"","parse-names":false,"suffix":""},{"dropping-particle":"","family":"Rutherford","given":"M A","non-dropping-particle":"","parse-names":false,"suffix":""}],"container-title":"Archives of Disease in Childhood: Fetal and Neonatal Edition","id":"ITEM-1","issue":"Suppl 1","issued":{"date-parts":[["2011"]]},"page":"Fa70","title":"Twin-twin transfusion syndrome: fetal MRI measurement of intrapair differences in brain biometry","type":"article-journal","volume":"96"},"uris":["http://www.mendeley.com/documents/?uuid=0f47cf74-8e8c-4cc9-820c-322515db016d"]}],"mendeley":{"formattedCitation":"(79)","plainTextFormattedCitation":"(79)","previouslyFormattedCitation":"(79)"},"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79)</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Zare","given":"Megan","non-dropping-particle":"","parse-names":false,"suffix":""},{"dropping-particle":"","family":"Chapman","given":"Teresa","non-dropping-particle":"","parse-names":false,"suffix":""},{"dropping-particle":"","family":"Menashe","given":"Sarah","non-dropping-particle":"","parse-names":false,"suffix":""},{"dropping-particle":"","family":"Alessio","given":"Adam","non-dropping-particle":"","parse-names":false,"suffix":""},{"dropping-particle":"","family":"Ishak","given":"Gisele","non-dropping-particle":"","parse-names":false,"suffix":""}],"container-title":"Pediatric Radiology","id":"ITEM-1","issue":"Suppl 1","issued":{"date-parts":[["2018"]]},"page":"S142","title":"Establishment of normative values for the fetal posterior fossa by MRI.","type":"article-journal","volume":"48"},"uris":["http://www.mendeley.com/documents/?uuid=f2b56048-d108-4049-8294-f657069c37c1"]}],"mendeley":{"formattedCitation":"(80)","plainTextFormattedCitation":"(80)","previouslyFormattedCitation":"(80)"},"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80)</w:t>
      </w:r>
      <w:r>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7-3809-x","ISSN":"0301-0449","author":[{"dropping-particle":"","family":"Radhakrishnan","given":"Rupa","non-dropping-particle":"","parse-names":false,"suffix":""},{"dropping-particle":"","family":"Merhar","given":"Stephanie","non-dropping-particle":"","parse-names":false,"suffix":""},{"dropping-particle":"","family":"Burns","given":"Patricia","non-dropping-particle":"","parse-names":false,"suffix":""},{"dropping-particle":"","family":"Zhang","given":"Bin","non-dropping-particle":"","parse-names":false,"suffix":""},{"dropping-particle":"","family":"Lim","given":"Foong-Yen","non-dropping-particle":"","parse-names":false,"suffix":""},{"dropping-particle":"","family":"Kline-Fath","given":"Beth","non-dropping-particle":"","parse-names":false,"suffix":""}],"container-title":"Pediatric Radiology","id":"ITEM-1","issue":"Suppl 1","issued":{"date-parts":[["2017"]]},"page":"S91","title":"Fetal MRI Assessment of Prenatal Brain Injury in Congenital Diaphragmatic Hernia","type":"article-journal","volume":"47"},"uris":["http://www.mendeley.com/documents/?uuid=c20636c8-c701-4f0d-866b-b192b04ffa58"]}],"mendeley":{"formattedCitation":"(81)","plainTextFormattedCitation":"(81)","previouslyFormattedCitation":"(81)"},"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81)</w:t>
      </w:r>
      <w:r>
        <w:rPr>
          <w:rFonts w:ascii="Calibri" w:hAnsi="Calibri" w:cs="Calibri"/>
          <w:color w:val="000000" w:themeColor="text1"/>
        </w:rPr>
        <w:fldChar w:fldCharType="end"/>
      </w:r>
    </w:p>
    <w:p w14:paraId="50054879" w14:textId="77777777" w:rsidR="000C3188" w:rsidRDefault="000C3188" w:rsidP="00FC5D5C">
      <w:pPr>
        <w:spacing w:line="480" w:lineRule="auto"/>
        <w:rPr>
          <w:rFonts w:ascii="Calibri" w:hAnsi="Calibri" w:cs="Calibri"/>
          <w:i/>
          <w:iCs/>
          <w:color w:val="000000" w:themeColor="text1"/>
        </w:rPr>
      </w:pPr>
    </w:p>
    <w:p w14:paraId="4B91E6B9" w14:textId="28B88782" w:rsidR="00765DFF" w:rsidRDefault="00765DFF" w:rsidP="00FC5D5C">
      <w:pPr>
        <w:spacing w:line="480" w:lineRule="auto"/>
        <w:rPr>
          <w:rFonts w:ascii="Calibri" w:hAnsi="Calibri" w:cs="Calibri"/>
          <w:i/>
          <w:iCs/>
          <w:color w:val="000000" w:themeColor="text1"/>
        </w:rPr>
      </w:pPr>
      <w:r>
        <w:rPr>
          <w:rFonts w:ascii="Calibri" w:hAnsi="Calibri" w:cs="Calibri"/>
          <w:i/>
          <w:iCs/>
          <w:color w:val="000000" w:themeColor="text1"/>
        </w:rPr>
        <w:t>Studies included</w:t>
      </w:r>
    </w:p>
    <w:p w14:paraId="4BF2E1CA" w14:textId="77777777" w:rsidR="00BC61FA" w:rsidRPr="00BC61FA" w:rsidRDefault="00BC61FA" w:rsidP="00FC5D5C">
      <w:pPr>
        <w:spacing w:line="480" w:lineRule="auto"/>
        <w:rPr>
          <w:rFonts w:ascii="Calibri" w:hAnsi="Calibri" w:cs="Calibri"/>
          <w:color w:val="000000" w:themeColor="text1"/>
        </w:rPr>
      </w:pPr>
    </w:p>
    <w:p w14:paraId="3FCCD601" w14:textId="77777777" w:rsidR="00BC61FA" w:rsidRPr="00566261" w:rsidRDefault="00BC61FA" w:rsidP="00FC5D5C">
      <w:pPr>
        <w:spacing w:line="480" w:lineRule="auto"/>
        <w:rPr>
          <w:rFonts w:ascii="Calibri" w:hAnsi="Calibri" w:cs="Calibri"/>
          <w:color w:val="000000" w:themeColor="text1"/>
        </w:rPr>
      </w:pPr>
      <w:r w:rsidRPr="00566261">
        <w:rPr>
          <w:rFonts w:ascii="Calibri" w:hAnsi="Calibri" w:cs="Calibri"/>
          <w:color w:val="000000" w:themeColor="text1"/>
        </w:rPr>
        <w:t xml:space="preserve">&lt;FIGURE 1&gt; </w:t>
      </w:r>
    </w:p>
    <w:p w14:paraId="6E3326A4" w14:textId="77777777" w:rsidR="00BC61FA" w:rsidRPr="00BC61FA" w:rsidRDefault="00BC61FA" w:rsidP="00FC5D5C">
      <w:pPr>
        <w:spacing w:line="480" w:lineRule="auto"/>
        <w:rPr>
          <w:rFonts w:ascii="Calibri" w:hAnsi="Calibri" w:cs="Calibri"/>
          <w:color w:val="000000" w:themeColor="text1"/>
        </w:rPr>
      </w:pPr>
    </w:p>
    <w:p w14:paraId="4668FBF7" w14:textId="3BB4FE54" w:rsidR="00765DFF" w:rsidRPr="007C605E" w:rsidRDefault="00765DFF" w:rsidP="00FC5D5C">
      <w:pPr>
        <w:spacing w:line="480" w:lineRule="auto"/>
        <w:rPr>
          <w:rFonts w:ascii="Calibri" w:hAnsi="Calibri" w:cs="Calibri"/>
          <w:color w:val="70AD47" w:themeColor="accent6"/>
        </w:rPr>
      </w:pPr>
      <w:r w:rsidRPr="00566261">
        <w:rPr>
          <w:rFonts w:ascii="Calibri" w:hAnsi="Calibri" w:cs="Calibri"/>
          <w:color w:val="000000" w:themeColor="text1"/>
        </w:rPr>
        <w:tab/>
      </w:r>
      <w:r w:rsidR="0065125D">
        <w:rPr>
          <w:rFonts w:ascii="Calibri" w:hAnsi="Calibri" w:cs="Calibri"/>
          <w:color w:val="000000" w:themeColor="text1"/>
        </w:rPr>
        <w:t>S</w:t>
      </w:r>
      <w:r w:rsidR="00370E49">
        <w:rPr>
          <w:rFonts w:ascii="Calibri" w:hAnsi="Calibri" w:cs="Calibri"/>
          <w:color w:val="000000" w:themeColor="text1"/>
        </w:rPr>
        <w:t xml:space="preserve">tudies </w:t>
      </w:r>
      <w:r>
        <w:rPr>
          <w:rFonts w:ascii="Calibri" w:hAnsi="Calibri" w:cs="Calibri"/>
          <w:color w:val="000000" w:themeColor="text1"/>
        </w:rPr>
        <w:t xml:space="preserve">included CNS (central nervous system) and PF abnormalities such as </w:t>
      </w:r>
      <w:r w:rsidR="006A183F">
        <w:rPr>
          <w:rFonts w:ascii="Calibri" w:hAnsi="Calibri" w:cs="Calibri"/>
          <w:color w:val="000000" w:themeColor="text1"/>
        </w:rPr>
        <w:t>“</w:t>
      </w:r>
      <w:r>
        <w:rPr>
          <w:rFonts w:ascii="Calibri" w:hAnsi="Calibri" w:cs="Calibri"/>
          <w:color w:val="000000" w:themeColor="text1"/>
        </w:rPr>
        <w:t>Dandy-Walker continuum</w:t>
      </w:r>
      <w:r w:rsidR="006A183F">
        <w:rPr>
          <w:rFonts w:ascii="Calibri" w:hAnsi="Calibri" w:cs="Calibri"/>
          <w:color w:val="000000" w:themeColor="text1"/>
        </w:rPr>
        <w:t>”</w:t>
      </w:r>
      <w:r>
        <w:rPr>
          <w:rFonts w:ascii="Calibri" w:hAnsi="Calibri" w:cs="Calibri"/>
          <w:color w:val="000000" w:themeColor="text1"/>
        </w:rPr>
        <w:t xml:space="preserve">, Joubert syndrome, </w:t>
      </w:r>
      <w:proofErr w:type="spellStart"/>
      <w:r>
        <w:rPr>
          <w:rFonts w:ascii="Calibri" w:hAnsi="Calibri" w:cs="Calibri"/>
          <w:color w:val="000000" w:themeColor="text1"/>
        </w:rPr>
        <w:t>megacisterna</w:t>
      </w:r>
      <w:proofErr w:type="spellEnd"/>
      <w:r>
        <w:rPr>
          <w:rFonts w:ascii="Calibri" w:hAnsi="Calibri" w:cs="Calibri"/>
          <w:color w:val="000000" w:themeColor="text1"/>
        </w:rPr>
        <w:t xml:space="preserve"> magna, spina bifida with associated Chiari II malformation, plus small</w:t>
      </w:r>
      <w:r w:rsidR="007A586A">
        <w:rPr>
          <w:rFonts w:ascii="Calibri" w:hAnsi="Calibri" w:cs="Calibri"/>
          <w:color w:val="000000" w:themeColor="text1"/>
        </w:rPr>
        <w:t xml:space="preserve"> f</w:t>
      </w:r>
      <w:r>
        <w:rPr>
          <w:rFonts w:ascii="Calibri" w:hAnsi="Calibri" w:cs="Calibri"/>
          <w:color w:val="000000" w:themeColor="text1"/>
        </w:rPr>
        <w:t>or</w:t>
      </w:r>
      <w:r w:rsidR="007A586A">
        <w:rPr>
          <w:rFonts w:ascii="Calibri" w:hAnsi="Calibri" w:cs="Calibri"/>
          <w:color w:val="000000" w:themeColor="text1"/>
        </w:rPr>
        <w:t xml:space="preserve"> </w:t>
      </w:r>
      <w:r>
        <w:rPr>
          <w:rFonts w:ascii="Calibri" w:hAnsi="Calibri" w:cs="Calibri"/>
          <w:color w:val="000000" w:themeColor="text1"/>
        </w:rPr>
        <w:t>gestational</w:t>
      </w:r>
      <w:r w:rsidR="007A586A">
        <w:rPr>
          <w:rFonts w:ascii="Calibri" w:hAnsi="Calibri" w:cs="Calibri"/>
          <w:color w:val="000000" w:themeColor="text1"/>
        </w:rPr>
        <w:t xml:space="preserve"> </w:t>
      </w:r>
      <w:r>
        <w:rPr>
          <w:rFonts w:ascii="Calibri" w:hAnsi="Calibri" w:cs="Calibri"/>
          <w:color w:val="000000" w:themeColor="text1"/>
        </w:rPr>
        <w:t>age</w:t>
      </w:r>
      <w:r w:rsidR="007A586A">
        <w:rPr>
          <w:rFonts w:ascii="Calibri" w:hAnsi="Calibri" w:cs="Calibri"/>
          <w:color w:val="000000" w:themeColor="text1"/>
        </w:rPr>
        <w:t xml:space="preserve"> (GA)</w:t>
      </w:r>
      <w:r>
        <w:rPr>
          <w:rFonts w:ascii="Calibri" w:hAnsi="Calibri" w:cs="Calibri"/>
          <w:color w:val="000000" w:themeColor="text1"/>
        </w:rPr>
        <w:t xml:space="preserve"> </w:t>
      </w:r>
      <w:proofErr w:type="spellStart"/>
      <w:r>
        <w:rPr>
          <w:rFonts w:ascii="Calibri" w:hAnsi="Calibri" w:cs="Calibri"/>
          <w:color w:val="000000" w:themeColor="text1"/>
        </w:rPr>
        <w:t>fetuses</w:t>
      </w:r>
      <w:proofErr w:type="spellEnd"/>
      <w:r>
        <w:rPr>
          <w:rFonts w:ascii="Calibri" w:hAnsi="Calibri" w:cs="Calibri"/>
          <w:color w:val="000000" w:themeColor="text1"/>
        </w:rPr>
        <w:t>, twin-twin transfusion syndrome, Down syndrome, congenital heart disease, congenital diaphragmatic hernia, and viral infections (parvovirus and zika).</w:t>
      </w:r>
      <w:r w:rsidR="00CA6DC2">
        <w:rPr>
          <w:rFonts w:ascii="Calibri" w:hAnsi="Calibri" w:cs="Calibri"/>
          <w:color w:val="000000" w:themeColor="text1"/>
        </w:rPr>
        <w:t xml:space="preserve"> </w:t>
      </w:r>
      <w:r>
        <w:rPr>
          <w:rFonts w:ascii="Calibri" w:hAnsi="Calibri" w:cs="Calibri"/>
          <w:color w:val="000000" w:themeColor="text1"/>
        </w:rPr>
        <w:t>Publications came from 14 countries globally, although USA was the most common country of origin (20/59), and European countries most represented (28/59).</w:t>
      </w:r>
      <w:r w:rsidR="00706B27" w:rsidRPr="00765DFF">
        <w:rPr>
          <w:rFonts w:ascii="Calibri" w:hAnsi="Calibri" w:cs="Calibri"/>
          <w:color w:val="70AD47" w:themeColor="accent6"/>
        </w:rPr>
        <w:t xml:space="preserve"> </w:t>
      </w:r>
    </w:p>
    <w:p w14:paraId="5158A37B" w14:textId="0742D1C3" w:rsidR="00CA1540" w:rsidRPr="00BC61FA" w:rsidRDefault="00765DFF" w:rsidP="00FC5D5C">
      <w:pPr>
        <w:spacing w:line="480" w:lineRule="auto"/>
        <w:rPr>
          <w:rFonts w:ascii="Calibri" w:hAnsi="Calibri" w:cs="Calibri"/>
          <w:color w:val="000000" w:themeColor="text1"/>
        </w:rPr>
      </w:pPr>
      <w:r w:rsidRPr="00BC61FA">
        <w:rPr>
          <w:rFonts w:ascii="Calibri" w:hAnsi="Calibri" w:cs="Calibri"/>
          <w:color w:val="000000" w:themeColor="text1"/>
        </w:rPr>
        <w:lastRenderedPageBreak/>
        <w:tab/>
        <w:t>Quality assessmen</w:t>
      </w:r>
      <w:r w:rsidR="00BC61FA">
        <w:rPr>
          <w:rFonts w:ascii="Calibri" w:hAnsi="Calibri" w:cs="Calibri"/>
          <w:color w:val="000000" w:themeColor="text1"/>
        </w:rPr>
        <w:t>t with QUADAS scoring</w:t>
      </w:r>
      <w:r w:rsidR="00CA154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Whiting","given":"P F","non-dropping-particle":"","parse-names":false,"suffix":""},{"dropping-particle":"","family":"Rutjes","given":"A W S","non-dropping-particle":"","parse-names":false,"suffix":""},{"dropping-particle":"","family":"Westwood","given":"M E","non-dropping-particle":"","parse-names":false,"suffix":""},{"dropping-particle":"","family":"Mallet","given":"S","non-dropping-particle":"","parse-names":false,"suffix":""},{"dropping-particle":"","family":"Deeks","given":"J J","non-dropping-particle":"","parse-names":false,"suffix":""},{"dropping-particle":"","family":"Reitsma","given":"J B","non-dropping-particle":"","parse-names":false,"suffix":""},{"dropping-particle":"","family":"Leeflang","given":"M M G","non-dropping-particle":"","parse-names":false,"suffix":""},{"dropping-particle":"","family":"Sterne","given":"J A C","non-dropping-particle":"","parse-names":false,"suffix":""},{"dropping-particle":"","family":"Bossuyt","given":"P M M","non-dropping-particle":"","parse-names":false,"suffix":""}],"container-title":"Annals of Internal Medicine","id":"ITEM-1","issue":"4","issued":{"date-parts":[["2011"]]},"page":"253-260","title":"QUADAS-2: A Revised Tool for the Quality Assessment of Diagnostic Accuracy Studies","type":"article-journal","volume":"154"},"uris":["http://www.mendeley.com/documents/?uuid=e65e7630-0cec-4a54-81d4-567757054c1c"]}],"mendeley":{"formattedCitation":"(14)","plainTextFormattedCitation":"(14)","previouslyFormattedCitation":"(14)"},"properties":{"noteIndex":0},"schema":"https://github.com/citation-style-language/schema/raw/master/csl-citation.json"}</w:instrText>
      </w:r>
      <w:r w:rsidR="00CA154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4)</w:t>
      </w:r>
      <w:r w:rsidR="00CA1540" w:rsidRPr="00566261">
        <w:rPr>
          <w:rFonts w:ascii="Calibri" w:hAnsi="Calibri" w:cs="Calibri"/>
          <w:color w:val="000000" w:themeColor="text1"/>
        </w:rPr>
        <w:fldChar w:fldCharType="end"/>
      </w:r>
      <w:r w:rsidR="00CA1540">
        <w:rPr>
          <w:rFonts w:ascii="Calibri" w:hAnsi="Calibri" w:cs="Calibri"/>
          <w:color w:val="000000" w:themeColor="text1"/>
        </w:rPr>
        <w:t xml:space="preserve"> showed </w:t>
      </w:r>
      <w:r w:rsidR="00E91348">
        <w:rPr>
          <w:rFonts w:ascii="Calibri" w:hAnsi="Calibri" w:cs="Calibri"/>
          <w:color w:val="000000" w:themeColor="text1"/>
        </w:rPr>
        <w:t>that the majority of studies included had either a high or unclear risk of bias, and high or unclear applicability concerns</w:t>
      </w:r>
      <w:r w:rsidR="00232EDC">
        <w:rPr>
          <w:rFonts w:ascii="Calibri" w:hAnsi="Calibri" w:cs="Calibri"/>
          <w:color w:val="000000" w:themeColor="text1"/>
        </w:rPr>
        <w:t xml:space="preserve"> (</w:t>
      </w:r>
      <w:r w:rsidR="007C605E">
        <w:rPr>
          <w:rFonts w:ascii="Calibri" w:hAnsi="Calibri" w:cs="Calibri"/>
          <w:color w:val="000000" w:themeColor="text1"/>
        </w:rPr>
        <w:t xml:space="preserve">Supplementary </w:t>
      </w:r>
      <w:r w:rsidR="00232EDC">
        <w:rPr>
          <w:rFonts w:ascii="Calibri" w:hAnsi="Calibri" w:cs="Calibri"/>
          <w:color w:val="000000" w:themeColor="text1"/>
        </w:rPr>
        <w:t>Table 2)</w:t>
      </w:r>
      <w:r w:rsidR="00E91348">
        <w:rPr>
          <w:rFonts w:ascii="Calibri" w:hAnsi="Calibri" w:cs="Calibri"/>
          <w:color w:val="000000" w:themeColor="text1"/>
        </w:rPr>
        <w:t xml:space="preserve">. </w:t>
      </w:r>
      <w:r w:rsidR="00CA1540">
        <w:rPr>
          <w:rFonts w:ascii="Calibri" w:hAnsi="Calibri" w:cs="Calibri"/>
          <w:color w:val="000000" w:themeColor="text1"/>
        </w:rPr>
        <w:t xml:space="preserve">Only six papers </w:t>
      </w:r>
      <w:r w:rsidR="00E91348">
        <w:rPr>
          <w:rFonts w:ascii="Calibri" w:hAnsi="Calibri" w:cs="Calibri"/>
          <w:color w:val="000000" w:themeColor="text1"/>
        </w:rPr>
        <w:t>had an entirely low risk of bias and low concerns regarding applicability.</w:t>
      </w:r>
    </w:p>
    <w:p w14:paraId="22CED3FE" w14:textId="3A2B8110" w:rsidR="00765DFF" w:rsidRPr="00866DD1" w:rsidRDefault="00765DFF" w:rsidP="00FC5D5C">
      <w:pPr>
        <w:spacing w:line="480" w:lineRule="auto"/>
        <w:rPr>
          <w:rFonts w:ascii="Calibri" w:hAnsi="Calibri" w:cs="Calibri"/>
          <w:color w:val="000000" w:themeColor="text1"/>
        </w:rPr>
      </w:pPr>
    </w:p>
    <w:p w14:paraId="41C4049B" w14:textId="17491C44" w:rsidR="004779B6" w:rsidRPr="00566261" w:rsidRDefault="00622F57"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M</w:t>
      </w:r>
      <w:r w:rsidR="00765DFF">
        <w:rPr>
          <w:rFonts w:ascii="Calibri" w:hAnsi="Calibri" w:cs="Calibri"/>
          <w:i/>
          <w:iCs/>
          <w:color w:val="000000" w:themeColor="text1"/>
        </w:rPr>
        <w:t>RI m</w:t>
      </w:r>
      <w:r w:rsidRPr="00566261">
        <w:rPr>
          <w:rFonts w:ascii="Calibri" w:hAnsi="Calibri" w:cs="Calibri"/>
          <w:i/>
          <w:iCs/>
          <w:color w:val="000000" w:themeColor="text1"/>
        </w:rPr>
        <w:t>ethodology</w:t>
      </w:r>
      <w:r w:rsidR="00055AD0">
        <w:rPr>
          <w:rFonts w:ascii="Calibri" w:hAnsi="Calibri" w:cs="Calibri"/>
          <w:i/>
          <w:iCs/>
          <w:color w:val="000000" w:themeColor="text1"/>
        </w:rPr>
        <w:t xml:space="preserve"> and parameters</w:t>
      </w:r>
    </w:p>
    <w:p w14:paraId="53B328E6" w14:textId="2195D1FE" w:rsidR="006F5786" w:rsidRDefault="005C1DD7"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AD3083" w:rsidRPr="00566261">
        <w:rPr>
          <w:rFonts w:ascii="Calibri" w:hAnsi="Calibri" w:cs="Calibri"/>
          <w:color w:val="000000" w:themeColor="text1"/>
        </w:rPr>
        <w:t>The studies assessed measurements on fetal MRI between 13 and 42 weeks of gestation</w:t>
      </w:r>
      <w:r w:rsidR="003C7AFD" w:rsidRPr="00566261">
        <w:rPr>
          <w:rFonts w:ascii="Calibri" w:hAnsi="Calibri" w:cs="Calibri"/>
          <w:color w:val="000000" w:themeColor="text1"/>
        </w:rPr>
        <w:t xml:space="preserve">, with </w:t>
      </w:r>
      <w:r w:rsidR="00DD5B54" w:rsidRPr="00566261">
        <w:rPr>
          <w:rFonts w:ascii="Calibri" w:hAnsi="Calibri" w:cs="Calibri"/>
          <w:color w:val="000000" w:themeColor="text1"/>
        </w:rPr>
        <w:t>median 28 weeks (IQR 23-33 weeks)</w:t>
      </w:r>
      <w:r w:rsidR="00AD3083" w:rsidRPr="00566261">
        <w:rPr>
          <w:rFonts w:ascii="Calibri" w:hAnsi="Calibri" w:cs="Calibri"/>
          <w:color w:val="000000" w:themeColor="text1"/>
        </w:rPr>
        <w:t xml:space="preserve">. </w:t>
      </w:r>
      <w:r w:rsidR="004A3AD3" w:rsidRPr="00566261">
        <w:rPr>
          <w:rFonts w:ascii="Calibri" w:hAnsi="Calibri" w:cs="Calibri"/>
          <w:color w:val="000000" w:themeColor="text1"/>
        </w:rPr>
        <w:t xml:space="preserve">There </w:t>
      </w:r>
      <w:r w:rsidR="00B5767C">
        <w:rPr>
          <w:rFonts w:ascii="Calibri" w:hAnsi="Calibri" w:cs="Calibri"/>
          <w:color w:val="000000" w:themeColor="text1"/>
        </w:rPr>
        <w:t>wa</w:t>
      </w:r>
      <w:r w:rsidR="004A3AD3" w:rsidRPr="00566261">
        <w:rPr>
          <w:rFonts w:ascii="Calibri" w:hAnsi="Calibri" w:cs="Calibri"/>
          <w:color w:val="000000" w:themeColor="text1"/>
        </w:rPr>
        <w:t>s variation i</w:t>
      </w:r>
      <w:r w:rsidR="00765DFF">
        <w:rPr>
          <w:rFonts w:ascii="Calibri" w:hAnsi="Calibri" w:cs="Calibri"/>
          <w:color w:val="000000" w:themeColor="text1"/>
        </w:rPr>
        <w:t>n t</w:t>
      </w:r>
      <w:r w:rsidR="004A3AD3" w:rsidRPr="00566261">
        <w:rPr>
          <w:rFonts w:ascii="Calibri" w:hAnsi="Calibri" w:cs="Calibri"/>
          <w:color w:val="000000" w:themeColor="text1"/>
        </w:rPr>
        <w:t xml:space="preserve">he magnetic field strength used for </w:t>
      </w:r>
      <w:r w:rsidR="00AC04C8" w:rsidRPr="00566261">
        <w:rPr>
          <w:rFonts w:ascii="Calibri" w:hAnsi="Calibri" w:cs="Calibri"/>
          <w:color w:val="000000" w:themeColor="text1"/>
        </w:rPr>
        <w:t>imaging in the different studie</w:t>
      </w:r>
      <w:r w:rsidR="00172C4F" w:rsidRPr="00566261">
        <w:rPr>
          <w:rFonts w:ascii="Calibri" w:hAnsi="Calibri" w:cs="Calibri"/>
          <w:color w:val="000000" w:themeColor="text1"/>
        </w:rPr>
        <w:t>s</w:t>
      </w:r>
      <w:r w:rsidR="00765DFF">
        <w:rPr>
          <w:rFonts w:ascii="Calibri" w:hAnsi="Calibri" w:cs="Calibri"/>
          <w:color w:val="000000" w:themeColor="text1"/>
        </w:rPr>
        <w:t>; w</w:t>
      </w:r>
      <w:r w:rsidR="00172C4F" w:rsidRPr="00566261">
        <w:rPr>
          <w:rFonts w:ascii="Calibri" w:hAnsi="Calibri" w:cs="Calibri"/>
          <w:color w:val="000000" w:themeColor="text1"/>
        </w:rPr>
        <w:t>here described, t</w:t>
      </w:r>
      <w:r w:rsidR="00AC04C8" w:rsidRPr="00566261">
        <w:rPr>
          <w:rFonts w:ascii="Calibri" w:hAnsi="Calibri" w:cs="Calibri"/>
          <w:color w:val="000000" w:themeColor="text1"/>
        </w:rPr>
        <w:t>his varied from 0.5-T (Tesla)</w:t>
      </w:r>
      <w:r w:rsidR="00121C3E" w:rsidRPr="00566261">
        <w:rPr>
          <w:rFonts w:ascii="Calibri" w:hAnsi="Calibri" w:cs="Calibri"/>
          <w:color w:val="000000" w:themeColor="text1"/>
        </w:rPr>
        <w:t xml:space="preserve"> to </w:t>
      </w:r>
      <w:r w:rsidR="006D163C" w:rsidRPr="00566261">
        <w:rPr>
          <w:rFonts w:ascii="Calibri" w:hAnsi="Calibri" w:cs="Calibri"/>
          <w:color w:val="000000" w:themeColor="text1"/>
        </w:rPr>
        <w:t>3-T</w:t>
      </w:r>
      <w:r w:rsidR="00ED5DA2" w:rsidRPr="00566261">
        <w:rPr>
          <w:rFonts w:ascii="Calibri" w:hAnsi="Calibri" w:cs="Calibri"/>
          <w:color w:val="000000" w:themeColor="text1"/>
        </w:rPr>
        <w:t xml:space="preserve">. </w:t>
      </w:r>
      <w:r w:rsidR="00765DFF">
        <w:rPr>
          <w:rFonts w:ascii="Calibri" w:hAnsi="Calibri" w:cs="Calibri"/>
          <w:color w:val="000000" w:themeColor="text1"/>
        </w:rPr>
        <w:t xml:space="preserve">There </w:t>
      </w:r>
      <w:r w:rsidR="005A7CC5">
        <w:rPr>
          <w:rFonts w:ascii="Calibri" w:hAnsi="Calibri" w:cs="Calibri"/>
          <w:color w:val="000000" w:themeColor="text1"/>
        </w:rPr>
        <w:t>wa</w:t>
      </w:r>
      <w:r w:rsidR="00765DFF">
        <w:rPr>
          <w:rFonts w:ascii="Calibri" w:hAnsi="Calibri" w:cs="Calibri"/>
          <w:color w:val="000000" w:themeColor="text1"/>
        </w:rPr>
        <w:t xml:space="preserve">s also </w:t>
      </w:r>
      <w:r w:rsidR="006F5786" w:rsidRPr="00566261">
        <w:rPr>
          <w:rFonts w:ascii="Calibri" w:hAnsi="Calibri" w:cs="Calibri"/>
          <w:color w:val="000000" w:themeColor="text1"/>
        </w:rPr>
        <w:t>variation in slice thickness</w:t>
      </w:r>
      <w:r w:rsidR="00765DFF">
        <w:rPr>
          <w:rFonts w:ascii="Calibri" w:hAnsi="Calibri" w:cs="Calibri"/>
          <w:color w:val="000000" w:themeColor="text1"/>
        </w:rPr>
        <w:t>,</w:t>
      </w:r>
      <w:r w:rsidR="006F5786" w:rsidRPr="00566261">
        <w:rPr>
          <w:rFonts w:ascii="Calibri" w:hAnsi="Calibri" w:cs="Calibri"/>
          <w:color w:val="000000" w:themeColor="text1"/>
        </w:rPr>
        <w:t xml:space="preserve"> </w:t>
      </w:r>
      <w:r w:rsidR="00622F57" w:rsidRPr="00566261">
        <w:rPr>
          <w:rFonts w:ascii="Calibri" w:hAnsi="Calibri" w:cs="Calibri"/>
          <w:color w:val="000000" w:themeColor="text1"/>
        </w:rPr>
        <w:t>from 2.5-</w:t>
      </w:r>
      <w:r w:rsidR="00452BF5" w:rsidRPr="00566261">
        <w:rPr>
          <w:rFonts w:ascii="Calibri" w:hAnsi="Calibri" w:cs="Calibri"/>
          <w:color w:val="000000" w:themeColor="text1"/>
        </w:rPr>
        <w:t>10</w:t>
      </w:r>
      <w:r w:rsidR="00622F57" w:rsidRPr="00566261">
        <w:rPr>
          <w:rFonts w:ascii="Calibri" w:hAnsi="Calibri" w:cs="Calibri"/>
          <w:color w:val="000000" w:themeColor="text1"/>
        </w:rPr>
        <w:t>mm</w:t>
      </w:r>
      <w:r w:rsidR="00765DFF">
        <w:rPr>
          <w:rFonts w:ascii="Calibri" w:hAnsi="Calibri" w:cs="Calibri"/>
          <w:color w:val="000000" w:themeColor="text1"/>
        </w:rPr>
        <w:t>.</w:t>
      </w:r>
    </w:p>
    <w:p w14:paraId="68723838" w14:textId="04AE66A6" w:rsidR="005F3677" w:rsidRPr="005F3677" w:rsidRDefault="00FD18B7" w:rsidP="00FC5D5C">
      <w:pPr>
        <w:spacing w:line="480" w:lineRule="auto"/>
        <w:rPr>
          <w:rFonts w:ascii="Calibri" w:hAnsi="Calibri" w:cs="Calibri"/>
          <w:color w:val="000000" w:themeColor="text1"/>
        </w:rPr>
      </w:pPr>
      <w:r>
        <w:rPr>
          <w:rFonts w:ascii="Calibri" w:hAnsi="Calibri" w:cs="Calibri"/>
          <w:color w:val="000000" w:themeColor="text1"/>
        </w:rPr>
        <w:tab/>
      </w:r>
      <w:r w:rsidR="00CA6324">
        <w:rPr>
          <w:rFonts w:ascii="Calibri" w:hAnsi="Calibri" w:cs="Calibri"/>
          <w:color w:val="000000" w:themeColor="text1"/>
        </w:rPr>
        <w:t>All three slice planes were used for measurements –</w:t>
      </w:r>
      <w:r w:rsidR="00FA732B">
        <w:rPr>
          <w:rFonts w:ascii="Calibri" w:hAnsi="Calibri" w:cs="Calibri"/>
          <w:color w:val="000000" w:themeColor="text1"/>
        </w:rPr>
        <w:t xml:space="preserve"> </w:t>
      </w:r>
      <w:r w:rsidR="00CA6324">
        <w:rPr>
          <w:rFonts w:ascii="Calibri" w:hAnsi="Calibri" w:cs="Calibri"/>
          <w:color w:val="000000" w:themeColor="text1"/>
        </w:rPr>
        <w:t>sagittal view</w:t>
      </w:r>
      <w:r w:rsidR="00FA732B">
        <w:rPr>
          <w:rFonts w:ascii="Calibri" w:hAnsi="Calibri" w:cs="Calibri"/>
          <w:color w:val="000000" w:themeColor="text1"/>
        </w:rPr>
        <w:t>s</w:t>
      </w:r>
      <w:r w:rsidR="00CA6324">
        <w:rPr>
          <w:rFonts w:ascii="Calibri" w:hAnsi="Calibri" w:cs="Calibri"/>
          <w:color w:val="000000" w:themeColor="text1"/>
        </w:rPr>
        <w:t xml:space="preserve"> in 43 studies, axial view</w:t>
      </w:r>
      <w:r w:rsidR="00FA732B">
        <w:rPr>
          <w:rFonts w:ascii="Calibri" w:hAnsi="Calibri" w:cs="Calibri"/>
          <w:color w:val="000000" w:themeColor="text1"/>
        </w:rPr>
        <w:t>s</w:t>
      </w:r>
      <w:r w:rsidR="00CA6324">
        <w:rPr>
          <w:rFonts w:ascii="Calibri" w:hAnsi="Calibri" w:cs="Calibri"/>
          <w:color w:val="000000" w:themeColor="text1"/>
        </w:rPr>
        <w:t xml:space="preserve"> in 28 studies, and coronal view</w:t>
      </w:r>
      <w:r w:rsidR="00FA732B">
        <w:rPr>
          <w:rFonts w:ascii="Calibri" w:hAnsi="Calibri" w:cs="Calibri"/>
          <w:color w:val="000000" w:themeColor="text1"/>
        </w:rPr>
        <w:t>s</w:t>
      </w:r>
      <w:r w:rsidR="00CA6324">
        <w:rPr>
          <w:rFonts w:ascii="Calibri" w:hAnsi="Calibri" w:cs="Calibri"/>
          <w:color w:val="000000" w:themeColor="text1"/>
        </w:rPr>
        <w:t xml:space="preserve"> in 17 studies. </w:t>
      </w:r>
      <w:r w:rsidR="00614105">
        <w:rPr>
          <w:rFonts w:ascii="Calibri" w:hAnsi="Calibri" w:cs="Calibri"/>
          <w:color w:val="000000" w:themeColor="text1"/>
        </w:rPr>
        <w:t xml:space="preserve">These included the same measurements in different views. </w:t>
      </w:r>
      <w:r>
        <w:rPr>
          <w:rFonts w:ascii="Calibri" w:hAnsi="Calibri" w:cs="Calibri"/>
          <w:color w:val="000000" w:themeColor="text1"/>
        </w:rPr>
        <w:t xml:space="preserve">For eight studies, it was not clear </w:t>
      </w:r>
      <w:r w:rsidR="002F17DD">
        <w:rPr>
          <w:rFonts w:ascii="Calibri" w:hAnsi="Calibri" w:cs="Calibri"/>
          <w:color w:val="000000" w:themeColor="text1"/>
        </w:rPr>
        <w:t xml:space="preserve">which </w:t>
      </w:r>
      <w:r>
        <w:rPr>
          <w:rFonts w:ascii="Calibri" w:hAnsi="Calibri" w:cs="Calibri"/>
          <w:color w:val="000000" w:themeColor="text1"/>
        </w:rPr>
        <w:t>slice</w:t>
      </w:r>
      <w:r w:rsidR="00CA6324">
        <w:rPr>
          <w:rFonts w:ascii="Calibri" w:hAnsi="Calibri" w:cs="Calibri"/>
          <w:color w:val="000000" w:themeColor="text1"/>
        </w:rPr>
        <w:t>s were use</w:t>
      </w:r>
      <w:r w:rsidR="00F02F00">
        <w:rPr>
          <w:rFonts w:ascii="Calibri" w:hAnsi="Calibri" w:cs="Calibri"/>
          <w:color w:val="000000" w:themeColor="text1"/>
        </w:rPr>
        <w:t>d</w:t>
      </w:r>
      <w:r w:rsidR="00CA6324">
        <w:rPr>
          <w:rFonts w:ascii="Calibri" w:hAnsi="Calibri" w:cs="Calibri"/>
          <w:color w:val="000000" w:themeColor="text1"/>
        </w:rPr>
        <w:t>.</w:t>
      </w:r>
    </w:p>
    <w:p w14:paraId="70EA1F94" w14:textId="294FAB34" w:rsidR="005C1DD7" w:rsidRPr="005F3677" w:rsidRDefault="005C1DD7" w:rsidP="00FC5D5C">
      <w:pPr>
        <w:spacing w:line="480" w:lineRule="auto"/>
        <w:rPr>
          <w:rFonts w:ascii="Calibri" w:hAnsi="Calibri" w:cs="Calibri"/>
          <w:color w:val="000000" w:themeColor="text1"/>
        </w:rPr>
      </w:pPr>
    </w:p>
    <w:p w14:paraId="7067C035" w14:textId="6032BFBD" w:rsidR="006F5786" w:rsidRPr="00566261" w:rsidRDefault="00622F57"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M</w:t>
      </w:r>
      <w:r w:rsidR="006F5786" w:rsidRPr="00566261">
        <w:rPr>
          <w:rFonts w:ascii="Calibri" w:hAnsi="Calibri" w:cs="Calibri"/>
          <w:i/>
          <w:iCs/>
          <w:color w:val="000000" w:themeColor="text1"/>
        </w:rPr>
        <w:t>easurements</w:t>
      </w:r>
      <w:r w:rsidR="00F47BD5">
        <w:rPr>
          <w:rFonts w:ascii="Calibri" w:hAnsi="Calibri" w:cs="Calibri"/>
          <w:i/>
          <w:iCs/>
          <w:color w:val="000000" w:themeColor="text1"/>
        </w:rPr>
        <w:t xml:space="preserve"> of the posterior fossa</w:t>
      </w:r>
    </w:p>
    <w:p w14:paraId="7C5EAF69" w14:textId="519CB618" w:rsidR="00B2526B" w:rsidRDefault="00622F57"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Over the </w:t>
      </w:r>
      <w:r w:rsidR="00973C24" w:rsidRPr="00566261">
        <w:rPr>
          <w:rFonts w:ascii="Calibri" w:hAnsi="Calibri" w:cs="Calibri"/>
          <w:color w:val="000000" w:themeColor="text1"/>
        </w:rPr>
        <w:t>59</w:t>
      </w:r>
      <w:r w:rsidRPr="00566261">
        <w:rPr>
          <w:rFonts w:ascii="Calibri" w:hAnsi="Calibri" w:cs="Calibri"/>
          <w:color w:val="000000" w:themeColor="text1"/>
        </w:rPr>
        <w:t xml:space="preserve"> studies, </w:t>
      </w:r>
      <w:r w:rsidR="00E74457" w:rsidRPr="00566261">
        <w:rPr>
          <w:rFonts w:ascii="Calibri" w:hAnsi="Calibri" w:cs="Calibri"/>
          <w:lang w:val="en"/>
        </w:rPr>
        <w:t xml:space="preserve">6859 </w:t>
      </w:r>
      <w:proofErr w:type="spellStart"/>
      <w:r w:rsidR="00AF7524">
        <w:rPr>
          <w:rFonts w:ascii="Calibri" w:hAnsi="Calibri" w:cs="Calibri"/>
          <w:color w:val="000000" w:themeColor="text1"/>
        </w:rPr>
        <w:t>fetuses</w:t>
      </w:r>
      <w:proofErr w:type="spellEnd"/>
      <w:r w:rsidR="00AF7524" w:rsidRPr="00566261">
        <w:rPr>
          <w:rFonts w:ascii="Calibri" w:hAnsi="Calibri" w:cs="Calibri"/>
          <w:color w:val="000000" w:themeColor="text1"/>
        </w:rPr>
        <w:t xml:space="preserve"> </w:t>
      </w:r>
      <w:r w:rsidR="00E74457" w:rsidRPr="00566261">
        <w:rPr>
          <w:rFonts w:ascii="Calibri" w:hAnsi="Calibri" w:cs="Calibri"/>
          <w:color w:val="000000" w:themeColor="text1"/>
        </w:rPr>
        <w:t xml:space="preserve">had </w:t>
      </w:r>
      <w:r w:rsidRPr="00566261">
        <w:rPr>
          <w:rFonts w:ascii="Calibri" w:hAnsi="Calibri" w:cs="Calibri"/>
          <w:color w:val="000000" w:themeColor="text1"/>
        </w:rPr>
        <w:t>6</w:t>
      </w:r>
      <w:r w:rsidR="00873F8A" w:rsidRPr="00566261">
        <w:rPr>
          <w:rFonts w:ascii="Calibri" w:hAnsi="Calibri" w:cs="Calibri"/>
          <w:color w:val="000000" w:themeColor="text1"/>
        </w:rPr>
        <w:t>2</w:t>
      </w:r>
      <w:r w:rsidRPr="00566261">
        <w:rPr>
          <w:rFonts w:ascii="Calibri" w:hAnsi="Calibri" w:cs="Calibri"/>
          <w:color w:val="000000" w:themeColor="text1"/>
        </w:rPr>
        <w:t xml:space="preserve"> different </w:t>
      </w:r>
      <w:r w:rsidR="00FF09A8" w:rsidRPr="00566261">
        <w:rPr>
          <w:rFonts w:ascii="Calibri" w:hAnsi="Calibri" w:cs="Calibri"/>
          <w:color w:val="000000" w:themeColor="text1"/>
        </w:rPr>
        <w:t>2</w:t>
      </w:r>
      <w:r w:rsidR="00E74457" w:rsidRPr="00566261">
        <w:rPr>
          <w:rFonts w:ascii="Calibri" w:hAnsi="Calibri" w:cs="Calibri"/>
          <w:color w:val="000000" w:themeColor="text1"/>
        </w:rPr>
        <w:t>D</w:t>
      </w:r>
      <w:r w:rsidR="00FF09A8" w:rsidRPr="00566261">
        <w:rPr>
          <w:rFonts w:ascii="Calibri" w:hAnsi="Calibri" w:cs="Calibri"/>
          <w:color w:val="000000" w:themeColor="text1"/>
        </w:rPr>
        <w:t xml:space="preserve"> </w:t>
      </w:r>
      <w:r w:rsidRPr="00566261">
        <w:rPr>
          <w:rFonts w:ascii="Calibri" w:hAnsi="Calibri" w:cs="Calibri"/>
          <w:color w:val="000000" w:themeColor="text1"/>
        </w:rPr>
        <w:t xml:space="preserve">measurements of the </w:t>
      </w:r>
      <w:r w:rsidR="0002015C">
        <w:rPr>
          <w:rFonts w:ascii="Calibri" w:hAnsi="Calibri" w:cs="Calibri"/>
          <w:color w:val="000000" w:themeColor="text1"/>
        </w:rPr>
        <w:t>PF</w:t>
      </w:r>
      <w:r w:rsidR="0048286A">
        <w:rPr>
          <w:rFonts w:ascii="Calibri" w:hAnsi="Calibri" w:cs="Calibri"/>
          <w:color w:val="000000" w:themeColor="text1"/>
        </w:rPr>
        <w:t xml:space="preserve"> </w:t>
      </w:r>
      <w:r w:rsidR="00F52C6B">
        <w:rPr>
          <w:rFonts w:ascii="Calibri" w:hAnsi="Calibri" w:cs="Calibri"/>
          <w:color w:val="000000" w:themeColor="text1"/>
        </w:rPr>
        <w:t xml:space="preserve">and related areas </w:t>
      </w:r>
      <w:r w:rsidR="0048286A">
        <w:rPr>
          <w:rFonts w:ascii="Calibri" w:hAnsi="Calibri" w:cs="Calibri"/>
          <w:color w:val="000000" w:themeColor="text1"/>
        </w:rPr>
        <w:t>(</w:t>
      </w:r>
      <w:r w:rsidR="007A660F">
        <w:rPr>
          <w:rFonts w:ascii="Calibri" w:hAnsi="Calibri" w:cs="Calibri"/>
          <w:color w:val="000000" w:themeColor="text1"/>
        </w:rPr>
        <w:t>Supplementary Table 3</w:t>
      </w:r>
      <w:r w:rsidR="0048286A">
        <w:rPr>
          <w:rFonts w:ascii="Calibri" w:hAnsi="Calibri" w:cs="Calibri"/>
          <w:color w:val="000000" w:themeColor="text1"/>
        </w:rPr>
        <w:t>)</w:t>
      </w:r>
      <w:r w:rsidR="008678D1">
        <w:rPr>
          <w:rFonts w:ascii="Calibri" w:hAnsi="Calibri" w:cs="Calibri"/>
          <w:color w:val="000000" w:themeColor="text1"/>
        </w:rPr>
        <w:t xml:space="preserve"> (Figure 2)</w:t>
      </w:r>
      <w:r w:rsidRPr="00566261">
        <w:rPr>
          <w:rFonts w:ascii="Calibri" w:hAnsi="Calibri" w:cs="Calibri"/>
          <w:color w:val="000000" w:themeColor="text1"/>
        </w:rPr>
        <w:t xml:space="preserve">. </w:t>
      </w:r>
      <w:r w:rsidR="00566261">
        <w:rPr>
          <w:rFonts w:ascii="Calibri" w:hAnsi="Calibri" w:cs="Calibri"/>
          <w:color w:val="000000" w:themeColor="text1"/>
        </w:rPr>
        <w:t xml:space="preserve">These included </w:t>
      </w:r>
      <w:r w:rsidR="00566261" w:rsidRPr="00FC1E3B">
        <w:rPr>
          <w:rFonts w:ascii="Calibri" w:hAnsi="Calibri" w:cs="Calibri"/>
          <w:color w:val="000000" w:themeColor="text1"/>
        </w:rPr>
        <w:t>linear</w:t>
      </w:r>
      <w:r w:rsidR="00566261">
        <w:rPr>
          <w:rFonts w:ascii="Calibri" w:hAnsi="Calibri" w:cs="Calibri"/>
          <w:color w:val="000000" w:themeColor="text1"/>
        </w:rPr>
        <w:t>,</w:t>
      </w:r>
      <w:r w:rsidR="00566261" w:rsidRPr="00FC1E3B">
        <w:rPr>
          <w:rFonts w:ascii="Calibri" w:hAnsi="Calibri" w:cs="Calibri"/>
          <w:color w:val="000000" w:themeColor="text1"/>
        </w:rPr>
        <w:t xml:space="preserve"> </w:t>
      </w:r>
      <w:r w:rsidR="00566261">
        <w:rPr>
          <w:rFonts w:ascii="Calibri" w:hAnsi="Calibri" w:cs="Calibri"/>
          <w:color w:val="000000" w:themeColor="text1"/>
        </w:rPr>
        <w:t xml:space="preserve">area and angular </w:t>
      </w:r>
      <w:r w:rsidR="00566261" w:rsidRPr="00FC1E3B">
        <w:rPr>
          <w:rFonts w:ascii="Calibri" w:hAnsi="Calibri" w:cs="Calibri"/>
          <w:color w:val="000000" w:themeColor="text1"/>
        </w:rPr>
        <w:t>measurements</w:t>
      </w:r>
      <w:r w:rsidR="00566261">
        <w:rPr>
          <w:rFonts w:ascii="Calibri" w:hAnsi="Calibri" w:cs="Calibri"/>
          <w:color w:val="000000" w:themeColor="text1"/>
        </w:rPr>
        <w:t>, which represent measures of PF size, cerebellum/vermis, brainstem, and some supratentorial measurements</w:t>
      </w:r>
      <w:r w:rsidR="00873F8A" w:rsidRPr="00566261">
        <w:rPr>
          <w:rFonts w:ascii="Calibri" w:hAnsi="Calibri" w:cs="Calibri"/>
          <w:color w:val="000000" w:themeColor="text1"/>
        </w:rPr>
        <w:t xml:space="preserve">. Following the measurements, </w:t>
      </w:r>
      <w:r w:rsidR="006B3C1D" w:rsidRPr="00566261">
        <w:rPr>
          <w:rFonts w:ascii="Calibri" w:hAnsi="Calibri" w:cs="Calibri"/>
          <w:color w:val="000000" w:themeColor="text1"/>
        </w:rPr>
        <w:t xml:space="preserve">various further ratios and calculations were performed. </w:t>
      </w:r>
    </w:p>
    <w:p w14:paraId="74B19118" w14:textId="3A609ECD" w:rsidR="008678D1" w:rsidRDefault="008678D1" w:rsidP="00FC5D5C">
      <w:pPr>
        <w:spacing w:line="480" w:lineRule="auto"/>
        <w:rPr>
          <w:rFonts w:ascii="Calibri" w:hAnsi="Calibri" w:cs="Calibri"/>
          <w:color w:val="000000" w:themeColor="text1"/>
        </w:rPr>
      </w:pPr>
    </w:p>
    <w:p w14:paraId="27B8F863" w14:textId="7ADBD250" w:rsidR="008678D1" w:rsidRDefault="008678D1" w:rsidP="00FC5D5C">
      <w:pPr>
        <w:spacing w:line="480" w:lineRule="auto"/>
        <w:rPr>
          <w:rFonts w:ascii="Calibri" w:hAnsi="Calibri" w:cs="Calibri"/>
          <w:color w:val="000000" w:themeColor="text1"/>
        </w:rPr>
      </w:pPr>
      <w:r>
        <w:rPr>
          <w:rFonts w:ascii="Calibri" w:hAnsi="Calibri" w:cs="Calibri"/>
          <w:color w:val="000000" w:themeColor="text1"/>
        </w:rPr>
        <w:t>&lt;FIGURE 2&gt;</w:t>
      </w:r>
    </w:p>
    <w:p w14:paraId="6ACCAFDB" w14:textId="77777777" w:rsidR="008678D1" w:rsidRDefault="008678D1" w:rsidP="00FC5D5C">
      <w:pPr>
        <w:spacing w:line="480" w:lineRule="auto"/>
        <w:rPr>
          <w:rFonts w:ascii="Calibri" w:hAnsi="Calibri" w:cs="Calibri"/>
          <w:color w:val="000000" w:themeColor="text1"/>
        </w:rPr>
      </w:pPr>
    </w:p>
    <w:p w14:paraId="67AC142A" w14:textId="72A141E9" w:rsidR="00B2526B" w:rsidRDefault="00B2526B" w:rsidP="00FC5D5C">
      <w:pPr>
        <w:spacing w:line="480" w:lineRule="auto"/>
        <w:rPr>
          <w:rFonts w:ascii="Calibri" w:hAnsi="Calibri" w:cs="Calibri"/>
          <w:color w:val="000000" w:themeColor="text1"/>
        </w:rPr>
      </w:pPr>
      <w:r>
        <w:rPr>
          <w:rFonts w:ascii="Calibri" w:hAnsi="Calibri" w:cs="Calibri"/>
          <w:color w:val="000000" w:themeColor="text1"/>
        </w:rPr>
        <w:tab/>
      </w:r>
      <w:r w:rsidR="00741482">
        <w:rPr>
          <w:rFonts w:ascii="Calibri" w:hAnsi="Calibri" w:cs="Calibri"/>
          <w:color w:val="000000" w:themeColor="text1"/>
        </w:rPr>
        <w:t xml:space="preserve">Nine </w:t>
      </w:r>
      <w:r>
        <w:rPr>
          <w:rFonts w:ascii="Calibri" w:hAnsi="Calibri" w:cs="Calibri"/>
          <w:color w:val="000000" w:themeColor="text1"/>
        </w:rPr>
        <w:t xml:space="preserve">measurements were </w:t>
      </w:r>
      <w:r w:rsidR="00F02F00">
        <w:rPr>
          <w:rFonts w:ascii="Calibri" w:hAnsi="Calibri" w:cs="Calibri"/>
          <w:color w:val="000000" w:themeColor="text1"/>
        </w:rPr>
        <w:t>evaluated</w:t>
      </w:r>
      <w:r>
        <w:rPr>
          <w:rFonts w:ascii="Calibri" w:hAnsi="Calibri" w:cs="Calibri"/>
          <w:color w:val="000000" w:themeColor="text1"/>
        </w:rPr>
        <w:t xml:space="preserve"> in different planes by different studies</w:t>
      </w:r>
      <w:r w:rsidR="00415E52">
        <w:rPr>
          <w:rFonts w:ascii="Calibri" w:hAnsi="Calibri" w:cs="Calibri"/>
          <w:color w:val="000000" w:themeColor="text1"/>
        </w:rPr>
        <w:t xml:space="preserve"> – TCD (transverse cerebellar diameter)</w:t>
      </w:r>
      <w:r w:rsidR="00741482">
        <w:rPr>
          <w:rFonts w:ascii="Calibri" w:hAnsi="Calibri" w:cs="Calibri"/>
          <w:color w:val="000000" w:themeColor="text1"/>
        </w:rPr>
        <w:t xml:space="preserve">, lateral ventricle </w:t>
      </w:r>
      <w:r w:rsidR="00264B33">
        <w:rPr>
          <w:rFonts w:ascii="Calibri" w:hAnsi="Calibri" w:cs="Calibri"/>
          <w:color w:val="000000" w:themeColor="text1"/>
        </w:rPr>
        <w:t>transverse diameter</w:t>
      </w:r>
      <w:r w:rsidR="00741482">
        <w:rPr>
          <w:rFonts w:ascii="Calibri" w:hAnsi="Calibri" w:cs="Calibri"/>
          <w:color w:val="000000" w:themeColor="text1"/>
        </w:rPr>
        <w:t xml:space="preserve">, </w:t>
      </w:r>
      <w:r w:rsidR="00AE090D">
        <w:rPr>
          <w:rFonts w:ascii="Calibri" w:hAnsi="Calibri" w:cs="Calibri"/>
          <w:color w:val="000000" w:themeColor="text1"/>
        </w:rPr>
        <w:t>BPD</w:t>
      </w:r>
      <w:r w:rsidR="00741482">
        <w:rPr>
          <w:rFonts w:ascii="Calibri" w:hAnsi="Calibri" w:cs="Calibri"/>
          <w:color w:val="000000" w:themeColor="text1"/>
        </w:rPr>
        <w:t xml:space="preserve"> (cerebral, cranial), </w:t>
      </w:r>
      <w:proofErr w:type="spellStart"/>
      <w:r w:rsidR="00741482">
        <w:rPr>
          <w:rFonts w:ascii="Calibri" w:hAnsi="Calibri" w:cs="Calibri"/>
          <w:color w:val="000000" w:themeColor="text1"/>
        </w:rPr>
        <w:lastRenderedPageBreak/>
        <w:t>fronto</w:t>
      </w:r>
      <w:proofErr w:type="spellEnd"/>
      <w:r w:rsidR="00741482">
        <w:rPr>
          <w:rFonts w:ascii="Calibri" w:hAnsi="Calibri" w:cs="Calibri"/>
          <w:color w:val="000000" w:themeColor="text1"/>
        </w:rPr>
        <w:t xml:space="preserve">-occipital distance (cerebral, cranial), CM </w:t>
      </w:r>
      <w:r w:rsidR="00741482" w:rsidRPr="00566261">
        <w:rPr>
          <w:rFonts w:ascii="Calibri" w:hAnsi="Calibri" w:cs="Calibri"/>
          <w:color w:val="000000" w:themeColor="text1"/>
        </w:rPr>
        <w:t>(cisterna magna)</w:t>
      </w:r>
      <w:r w:rsidR="00741482">
        <w:rPr>
          <w:rFonts w:ascii="Calibri" w:hAnsi="Calibri" w:cs="Calibri"/>
          <w:color w:val="000000" w:themeColor="text1"/>
        </w:rPr>
        <w:t xml:space="preserve"> depth</w:t>
      </w:r>
      <w:r w:rsidR="00DA2AE9">
        <w:rPr>
          <w:rFonts w:ascii="Calibri" w:hAnsi="Calibri" w:cs="Calibri"/>
          <w:color w:val="000000" w:themeColor="text1"/>
        </w:rPr>
        <w:t xml:space="preserve"> (craniocaudal)</w:t>
      </w:r>
      <w:r w:rsidR="00741482">
        <w:rPr>
          <w:rFonts w:ascii="Calibri" w:hAnsi="Calibri" w:cs="Calibri"/>
          <w:color w:val="000000" w:themeColor="text1"/>
        </w:rPr>
        <w:t xml:space="preserve">, transverse diameter of the </w:t>
      </w:r>
      <w:r w:rsidR="0002015C">
        <w:rPr>
          <w:rFonts w:ascii="Calibri" w:hAnsi="Calibri" w:cs="Calibri"/>
          <w:color w:val="000000" w:themeColor="text1"/>
        </w:rPr>
        <w:t>PF</w:t>
      </w:r>
      <w:r w:rsidR="00741482">
        <w:rPr>
          <w:rFonts w:ascii="Calibri" w:hAnsi="Calibri" w:cs="Calibri"/>
          <w:color w:val="000000" w:themeColor="text1"/>
        </w:rPr>
        <w:t>, and 4</w:t>
      </w:r>
      <w:r w:rsidR="00741482" w:rsidRPr="00741482">
        <w:rPr>
          <w:rFonts w:ascii="Calibri" w:hAnsi="Calibri" w:cs="Calibri"/>
          <w:color w:val="000000" w:themeColor="text1"/>
          <w:vertAlign w:val="superscript"/>
        </w:rPr>
        <w:t>th</w:t>
      </w:r>
      <w:r w:rsidR="00741482">
        <w:rPr>
          <w:rFonts w:ascii="Calibri" w:hAnsi="Calibri" w:cs="Calibri"/>
          <w:color w:val="000000" w:themeColor="text1"/>
        </w:rPr>
        <w:t xml:space="preserve"> ventricle </w:t>
      </w:r>
      <w:r w:rsidR="00DA2AE9">
        <w:rPr>
          <w:rFonts w:ascii="Calibri" w:hAnsi="Calibri" w:cs="Calibri"/>
          <w:color w:val="000000" w:themeColor="text1"/>
        </w:rPr>
        <w:t>anteroposterior diameter</w:t>
      </w:r>
      <w:r w:rsidR="00741482">
        <w:rPr>
          <w:rFonts w:ascii="Calibri" w:hAnsi="Calibri" w:cs="Calibri"/>
          <w:color w:val="000000" w:themeColor="text1"/>
        </w:rPr>
        <w:t>.</w:t>
      </w:r>
    </w:p>
    <w:p w14:paraId="379187CA" w14:textId="2F6A7890" w:rsidR="00036E8F" w:rsidRPr="00976D83" w:rsidRDefault="00873F8A"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TCD </w:t>
      </w:r>
      <w:r w:rsidR="00F30B41" w:rsidRPr="00566261">
        <w:rPr>
          <w:rFonts w:ascii="Calibri" w:hAnsi="Calibri" w:cs="Calibri"/>
          <w:color w:val="000000" w:themeColor="text1"/>
        </w:rPr>
        <w:t xml:space="preserve">was measured </w:t>
      </w:r>
      <w:r w:rsidR="00D05C8E">
        <w:rPr>
          <w:rFonts w:ascii="Calibri" w:hAnsi="Calibri" w:cs="Calibri"/>
          <w:color w:val="000000" w:themeColor="text1"/>
        </w:rPr>
        <w:t>as total, or the right and left hemispheres separately.</w:t>
      </w:r>
      <w:r w:rsidR="00482F02">
        <w:rPr>
          <w:rFonts w:ascii="Calibri" w:hAnsi="Calibri" w:cs="Calibri"/>
          <w:color w:val="000000" w:themeColor="text1"/>
        </w:rPr>
        <w:t xml:space="preserve"> Cerebellar surface area was total, right and left. Vermis surface area was total, anterior and posterior. Vermis </w:t>
      </w:r>
      <w:r w:rsidR="00BA434F">
        <w:rPr>
          <w:rFonts w:ascii="Calibri" w:hAnsi="Calibri" w:cs="Calibri"/>
          <w:color w:val="000000" w:themeColor="text1"/>
        </w:rPr>
        <w:t xml:space="preserve">craniocaudal </w:t>
      </w:r>
      <w:r w:rsidR="00CE0B2A">
        <w:rPr>
          <w:rFonts w:ascii="Calibri" w:hAnsi="Calibri" w:cs="Calibri"/>
          <w:color w:val="000000" w:themeColor="text1"/>
        </w:rPr>
        <w:t xml:space="preserve">diameter </w:t>
      </w:r>
      <w:r w:rsidR="00482F02">
        <w:rPr>
          <w:rFonts w:ascii="Calibri" w:hAnsi="Calibri" w:cs="Calibri"/>
          <w:color w:val="000000" w:themeColor="text1"/>
        </w:rPr>
        <w:t xml:space="preserve">was measured as the total, plus measuring the height above and below the </w:t>
      </w:r>
      <w:proofErr w:type="spellStart"/>
      <w:r w:rsidR="00482F02">
        <w:rPr>
          <w:rFonts w:ascii="Calibri" w:hAnsi="Calibri" w:cs="Calibri"/>
          <w:color w:val="000000" w:themeColor="text1"/>
        </w:rPr>
        <w:t>declive</w:t>
      </w:r>
      <w:proofErr w:type="spellEnd"/>
      <w:r w:rsidR="00482F02">
        <w:rPr>
          <w:rFonts w:ascii="Calibri" w:hAnsi="Calibri" w:cs="Calibri"/>
          <w:color w:val="000000" w:themeColor="text1"/>
        </w:rPr>
        <w:t xml:space="preserve"> line.</w:t>
      </w:r>
      <w:r w:rsidR="00976D83">
        <w:rPr>
          <w:rFonts w:ascii="Calibri" w:hAnsi="Calibri" w:cs="Calibri"/>
          <w:color w:val="000000" w:themeColor="text1"/>
        </w:rPr>
        <w:t xml:space="preserve"> Cerebral </w:t>
      </w:r>
      <w:r w:rsidR="00AE090D">
        <w:rPr>
          <w:rFonts w:ascii="Calibri" w:hAnsi="Calibri" w:cs="Calibri"/>
          <w:color w:val="000000" w:themeColor="text1"/>
        </w:rPr>
        <w:t>BPD</w:t>
      </w:r>
      <w:r w:rsidR="00976D83">
        <w:rPr>
          <w:rFonts w:ascii="Calibri" w:hAnsi="Calibri" w:cs="Calibri"/>
          <w:color w:val="000000" w:themeColor="text1"/>
        </w:rPr>
        <w:t xml:space="preserve"> was total, </w:t>
      </w:r>
      <w:r w:rsidR="004D3D25">
        <w:rPr>
          <w:rFonts w:ascii="Calibri" w:hAnsi="Calibri" w:cs="Calibri"/>
          <w:color w:val="000000" w:themeColor="text1"/>
        </w:rPr>
        <w:t xml:space="preserve">or </w:t>
      </w:r>
      <w:r w:rsidR="00976D83">
        <w:rPr>
          <w:rFonts w:ascii="Calibri" w:hAnsi="Calibri" w:cs="Calibri"/>
          <w:color w:val="000000" w:themeColor="text1"/>
        </w:rPr>
        <w:t>right and left</w:t>
      </w:r>
      <w:r w:rsidR="004D3D25">
        <w:rPr>
          <w:rFonts w:ascii="Calibri" w:hAnsi="Calibri" w:cs="Calibri"/>
          <w:color w:val="000000" w:themeColor="text1"/>
        </w:rPr>
        <w:t xml:space="preserve"> hemispheres separately</w:t>
      </w:r>
      <w:r w:rsidR="00976D83">
        <w:rPr>
          <w:rFonts w:ascii="Calibri" w:hAnsi="Calibri" w:cs="Calibri"/>
          <w:color w:val="000000" w:themeColor="text1"/>
        </w:rPr>
        <w:t xml:space="preserve">. Lateral ventricle measurements were most variable, including right and left </w:t>
      </w:r>
      <w:r w:rsidR="004D3D25">
        <w:rPr>
          <w:rFonts w:ascii="Calibri" w:hAnsi="Calibri" w:cs="Calibri"/>
          <w:color w:val="000000" w:themeColor="text1"/>
        </w:rPr>
        <w:t xml:space="preserve">ventricle </w:t>
      </w:r>
      <w:r w:rsidR="00976D83">
        <w:rPr>
          <w:rFonts w:ascii="Calibri" w:hAnsi="Calibri" w:cs="Calibri"/>
          <w:color w:val="000000" w:themeColor="text1"/>
        </w:rPr>
        <w:t xml:space="preserve">measurements, either including both or the largest measurement only, plus anterior and posterior </w:t>
      </w:r>
      <w:r w:rsidR="004D3D25">
        <w:rPr>
          <w:rFonts w:ascii="Calibri" w:hAnsi="Calibri" w:cs="Calibri"/>
          <w:color w:val="000000" w:themeColor="text1"/>
        </w:rPr>
        <w:t xml:space="preserve">ventricle </w:t>
      </w:r>
      <w:r w:rsidR="00976D83">
        <w:rPr>
          <w:rFonts w:ascii="Calibri" w:hAnsi="Calibri" w:cs="Calibri"/>
          <w:color w:val="000000" w:themeColor="text1"/>
        </w:rPr>
        <w:t>measurements.</w:t>
      </w:r>
    </w:p>
    <w:p w14:paraId="5D990B0D" w14:textId="229FFBF7" w:rsidR="004820CD" w:rsidRPr="00566261" w:rsidRDefault="004820CD"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We assessed the most commonly used measurements by looking at how many studies employed the measurement</w:t>
      </w:r>
      <w:r w:rsidR="003C2728" w:rsidRPr="00566261">
        <w:rPr>
          <w:rFonts w:ascii="Calibri" w:hAnsi="Calibri" w:cs="Calibri"/>
          <w:color w:val="000000" w:themeColor="text1"/>
        </w:rPr>
        <w:t xml:space="preserve">, </w:t>
      </w:r>
      <w:r w:rsidRPr="00566261">
        <w:rPr>
          <w:rFonts w:ascii="Calibri" w:hAnsi="Calibri" w:cs="Calibri"/>
          <w:color w:val="000000" w:themeColor="text1"/>
        </w:rPr>
        <w:t xml:space="preserve">and by a total number of </w:t>
      </w:r>
      <w:proofErr w:type="spellStart"/>
      <w:r w:rsidR="00042A0C" w:rsidRPr="00566261">
        <w:rPr>
          <w:rFonts w:ascii="Calibri" w:hAnsi="Calibri" w:cs="Calibri"/>
          <w:color w:val="000000" w:themeColor="text1"/>
        </w:rPr>
        <w:t>fetuses</w:t>
      </w:r>
      <w:proofErr w:type="spellEnd"/>
      <w:r w:rsidRPr="00566261">
        <w:rPr>
          <w:rFonts w:ascii="Calibri" w:hAnsi="Calibri" w:cs="Calibri"/>
          <w:color w:val="000000" w:themeColor="text1"/>
        </w:rPr>
        <w:t xml:space="preserve"> on which the measurement has been performed</w:t>
      </w:r>
      <w:r w:rsidR="00DE0712" w:rsidRPr="00566261">
        <w:rPr>
          <w:rFonts w:ascii="Calibri" w:hAnsi="Calibri" w:cs="Calibri"/>
          <w:color w:val="000000" w:themeColor="text1"/>
        </w:rPr>
        <w:t xml:space="preserve"> (Table </w:t>
      </w:r>
      <w:r w:rsidR="007C605E">
        <w:rPr>
          <w:rFonts w:ascii="Calibri" w:hAnsi="Calibri" w:cs="Calibri"/>
          <w:color w:val="000000" w:themeColor="text1"/>
        </w:rPr>
        <w:t>1</w:t>
      </w:r>
      <w:r w:rsidR="00DE0712" w:rsidRPr="00566261">
        <w:rPr>
          <w:rFonts w:ascii="Calibri" w:hAnsi="Calibri" w:cs="Calibri"/>
          <w:color w:val="000000" w:themeColor="text1"/>
        </w:rPr>
        <w:t>).</w:t>
      </w:r>
      <w:r w:rsidR="00606E90" w:rsidRPr="00566261">
        <w:rPr>
          <w:rFonts w:ascii="Calibri" w:hAnsi="Calibri" w:cs="Calibri"/>
          <w:color w:val="000000" w:themeColor="text1"/>
        </w:rPr>
        <w:t xml:space="preserve"> </w:t>
      </w:r>
      <w:r w:rsidR="00566261">
        <w:rPr>
          <w:rFonts w:ascii="Calibri" w:hAnsi="Calibri" w:cs="Calibri"/>
          <w:color w:val="000000" w:themeColor="text1"/>
        </w:rPr>
        <w:t xml:space="preserve">11 measurements were used in 10 or more studies and at least 1200 </w:t>
      </w:r>
      <w:proofErr w:type="spellStart"/>
      <w:r w:rsidR="00566261">
        <w:rPr>
          <w:rFonts w:ascii="Calibri" w:hAnsi="Calibri" w:cs="Calibri"/>
          <w:color w:val="000000" w:themeColor="text1"/>
        </w:rPr>
        <w:t>fetuses</w:t>
      </w:r>
      <w:proofErr w:type="spellEnd"/>
      <w:r w:rsidR="00566261">
        <w:rPr>
          <w:rFonts w:ascii="Calibri" w:hAnsi="Calibri" w:cs="Calibri"/>
          <w:color w:val="000000" w:themeColor="text1"/>
        </w:rPr>
        <w:t>.</w:t>
      </w:r>
    </w:p>
    <w:p w14:paraId="2339F73F" w14:textId="01CEF7B8" w:rsidR="00932685" w:rsidRPr="00566261" w:rsidRDefault="00932685" w:rsidP="00FC5D5C">
      <w:pPr>
        <w:spacing w:line="480" w:lineRule="auto"/>
        <w:rPr>
          <w:rFonts w:ascii="Calibri" w:hAnsi="Calibri" w:cs="Calibri"/>
          <w:color w:val="000000" w:themeColor="text1"/>
        </w:rPr>
      </w:pPr>
    </w:p>
    <w:p w14:paraId="48665D18" w14:textId="41DD443B" w:rsidR="007902F8" w:rsidRPr="00566261" w:rsidRDefault="00932685" w:rsidP="00FC5D5C">
      <w:pPr>
        <w:spacing w:line="480" w:lineRule="auto"/>
        <w:rPr>
          <w:rFonts w:ascii="Calibri" w:hAnsi="Calibri" w:cs="Calibri"/>
          <w:color w:val="000000" w:themeColor="text1"/>
        </w:rPr>
      </w:pPr>
      <w:r w:rsidRPr="00566261">
        <w:rPr>
          <w:rFonts w:ascii="Calibri" w:hAnsi="Calibri" w:cs="Calibri"/>
          <w:color w:val="000000" w:themeColor="text1"/>
        </w:rPr>
        <w:t>&lt;TABLE</w:t>
      </w:r>
      <w:r w:rsidR="00095A79" w:rsidRPr="00566261">
        <w:rPr>
          <w:rFonts w:ascii="Calibri" w:hAnsi="Calibri" w:cs="Calibri"/>
          <w:color w:val="000000" w:themeColor="text1"/>
        </w:rPr>
        <w:t xml:space="preserve"> </w:t>
      </w:r>
      <w:r w:rsidR="007C605E">
        <w:rPr>
          <w:rFonts w:ascii="Calibri" w:hAnsi="Calibri" w:cs="Calibri"/>
          <w:color w:val="000000" w:themeColor="text1"/>
        </w:rPr>
        <w:t>1</w:t>
      </w:r>
      <w:r w:rsidR="00095A79" w:rsidRPr="00566261">
        <w:rPr>
          <w:rFonts w:ascii="Calibri" w:hAnsi="Calibri" w:cs="Calibri"/>
          <w:color w:val="000000" w:themeColor="text1"/>
        </w:rPr>
        <w:t xml:space="preserve">&gt; </w:t>
      </w:r>
    </w:p>
    <w:p w14:paraId="1F387D1A" w14:textId="77777777" w:rsidR="0025486C" w:rsidRPr="009F3E78" w:rsidRDefault="0025486C" w:rsidP="00FC5D5C">
      <w:pPr>
        <w:spacing w:line="480" w:lineRule="auto"/>
        <w:rPr>
          <w:rFonts w:ascii="Calibri" w:hAnsi="Calibri" w:cs="Calibri"/>
          <w:color w:val="000000" w:themeColor="text1"/>
        </w:rPr>
      </w:pPr>
    </w:p>
    <w:p w14:paraId="435E30CA" w14:textId="2DB636DD" w:rsidR="0025486C" w:rsidRDefault="00A95E93"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The most frequently used measurement by both </w:t>
      </w:r>
      <w:r w:rsidR="00042A0C" w:rsidRPr="00566261">
        <w:rPr>
          <w:rFonts w:ascii="Calibri" w:hAnsi="Calibri" w:cs="Calibri"/>
          <w:color w:val="000000" w:themeColor="text1"/>
        </w:rPr>
        <w:t>assessments</w:t>
      </w:r>
      <w:r w:rsidRPr="00566261">
        <w:rPr>
          <w:rFonts w:ascii="Calibri" w:hAnsi="Calibri" w:cs="Calibri"/>
          <w:color w:val="000000" w:themeColor="text1"/>
        </w:rPr>
        <w:t xml:space="preserve"> was the TCD</w:t>
      </w:r>
      <w:r w:rsidR="0025486C">
        <w:rPr>
          <w:rFonts w:ascii="Calibri" w:hAnsi="Calibri" w:cs="Calibri"/>
          <w:color w:val="000000" w:themeColor="text1"/>
        </w:rPr>
        <w:t xml:space="preserve">. </w:t>
      </w:r>
      <w:r w:rsidR="009F1E52">
        <w:rPr>
          <w:rFonts w:ascii="Calibri" w:hAnsi="Calibri" w:cs="Calibri"/>
          <w:color w:val="000000" w:themeColor="text1"/>
        </w:rPr>
        <w:t>O</w:t>
      </w:r>
      <w:r w:rsidR="00100A01" w:rsidRPr="00566261">
        <w:rPr>
          <w:rFonts w:ascii="Calibri" w:hAnsi="Calibri" w:cs="Calibri"/>
          <w:color w:val="000000" w:themeColor="text1"/>
        </w:rPr>
        <w:t xml:space="preserve">ther commonly used </w:t>
      </w:r>
      <w:r w:rsidR="00AF7524">
        <w:rPr>
          <w:rFonts w:ascii="Calibri" w:hAnsi="Calibri" w:cs="Calibri"/>
          <w:color w:val="000000" w:themeColor="text1"/>
        </w:rPr>
        <w:t xml:space="preserve">linear </w:t>
      </w:r>
      <w:r w:rsidR="00100A01" w:rsidRPr="00566261">
        <w:rPr>
          <w:rFonts w:ascii="Calibri" w:hAnsi="Calibri" w:cs="Calibri"/>
          <w:color w:val="000000" w:themeColor="text1"/>
        </w:rPr>
        <w:t xml:space="preserve">measures of the </w:t>
      </w:r>
      <w:r w:rsidR="0002015C">
        <w:rPr>
          <w:rFonts w:ascii="Calibri" w:hAnsi="Calibri" w:cs="Calibri"/>
          <w:color w:val="000000" w:themeColor="text1"/>
        </w:rPr>
        <w:t>PF</w:t>
      </w:r>
      <w:r w:rsidR="00100A01" w:rsidRPr="00566261">
        <w:rPr>
          <w:rFonts w:ascii="Calibri" w:hAnsi="Calibri" w:cs="Calibri"/>
          <w:color w:val="000000" w:themeColor="text1"/>
        </w:rPr>
        <w:t xml:space="preserve"> </w:t>
      </w:r>
      <w:r w:rsidR="00182F3A">
        <w:rPr>
          <w:rFonts w:ascii="Calibri" w:hAnsi="Calibri" w:cs="Calibri"/>
          <w:color w:val="000000" w:themeColor="text1"/>
        </w:rPr>
        <w:t>we</w:t>
      </w:r>
      <w:r w:rsidR="00100A01" w:rsidRPr="00566261">
        <w:rPr>
          <w:rFonts w:ascii="Calibri" w:hAnsi="Calibri" w:cs="Calibri"/>
          <w:color w:val="000000" w:themeColor="text1"/>
        </w:rPr>
        <w:t>re of the vermis</w:t>
      </w:r>
      <w:r w:rsidR="0025486C">
        <w:rPr>
          <w:rFonts w:ascii="Calibri" w:hAnsi="Calibri" w:cs="Calibri"/>
          <w:color w:val="000000" w:themeColor="text1"/>
        </w:rPr>
        <w:t xml:space="preserve"> (</w:t>
      </w:r>
      <w:r w:rsidR="00CE0B2A">
        <w:rPr>
          <w:rFonts w:ascii="Calibri" w:hAnsi="Calibri" w:cs="Calibri"/>
          <w:color w:val="000000" w:themeColor="text1"/>
        </w:rPr>
        <w:t>craniocaudal diameter</w:t>
      </w:r>
      <w:r w:rsidR="0025486C">
        <w:rPr>
          <w:rFonts w:ascii="Calibri" w:hAnsi="Calibri" w:cs="Calibri"/>
          <w:color w:val="000000" w:themeColor="text1"/>
        </w:rPr>
        <w:t xml:space="preserve">, </w:t>
      </w:r>
      <w:r w:rsidR="00CE0B2A">
        <w:rPr>
          <w:rFonts w:ascii="Calibri" w:hAnsi="Calibri" w:cs="Calibri"/>
          <w:color w:val="000000" w:themeColor="text1"/>
        </w:rPr>
        <w:t>anteroposterior diameter</w:t>
      </w:r>
      <w:r w:rsidR="0025486C">
        <w:rPr>
          <w:rFonts w:ascii="Calibri" w:hAnsi="Calibri" w:cs="Calibri"/>
          <w:color w:val="000000" w:themeColor="text1"/>
        </w:rPr>
        <w:t xml:space="preserve">, surface area) and CM depth. </w:t>
      </w:r>
      <w:r w:rsidR="00100A01" w:rsidRPr="00566261">
        <w:rPr>
          <w:rFonts w:ascii="Calibri" w:hAnsi="Calibri" w:cs="Calibri"/>
          <w:color w:val="000000" w:themeColor="text1"/>
        </w:rPr>
        <w:t xml:space="preserve">The most frequent angle measured </w:t>
      </w:r>
      <w:r w:rsidR="0006386D">
        <w:rPr>
          <w:rFonts w:ascii="Calibri" w:hAnsi="Calibri" w:cs="Calibri"/>
          <w:color w:val="000000" w:themeColor="text1"/>
        </w:rPr>
        <w:t>was</w:t>
      </w:r>
      <w:r w:rsidR="00100A01" w:rsidRPr="00566261">
        <w:rPr>
          <w:rFonts w:ascii="Calibri" w:hAnsi="Calibri" w:cs="Calibri"/>
          <w:color w:val="000000" w:themeColor="text1"/>
        </w:rPr>
        <w:t xml:space="preserve"> the</w:t>
      </w:r>
      <w:r w:rsidR="00FD0F04" w:rsidRPr="00566261">
        <w:rPr>
          <w:rFonts w:ascii="Calibri" w:hAnsi="Calibri" w:cs="Calibri"/>
          <w:color w:val="000000" w:themeColor="text1"/>
        </w:rPr>
        <w:t xml:space="preserve"> TVA (</w:t>
      </w:r>
      <w:proofErr w:type="spellStart"/>
      <w:r w:rsidR="00100A01" w:rsidRPr="00566261">
        <w:rPr>
          <w:rFonts w:ascii="Calibri" w:hAnsi="Calibri" w:cs="Calibri"/>
          <w:color w:val="000000" w:themeColor="text1"/>
        </w:rPr>
        <w:t>tegmento-vermian</w:t>
      </w:r>
      <w:proofErr w:type="spellEnd"/>
      <w:r w:rsidR="00100A01" w:rsidRPr="00566261">
        <w:rPr>
          <w:rFonts w:ascii="Calibri" w:hAnsi="Calibri" w:cs="Calibri"/>
          <w:color w:val="000000" w:themeColor="text1"/>
        </w:rPr>
        <w:t xml:space="preserve"> angle</w:t>
      </w:r>
      <w:r w:rsidR="00FD0F04" w:rsidRPr="00566261">
        <w:rPr>
          <w:rFonts w:ascii="Calibri" w:hAnsi="Calibri" w:cs="Calibri"/>
          <w:color w:val="000000" w:themeColor="text1"/>
        </w:rPr>
        <w:t>)</w:t>
      </w:r>
      <w:r w:rsidR="00100A01" w:rsidRPr="00566261">
        <w:rPr>
          <w:rFonts w:ascii="Calibri" w:hAnsi="Calibri" w:cs="Calibri"/>
          <w:color w:val="000000" w:themeColor="text1"/>
        </w:rPr>
        <w:t>, also known as the brainstem</w:t>
      </w:r>
      <w:r w:rsidR="00FF09A8" w:rsidRPr="00566261">
        <w:rPr>
          <w:rFonts w:ascii="Calibri" w:hAnsi="Calibri" w:cs="Calibri"/>
          <w:color w:val="000000" w:themeColor="text1"/>
        </w:rPr>
        <w:t>-</w:t>
      </w:r>
      <w:r w:rsidR="00100A01" w:rsidRPr="00566261">
        <w:rPr>
          <w:rFonts w:ascii="Calibri" w:hAnsi="Calibri" w:cs="Calibri"/>
          <w:color w:val="000000" w:themeColor="text1"/>
        </w:rPr>
        <w:t>vermis angle</w:t>
      </w:r>
      <w:r w:rsidR="007744B3" w:rsidRPr="00566261">
        <w:rPr>
          <w:rFonts w:ascii="Calibri" w:hAnsi="Calibri" w:cs="Calibri"/>
          <w:color w:val="000000" w:themeColor="text1"/>
        </w:rPr>
        <w:t xml:space="preserve">. This </w:t>
      </w:r>
      <w:r w:rsidR="0006386D">
        <w:rPr>
          <w:rFonts w:ascii="Calibri" w:hAnsi="Calibri" w:cs="Calibri"/>
          <w:color w:val="000000" w:themeColor="text1"/>
        </w:rPr>
        <w:t>wa</w:t>
      </w:r>
      <w:r w:rsidR="007744B3" w:rsidRPr="00566261">
        <w:rPr>
          <w:rFonts w:ascii="Calibri" w:hAnsi="Calibri" w:cs="Calibri"/>
          <w:color w:val="000000" w:themeColor="text1"/>
        </w:rPr>
        <w:t>s d</w:t>
      </w:r>
      <w:r w:rsidR="00252D12" w:rsidRPr="00566261">
        <w:rPr>
          <w:rFonts w:ascii="Calibri" w:hAnsi="Calibri" w:cs="Calibri"/>
          <w:color w:val="000000" w:themeColor="text1"/>
        </w:rPr>
        <w:t>rawn between the dorsal surface of the brainstem and the ventral surface of the vermis</w:t>
      </w:r>
      <w:r w:rsidR="007744B3" w:rsidRPr="00566261">
        <w:rPr>
          <w:rFonts w:ascii="Calibri" w:hAnsi="Calibri" w:cs="Calibri"/>
          <w:color w:val="000000" w:themeColor="text1"/>
        </w:rPr>
        <w:t>, so giving a</w:t>
      </w:r>
      <w:r w:rsidR="00F02F00">
        <w:rPr>
          <w:rFonts w:ascii="Calibri" w:hAnsi="Calibri" w:cs="Calibri"/>
          <w:color w:val="000000" w:themeColor="text1"/>
        </w:rPr>
        <w:t xml:space="preserve">n evaluation </w:t>
      </w:r>
      <w:r w:rsidR="007744B3" w:rsidRPr="00566261">
        <w:rPr>
          <w:rFonts w:ascii="Calibri" w:hAnsi="Calibri" w:cs="Calibri"/>
          <w:color w:val="000000" w:themeColor="text1"/>
        </w:rPr>
        <w:t xml:space="preserve">of upward rotation of the vermis. The next most common angle </w:t>
      </w:r>
      <w:r w:rsidR="0006386D">
        <w:rPr>
          <w:rFonts w:ascii="Calibri" w:hAnsi="Calibri" w:cs="Calibri"/>
          <w:color w:val="000000" w:themeColor="text1"/>
        </w:rPr>
        <w:t>was</w:t>
      </w:r>
      <w:r w:rsidR="007744B3" w:rsidRPr="00566261">
        <w:rPr>
          <w:rFonts w:ascii="Calibri" w:hAnsi="Calibri" w:cs="Calibri"/>
          <w:color w:val="000000" w:themeColor="text1"/>
        </w:rPr>
        <w:t xml:space="preserve"> the CSOA (clivus-supraoccipital angle). This </w:t>
      </w:r>
      <w:r w:rsidR="0006386D">
        <w:rPr>
          <w:rFonts w:ascii="Calibri" w:hAnsi="Calibri" w:cs="Calibri"/>
          <w:color w:val="000000" w:themeColor="text1"/>
        </w:rPr>
        <w:t>was</w:t>
      </w:r>
      <w:r w:rsidR="007744B3" w:rsidRPr="00566261">
        <w:rPr>
          <w:rFonts w:ascii="Calibri" w:hAnsi="Calibri" w:cs="Calibri"/>
          <w:color w:val="000000" w:themeColor="text1"/>
        </w:rPr>
        <w:t xml:space="preserve"> the angle between lines drawn on the </w:t>
      </w:r>
      <w:proofErr w:type="spellStart"/>
      <w:r w:rsidR="007744B3" w:rsidRPr="00566261">
        <w:rPr>
          <w:rFonts w:ascii="Calibri" w:hAnsi="Calibri" w:cs="Calibri"/>
          <w:color w:val="000000" w:themeColor="text1"/>
        </w:rPr>
        <w:t>postero</w:t>
      </w:r>
      <w:proofErr w:type="spellEnd"/>
      <w:r w:rsidR="007744B3" w:rsidRPr="00566261">
        <w:rPr>
          <w:rFonts w:ascii="Calibri" w:hAnsi="Calibri" w:cs="Calibri"/>
          <w:color w:val="000000" w:themeColor="text1"/>
        </w:rPr>
        <w:t xml:space="preserve">-superior surface of the clivus and the antero-superior surface of the </w:t>
      </w:r>
      <w:proofErr w:type="spellStart"/>
      <w:r w:rsidR="007744B3" w:rsidRPr="00566261">
        <w:rPr>
          <w:rFonts w:ascii="Calibri" w:hAnsi="Calibri" w:cs="Calibri"/>
          <w:color w:val="000000" w:themeColor="text1"/>
        </w:rPr>
        <w:t>supraocciput</w:t>
      </w:r>
      <w:proofErr w:type="spellEnd"/>
      <w:r w:rsidR="007744B3" w:rsidRPr="00566261">
        <w:rPr>
          <w:rFonts w:ascii="Calibri" w:hAnsi="Calibri" w:cs="Calibri"/>
          <w:color w:val="000000" w:themeColor="text1"/>
        </w:rPr>
        <w:t>, giving a</w:t>
      </w:r>
      <w:r w:rsidR="00F02F00">
        <w:rPr>
          <w:rFonts w:ascii="Calibri" w:hAnsi="Calibri" w:cs="Calibri"/>
          <w:color w:val="000000" w:themeColor="text1"/>
        </w:rPr>
        <w:t xml:space="preserve">n evaluation </w:t>
      </w:r>
      <w:r w:rsidR="007744B3" w:rsidRPr="00566261">
        <w:rPr>
          <w:rFonts w:ascii="Calibri" w:hAnsi="Calibri" w:cs="Calibri"/>
          <w:color w:val="000000" w:themeColor="text1"/>
        </w:rPr>
        <w:t xml:space="preserve">of </w:t>
      </w:r>
      <w:r w:rsidR="0002015C">
        <w:rPr>
          <w:rFonts w:ascii="Calibri" w:hAnsi="Calibri" w:cs="Calibri"/>
          <w:color w:val="000000" w:themeColor="text1"/>
        </w:rPr>
        <w:t>PF</w:t>
      </w:r>
      <w:r w:rsidR="007744B3" w:rsidRPr="00566261">
        <w:rPr>
          <w:rFonts w:ascii="Calibri" w:hAnsi="Calibri" w:cs="Calibri"/>
          <w:color w:val="000000" w:themeColor="text1"/>
        </w:rPr>
        <w:t xml:space="preserve"> shape.</w:t>
      </w:r>
      <w:r w:rsidR="0025486C">
        <w:rPr>
          <w:rFonts w:ascii="Calibri" w:hAnsi="Calibri" w:cs="Calibri"/>
          <w:color w:val="000000" w:themeColor="text1"/>
        </w:rPr>
        <w:t xml:space="preserve"> </w:t>
      </w:r>
      <w:r w:rsidR="0025486C">
        <w:rPr>
          <w:rFonts w:ascii="Calibri" w:hAnsi="Calibri" w:cs="Calibri"/>
          <w:color w:val="000000" w:themeColor="text1"/>
        </w:rPr>
        <w:lastRenderedPageBreak/>
        <w:t xml:space="preserve">Commonly used measurements of the brainstem </w:t>
      </w:r>
      <w:r w:rsidR="00C364D9">
        <w:rPr>
          <w:rFonts w:ascii="Calibri" w:hAnsi="Calibri" w:cs="Calibri"/>
          <w:color w:val="000000" w:themeColor="text1"/>
        </w:rPr>
        <w:t xml:space="preserve">and surrounding area </w:t>
      </w:r>
      <w:r w:rsidR="00F02F00">
        <w:rPr>
          <w:rFonts w:ascii="Calibri" w:hAnsi="Calibri" w:cs="Calibri"/>
          <w:color w:val="000000" w:themeColor="text1"/>
        </w:rPr>
        <w:t>wer</w:t>
      </w:r>
      <w:r w:rsidR="0025486C">
        <w:rPr>
          <w:rFonts w:ascii="Calibri" w:hAnsi="Calibri" w:cs="Calibri"/>
          <w:color w:val="000000" w:themeColor="text1"/>
        </w:rPr>
        <w:t>e of the pons (</w:t>
      </w:r>
      <w:r w:rsidR="00652A44">
        <w:rPr>
          <w:rFonts w:ascii="Calibri" w:hAnsi="Calibri" w:cs="Calibri"/>
          <w:color w:val="000000" w:themeColor="text1"/>
        </w:rPr>
        <w:t>anteroposterior and craniocaudal diameters</w:t>
      </w:r>
      <w:r w:rsidR="0025486C">
        <w:rPr>
          <w:rFonts w:ascii="Calibri" w:hAnsi="Calibri" w:cs="Calibri"/>
          <w:color w:val="000000" w:themeColor="text1"/>
        </w:rPr>
        <w:t>), 3</w:t>
      </w:r>
      <w:r w:rsidR="0025486C" w:rsidRPr="0025486C">
        <w:rPr>
          <w:rFonts w:ascii="Calibri" w:hAnsi="Calibri" w:cs="Calibri"/>
          <w:color w:val="000000" w:themeColor="text1"/>
          <w:vertAlign w:val="superscript"/>
        </w:rPr>
        <w:t>rd</w:t>
      </w:r>
      <w:r w:rsidR="0025486C">
        <w:rPr>
          <w:rFonts w:ascii="Calibri" w:hAnsi="Calibri" w:cs="Calibri"/>
          <w:color w:val="000000" w:themeColor="text1"/>
        </w:rPr>
        <w:t xml:space="preserve"> ventricle and 4</w:t>
      </w:r>
      <w:r w:rsidR="0025486C" w:rsidRPr="0025486C">
        <w:rPr>
          <w:rFonts w:ascii="Calibri" w:hAnsi="Calibri" w:cs="Calibri"/>
          <w:color w:val="000000" w:themeColor="text1"/>
          <w:vertAlign w:val="superscript"/>
        </w:rPr>
        <w:t>th</w:t>
      </w:r>
      <w:r w:rsidR="0025486C">
        <w:rPr>
          <w:rFonts w:ascii="Calibri" w:hAnsi="Calibri" w:cs="Calibri"/>
          <w:color w:val="000000" w:themeColor="text1"/>
        </w:rPr>
        <w:t xml:space="preserve"> ventricle.</w:t>
      </w:r>
    </w:p>
    <w:p w14:paraId="67E2EA14" w14:textId="42637B4D" w:rsidR="00A95E93" w:rsidRPr="00566261" w:rsidRDefault="004A4A01"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In the context of </w:t>
      </w:r>
      <w:r w:rsidR="0002015C">
        <w:rPr>
          <w:rFonts w:ascii="Calibri" w:hAnsi="Calibri" w:cs="Calibri"/>
          <w:color w:val="000000" w:themeColor="text1"/>
        </w:rPr>
        <w:t>PF</w:t>
      </w:r>
      <w:r w:rsidRPr="00566261">
        <w:rPr>
          <w:rFonts w:ascii="Calibri" w:hAnsi="Calibri" w:cs="Calibri"/>
          <w:color w:val="000000" w:themeColor="text1"/>
        </w:rPr>
        <w:t xml:space="preserve"> assessment, there </w:t>
      </w:r>
      <w:r w:rsidR="0006386D">
        <w:rPr>
          <w:rFonts w:ascii="Calibri" w:hAnsi="Calibri" w:cs="Calibri"/>
          <w:color w:val="000000" w:themeColor="text1"/>
        </w:rPr>
        <w:t>we</w:t>
      </w:r>
      <w:r w:rsidRPr="00566261">
        <w:rPr>
          <w:rFonts w:ascii="Calibri" w:hAnsi="Calibri" w:cs="Calibri"/>
          <w:color w:val="000000" w:themeColor="text1"/>
        </w:rPr>
        <w:t>re also supratentorial measurements</w:t>
      </w:r>
      <w:r w:rsidR="00044A92" w:rsidRPr="00566261">
        <w:rPr>
          <w:rFonts w:ascii="Calibri" w:hAnsi="Calibri" w:cs="Calibri"/>
          <w:color w:val="000000" w:themeColor="text1"/>
        </w:rPr>
        <w:t>.</w:t>
      </w:r>
      <w:r w:rsidR="0025486C">
        <w:rPr>
          <w:rFonts w:ascii="Calibri" w:hAnsi="Calibri" w:cs="Calibri"/>
          <w:color w:val="000000" w:themeColor="text1"/>
        </w:rPr>
        <w:t xml:space="preserve"> T</w:t>
      </w:r>
      <w:r w:rsidR="0098118C" w:rsidRPr="00566261">
        <w:rPr>
          <w:rFonts w:ascii="Calibri" w:hAnsi="Calibri" w:cs="Calibri"/>
          <w:color w:val="000000" w:themeColor="text1"/>
        </w:rPr>
        <w:t>he cerebral BPD and cranial BPD</w:t>
      </w:r>
      <w:r w:rsidR="000C10A3" w:rsidRPr="00566261">
        <w:rPr>
          <w:rFonts w:ascii="Calibri" w:hAnsi="Calibri" w:cs="Calibri"/>
          <w:color w:val="000000" w:themeColor="text1"/>
        </w:rPr>
        <w:t>, and the cerebral FOD (</w:t>
      </w:r>
      <w:proofErr w:type="spellStart"/>
      <w:r w:rsidR="000C10A3" w:rsidRPr="00566261">
        <w:rPr>
          <w:rFonts w:ascii="Calibri" w:hAnsi="Calibri" w:cs="Calibri"/>
          <w:color w:val="000000" w:themeColor="text1"/>
        </w:rPr>
        <w:t>fronto</w:t>
      </w:r>
      <w:proofErr w:type="spellEnd"/>
      <w:r w:rsidR="000C10A3" w:rsidRPr="00566261">
        <w:rPr>
          <w:rFonts w:ascii="Calibri" w:hAnsi="Calibri" w:cs="Calibri"/>
          <w:color w:val="000000" w:themeColor="text1"/>
        </w:rPr>
        <w:t>-occipital distance) and cranial FOD</w:t>
      </w:r>
      <w:r w:rsidR="0025486C">
        <w:rPr>
          <w:rFonts w:ascii="Calibri" w:hAnsi="Calibri" w:cs="Calibri"/>
          <w:color w:val="000000" w:themeColor="text1"/>
        </w:rPr>
        <w:t xml:space="preserve">, along with lateral ventricular </w:t>
      </w:r>
      <w:r w:rsidR="00264B33">
        <w:rPr>
          <w:rFonts w:ascii="Calibri" w:hAnsi="Calibri" w:cs="Calibri"/>
          <w:color w:val="000000" w:themeColor="text1"/>
        </w:rPr>
        <w:t>transverse diameter</w:t>
      </w:r>
      <w:r w:rsidR="0025486C">
        <w:rPr>
          <w:rFonts w:ascii="Calibri" w:hAnsi="Calibri" w:cs="Calibri"/>
          <w:color w:val="000000" w:themeColor="text1"/>
        </w:rPr>
        <w:t xml:space="preserve">, </w:t>
      </w:r>
      <w:r w:rsidR="0006386D">
        <w:rPr>
          <w:rFonts w:ascii="Calibri" w:hAnsi="Calibri" w:cs="Calibri"/>
          <w:color w:val="000000" w:themeColor="text1"/>
        </w:rPr>
        <w:t>we</w:t>
      </w:r>
      <w:r w:rsidR="0025486C">
        <w:rPr>
          <w:rFonts w:ascii="Calibri" w:hAnsi="Calibri" w:cs="Calibri"/>
          <w:color w:val="000000" w:themeColor="text1"/>
        </w:rPr>
        <w:t>re the most frequently used</w:t>
      </w:r>
      <w:r w:rsidR="000C10A3" w:rsidRPr="00566261">
        <w:rPr>
          <w:rFonts w:ascii="Calibri" w:hAnsi="Calibri" w:cs="Calibri"/>
          <w:color w:val="000000" w:themeColor="text1"/>
        </w:rPr>
        <w:t>.</w:t>
      </w:r>
    </w:p>
    <w:p w14:paraId="081B5E67" w14:textId="3D874302" w:rsidR="00AA0156" w:rsidRDefault="00AA0156" w:rsidP="00FC5D5C">
      <w:pPr>
        <w:spacing w:line="480" w:lineRule="auto"/>
        <w:rPr>
          <w:rFonts w:ascii="Calibri" w:hAnsi="Calibri" w:cs="Calibri"/>
          <w:color w:val="000000" w:themeColor="text1"/>
        </w:rPr>
      </w:pPr>
    </w:p>
    <w:p w14:paraId="092267FD" w14:textId="34A55229" w:rsidR="00A87E02" w:rsidRPr="00A87E02" w:rsidRDefault="00A87E02"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Measurements</w:t>
      </w:r>
      <w:r>
        <w:rPr>
          <w:rFonts w:ascii="Calibri" w:hAnsi="Calibri" w:cs="Calibri"/>
          <w:i/>
          <w:iCs/>
          <w:color w:val="000000" w:themeColor="text1"/>
        </w:rPr>
        <w:t xml:space="preserve"> of the posterior fossa – calculations </w:t>
      </w:r>
    </w:p>
    <w:p w14:paraId="771BBF82" w14:textId="54EB1C2D" w:rsidR="00915576" w:rsidRDefault="006B4C85" w:rsidP="00FC5D5C">
      <w:pPr>
        <w:spacing w:line="480" w:lineRule="auto"/>
        <w:ind w:firstLine="720"/>
        <w:rPr>
          <w:rFonts w:ascii="Calibri" w:hAnsi="Calibri" w:cs="Calibri"/>
          <w:color w:val="000000" w:themeColor="text1"/>
        </w:rPr>
      </w:pPr>
      <w:r>
        <w:rPr>
          <w:rFonts w:ascii="Calibri" w:hAnsi="Calibri" w:cs="Calibri"/>
          <w:color w:val="000000" w:themeColor="text1"/>
        </w:rPr>
        <w:t>C</w:t>
      </w:r>
      <w:r w:rsidR="004820CD" w:rsidRPr="00566261">
        <w:rPr>
          <w:rFonts w:ascii="Calibri" w:hAnsi="Calibri" w:cs="Calibri"/>
          <w:color w:val="000000" w:themeColor="text1"/>
        </w:rPr>
        <w:t>alculations</w:t>
      </w:r>
      <w:r w:rsidR="004A4A01" w:rsidRPr="00566261">
        <w:rPr>
          <w:rFonts w:ascii="Calibri" w:hAnsi="Calibri" w:cs="Calibri"/>
          <w:color w:val="000000" w:themeColor="text1"/>
        </w:rPr>
        <w:t xml:space="preserve"> </w:t>
      </w:r>
      <w:r w:rsidR="0006386D">
        <w:rPr>
          <w:rFonts w:ascii="Calibri" w:hAnsi="Calibri" w:cs="Calibri"/>
          <w:color w:val="000000" w:themeColor="text1"/>
        </w:rPr>
        <w:t>were</w:t>
      </w:r>
      <w:r w:rsidR="004A4A01" w:rsidRPr="00566261">
        <w:rPr>
          <w:rFonts w:ascii="Calibri" w:hAnsi="Calibri" w:cs="Calibri"/>
          <w:color w:val="000000" w:themeColor="text1"/>
        </w:rPr>
        <w:t xml:space="preserve"> used to assess measurements in detail</w:t>
      </w:r>
      <w:r w:rsidR="00AA0156">
        <w:rPr>
          <w:rFonts w:ascii="Calibri" w:hAnsi="Calibri" w:cs="Calibri"/>
          <w:color w:val="000000" w:themeColor="text1"/>
        </w:rPr>
        <w:t xml:space="preserve"> in a fifth of studies (13/59)</w:t>
      </w:r>
      <w:r w:rsidR="004A4A01" w:rsidRPr="00566261">
        <w:rPr>
          <w:rFonts w:ascii="Calibri" w:hAnsi="Calibri" w:cs="Calibri"/>
          <w:color w:val="000000" w:themeColor="text1"/>
        </w:rPr>
        <w:t xml:space="preserve">. </w:t>
      </w:r>
      <w:r w:rsidR="00A54F5F" w:rsidRPr="00566261">
        <w:rPr>
          <w:rFonts w:ascii="Calibri" w:hAnsi="Calibri" w:cs="Calibri"/>
          <w:color w:val="000000" w:themeColor="text1"/>
        </w:rPr>
        <w:t>Most commonly, to standardise measures against brain size, such as by creating a ratio with BPD.</w:t>
      </w:r>
      <w:r w:rsidR="00AA0156">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978-3-642-18747-6","ISBN":"978-3-642-62275-5","author":[{"dropping-particle":"","family":"Garel","given":"Catherine","non-dropping-particle":"","parse-names":false,"suffix":""}],"id":"ITEM-1","issued":{"date-parts":[["2004"]]},"publisher":"Springer Berlin Heidelberg","publisher-place":"Berlin, Heidelberg","title":"MRI of the Fetal Brain","type":"book"},"uris":["http://www.mendeley.com/documents/?uuid=9fc4717c-ef6f-48a8-ab52-5e0dafd8b6be"]}],"mendeley":{"formattedCitation":"(18)","plainTextFormattedCitation":"(18)","previouslyFormattedCitation":"(18)"},"properties":{"noteIndex":0},"schema":"https://github.com/citation-style-language/schema/raw/master/csl-citation.json"}</w:instrText>
      </w:r>
      <w:r w:rsidR="00AA0156">
        <w:rPr>
          <w:rFonts w:ascii="Calibri" w:hAnsi="Calibri" w:cs="Calibri"/>
          <w:color w:val="000000" w:themeColor="text1"/>
        </w:rPr>
        <w:fldChar w:fldCharType="separate"/>
      </w:r>
      <w:r w:rsidR="00FA06F2" w:rsidRPr="00FA06F2">
        <w:rPr>
          <w:rFonts w:ascii="Calibri" w:hAnsi="Calibri" w:cs="Calibri"/>
          <w:noProof/>
          <w:color w:val="000000" w:themeColor="text1"/>
        </w:rPr>
        <w:t>(18)</w:t>
      </w:r>
      <w:r w:rsidR="00AA0156">
        <w:rPr>
          <w:rFonts w:ascii="Calibri" w:hAnsi="Calibri" w:cs="Calibri"/>
          <w:color w:val="000000" w:themeColor="text1"/>
        </w:rPr>
        <w:fldChar w:fldCharType="end"/>
      </w:r>
      <w:r w:rsidR="00E513F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ajog.2013.12.008","ISSN":"10976868","abstract":"Objective We tested the hypothesis whether small-for-gestational-age (SGA) fetuses have different brain stem and cerebellar morphometry when compared with appropriate-for-gestational-age (AGA) fetuses and whether the differences in these structures were associated with their neonatal neurobehavior. Study Design Magnetic resonance imaging was performed on 51 SGA fetuses and 47 AGA fetuses at 37 weeks' gestation. Pontine width, medullar width, vermian width and height, cerebellar primary fissure's depth, and cerebellar volume were measured and corrected by biparietal diameter and cerebellar volume by total intracranial volume. Ratios were compared between cases and control subjects. The association between morphometric differences and neurobehavioral outcome in SGAs was tested. Results Brainstem and cerebellar ratios were significantly larger in SGA fetuses: pontine width, SGA 0.143 ± 0.01 vs AGA 0.135 ± 0.01 (P &lt;.01); medullar width, SGA 0.088 ± 0.01 vs AGA 0.083 ± 0.01 (P =.03); vermian width, SGA 0.181 ± 0.03 vs AGA 0.162 ± 0.02 (P &lt;.01); vermian height, SGA 0.235 ± 0.03 vs AGA 0.222 ± 0.01 (P &lt;.01); cerebellar volume, SGA 0.042 ± 0.01 vs AGA 0.038 ± 0.00 (P =.04); with deeper cerebellar primary fissure in SGAs, SGA 0.041 ± 0.01 vs AGA 0.035 ± 0.01 (P =.01). Medullar, cerebellar biometries, and volumetry were significantly associated with different Neonatal Behavioral Assessment Scale cluster scores in SGA infants. Conclusion Brain stem and cerebellar morphometric measurements are significantly different in term SGA fetuses, which are associated significantly with their neurobehavioral outcome. This finding supports the existence of brain microstructural changes in SGA fetuses and lays the basis for potential image biomarkers to detect fetuses who are at risk. © 2014 Mosby, Inc. All rights reserved.","author":[{"dropping-particle":"","family":"Sanz-Cortes","given":"Magdalena","non-dropping-particle":"","parse-names":false,"suffix":""},{"dropping-particle":"","family":"Egaña-Ugrinovic","given":"Gabriela","non-dropping-particle":"","parse-names":false,"suffix":""},{"dropping-particle":"","family":"Zupan","given":"Rudolf","non-dropping-particle":"","parse-names":false,"suffix":""},{"dropping-particle":"","family":"Figueras","given":"Francesc","non-dropping-particle":"","parse-names":false,"suffix":""},{"dropping-particle":"","family":"Gratacos","given":"Eduard","non-dropping-particle":"","parse-names":false,"suffix":""}],"container-title":"American Journal of Obstetrics and Gynecology","id":"ITEM-1","issue":"5","issued":{"date-parts":[["2014"]]},"page":"452.e1-452.e8","title":"Brainstem and cerebellar differences and their association with neurobehavior in term small-for-gestational-age fetuses assessed by fetal MRI","type":"article-journal","volume":"210"},"uris":["http://www.mendeley.com/documents/?uuid=d82fb4eb-eeff-4db2-95f5-d2ac76d18a8d"]}],"mendeley":{"formattedCitation":"(43)","plainTextFormattedCitation":"(43)","previouslyFormattedCitation":"(43)"},"properties":{"noteIndex":0},"schema":"https://github.com/citation-style-language/schema/raw/master/csl-citation.json"}</w:instrText>
      </w:r>
      <w:r w:rsidR="00E513F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3)</w:t>
      </w:r>
      <w:r w:rsidR="00E513F3" w:rsidRPr="00566261">
        <w:rPr>
          <w:rFonts w:ascii="Calibri" w:hAnsi="Calibri" w:cs="Calibri"/>
          <w:color w:val="000000" w:themeColor="text1"/>
        </w:rPr>
        <w:fldChar w:fldCharType="end"/>
      </w:r>
      <w:r w:rsidR="00AA0156">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1547-007-0153-5","ISBN":"3933975972","ISSN":"00338362","author":[{"dropping-particle":"","family":"Manganaro","given":"L.","non-dropping-particle":"","parse-names":false,"suffix":""},{"dropping-particle":"","family":"Perrone","given":"A.","non-dropping-particle":"","parse-names":false,"suffix":""},{"dropping-particle":"","family":"Savelli","given":"S.","non-dropping-particle":"","parse-names":false,"suffix":""},{"dropping-particle":"","family":"Maurizio","given":"M.","non-dropping-particle":"Di","parse-names":false,"suffix":""},{"dropping-particle":"","family":"Maggi","given":"C.","non-dropping-particle":"","parse-names":false,"suffix":""},{"dropping-particle":"","family":"Ballesio","given":"L.","non-dropping-particle":"","parse-names":false,"suffix":""},{"dropping-particle":"","family":"Porfiri","given":"L. M.","non-dropping-particle":"","parse-names":false,"suffix":""},{"dropping-particle":"","family":"Felice","given":"C.","non-dropping-particle":"De","parse-names":false,"suffix":""},{"dropping-particle":"","family":"Marinoni","given":"E.","non-dropping-particle":"","parse-names":false,"suffix":""},{"dropping-particle":"","family":"Marini","given":"M.","non-dropping-particle":"","parse-names":false,"suffix":""}],"container-title":"Radiologia Medica","id":"ITEM-1","issue":"3","issued":{"date-parts":[["2007"]]},"page":"444-455","title":"Evaluation of normal brain development by prenatal MR imaging","type":"article-journal","volume":"112"},"uris":["http://www.mendeley.com/documents/?uuid=505b354d-1337-474c-ab8c-11d34801ce37"]}],"mendeley":{"formattedCitation":"(25)","plainTextFormattedCitation":"(25)","previouslyFormattedCitation":"(25)"},"properties":{"noteIndex":0},"schema":"https://github.com/citation-style-language/schema/raw/master/csl-citation.json"}</w:instrText>
      </w:r>
      <w:r w:rsidR="00AA0156">
        <w:rPr>
          <w:rFonts w:ascii="Calibri" w:hAnsi="Calibri" w:cs="Calibri"/>
          <w:color w:val="000000" w:themeColor="text1"/>
        </w:rPr>
        <w:fldChar w:fldCharType="separate"/>
      </w:r>
      <w:r w:rsidR="00FA06F2" w:rsidRPr="00FA06F2">
        <w:rPr>
          <w:rFonts w:ascii="Calibri" w:hAnsi="Calibri" w:cs="Calibri"/>
          <w:noProof/>
          <w:color w:val="000000" w:themeColor="text1"/>
        </w:rPr>
        <w:t>(25)</w:t>
      </w:r>
      <w:r w:rsidR="00AA0156">
        <w:rPr>
          <w:rFonts w:ascii="Calibri" w:hAnsi="Calibri" w:cs="Calibri"/>
          <w:color w:val="000000" w:themeColor="text1"/>
        </w:rPr>
        <w:fldChar w:fldCharType="end"/>
      </w:r>
      <w:r w:rsidR="006A7E5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30-017-4807-y","ISSN":"14321084","abstract":"© 2017, European Society of Radiology. Objectives: To describe characteristics of foetuses undergoing in utero repair of open neural tube defects (ONTD) and assess postoperative evolution of posterior fossa and brain morphology. Methods: Analysis of pre- and postoperative foetal as well as neonatal MRI of 27 foetuses who underwent in utero repair of ONTD. Type and level of ONTD, hindbrain configuration, posterior fossa and liquor space dimensions, and detection of associated findings were compared between MRI studies and to age-matched controls. Results: Level of bony spinal defect was defined with exactness of ± one vertebral body. Of surgically confirmed 18 myelomeningoceles (MMC) and 9 myeloschisis (MS), 3 MMC were misdiagnosed as MS due to non-visualisation of a flat membrane on MRI. Hindbrain herniation was more severe in MS than MMC (p  &lt;  0.001). After repair, hindbrain herniation resolved in 25/27 cases at 4 weeks and liquor spaces increased. While posterior fossa remained small (p  &lt;  0.001), its configuration normalised. Lateral ventricle diameter indexed to cerebral width decreased in 48% and increased in 12% of cases, implying a low rate of progressive obstructive hydrocephalus. Neonatally evident subependymal heterotopias were detected in 33% at preoperative and 50% at postoperative foetal MRI. Conclusion: MRI demonstrates change of Chiari malformation type II (CM-II) features. Key Points: • Hindbrain herniation is significantly more pronounced in myeloschisis than in myelomeningocele • Resolution of hindbrain herniation 4 weeks after in utero closure of ONTD • MRI is valuable for preoperative assessment and postoperative evaluation following in utero repair.","author":[{"dropping-particle":"","family":"Rethmann","given":"Christin","non-dropping-particle":"","parse-names":false,"suffix":""},{"dropping-particle":"","family":"Scheer","given":"Ianina","non-dropping-particle":"","parse-names":false,"suffix":""},{"dropping-particle":"","family":"Meuli","given":"Martin","non-dropping-particle":"","parse-names":false,"suffix":""},{"dropping-particle":"","family":"Mazzone","given":"Luca","non-dropping-particle":"","parse-names":false,"suffix":""},{"dropping-particle":"","family":"Moehrlen","given":"Ueli","non-dropping-particle":"","parse-names":false,"suffix":""},{"dropping-particle":"","family":"Kellenberger","given":"Christian Johannes","non-dropping-particle":"","parse-names":false,"suffix":""}],"container-title":"European Radiology","id":"ITEM-1","issued":{"date-parts":[["2017"]]},"title":"Evolution of posterior fossa and brain morphology after in utero repair of open neural tube defects assessed by MRI","type":"article-journal"},"uris":["http://www.mendeley.com/documents/?uuid=2a1b36a5-42d7-4a7e-b077-6cd622f49e2a"]}],"mendeley":{"formattedCitation":"(56)","plainTextFormattedCitation":"(56)","previouslyFormattedCitation":"(56)"},"properties":{"noteIndex":0},"schema":"https://github.com/citation-style-language/schema/raw/master/csl-citation.json"}</w:instrText>
      </w:r>
      <w:r w:rsidR="006A7E57">
        <w:rPr>
          <w:rFonts w:ascii="Calibri" w:hAnsi="Calibri" w:cs="Calibri"/>
          <w:color w:val="000000" w:themeColor="text1"/>
        </w:rPr>
        <w:fldChar w:fldCharType="separate"/>
      </w:r>
      <w:r w:rsidR="00FA06F2" w:rsidRPr="00FA06F2">
        <w:rPr>
          <w:rFonts w:ascii="Calibri" w:hAnsi="Calibri" w:cs="Calibri"/>
          <w:noProof/>
          <w:color w:val="000000" w:themeColor="text1"/>
        </w:rPr>
        <w:t>(56)</w:t>
      </w:r>
      <w:r w:rsidR="006A7E57">
        <w:rPr>
          <w:rFonts w:ascii="Calibri" w:hAnsi="Calibri" w:cs="Calibri"/>
          <w:color w:val="000000" w:themeColor="text1"/>
        </w:rPr>
        <w:fldChar w:fldCharType="end"/>
      </w:r>
      <w:r w:rsidR="006A7E5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429-016-1342-6","ISSN":"18632661","abstract":"The fetal brain shows accelerated growth in the latter half of gestation, and these changes can be captured by 2D and 3D biometry measurements. The aim of this study was to quantify brain growth in normal fetuses using Magnetic Resonance Imaging (MRI) and to produce reference biometry data and a freely available centile calculator ( https://www.developingbrain.co.uk/fetalcentiles/ ). A total of 127 MRI examinations (1.5 T) of fetuses with a normal brain appearance (21-38 gestational weeks) were included in this study. 2D and 3D biometric parameters were measured from slice-to-volume reconstructed images, including 3D measurements of supratentorial brain tissue, lateral ventricles, cortex, cerebellum and extra-cerebral CSF and 2D measurements of brain biparietal diameter and fronto-occipital length, skull biparietal diameter and occipitofrontal diameter, head circumference, transverse cerebellar diameter, extra-cerebral CSF, ventricular atrial diameter, and vermis height, width, and area. Centiles were constructed for each measurement. All participants were invited for developmental follow-up. All 2D and 3D measurements, except for atrial diameter, showed a significant positive correlation with gestational age. There was a sex effect on left and total lateral ventricular volumes and the degree of ventricular asymmetry. The 5th, 50th, and 95th centiles and a centile calculator were produced. Developmental follow-up was available for 73.1% of cases [mean chronological age 27.4 (±10.2) months]. We present normative reference charts for fetal brain MRI biometry at 21-38 gestational weeks. Developing growth trajectories will aid in the better understanding of normal fetal brain growth and subsequently of deviations from typical development in high-risk pregnancies or following premature delivery.","author":[{"dropping-particle":"","family":"Kyriakopoulou","given":"Vanessa","non-dropping-particle":"","parse-names":false,"suffix":""},{"dropping-particle":"","family":"Vatansever","given":"Deniz","non-dropping-particle":"","parse-names":false,"suffix":""},{"dropping-particle":"","family":"Davidson","given":"Alice","non-dropping-particle":"","parse-names":false,"suffix":""},{"dropping-particle":"","family":"Patkee","given":"Prachi","non-dropping-particle":"","parse-names":false,"suffix":""},{"dropping-particle":"","family":"Elkommos","given":"Samia","non-dropping-particle":"","parse-names":false,"suffix":""},{"dropping-particle":"","family":"Chew","given":"Andrew","non-dropping-particle":"","parse-names":false,"suffix":""},{"dropping-particle":"","family":"Martinez-Biarge","given":"Miriam","non-dropping-particle":"","parse-names":false,"suffix":""},{"dropping-particle":"","family":"Hagberg","given":"Bibbi","non-dropping-particle":"","parse-names":false,"suffix":""},{"dropping-particle":"","family":"Damodaram","given":"Mellisa","non-dropping-particle":"","parse-names":false,"suffix":""},{"dropping-particle":"","family":"Allsop","given":"Joanna","non-dropping-particle":"","parse-names":false,"suffix":""},{"dropping-particle":"","family":"Fox","given":"Matt","non-dropping-particle":"","parse-names":false,"suffix":""},{"dropping-particle":"V.","family":"Hajnal","given":"Joseph","non-dropping-particle":"","parse-names":false,"suffix":""},{"dropping-particle":"","family":"Rutherford","given":"Mary A.","non-dropping-particle":"","parse-names":false,"suffix":""}],"container-title":"Brain Structure and Function","id":"ITEM-1","issue":"5","issued":{"date-parts":[["2017"]]},"page":"2295-2307","publisher":"Springer Berlin Heidelberg","title":"Normative biometry of the fetal brain using magnetic resonance imaging","type":"article-journal","volume":"222"},"uris":["http://www.mendeley.com/documents/?uuid=6049d884-7914-46b0-868b-8d3b0213c052"]}],"mendeley":{"formattedCitation":"(54)","plainTextFormattedCitation":"(54)","previouslyFormattedCitation":"(54)"},"properties":{"noteIndex":0},"schema":"https://github.com/citation-style-language/schema/raw/master/csl-citation.json"}</w:instrText>
      </w:r>
      <w:r w:rsidR="006A7E57">
        <w:rPr>
          <w:rFonts w:ascii="Calibri" w:hAnsi="Calibri" w:cs="Calibri"/>
          <w:color w:val="000000" w:themeColor="text1"/>
        </w:rPr>
        <w:fldChar w:fldCharType="separate"/>
      </w:r>
      <w:r w:rsidR="00FA06F2" w:rsidRPr="00FA06F2">
        <w:rPr>
          <w:rFonts w:ascii="Calibri" w:hAnsi="Calibri" w:cs="Calibri"/>
          <w:noProof/>
          <w:color w:val="000000" w:themeColor="text1"/>
        </w:rPr>
        <w:t>(54)</w:t>
      </w:r>
      <w:r w:rsidR="006A7E57">
        <w:rPr>
          <w:rFonts w:ascii="Calibri" w:hAnsi="Calibri" w:cs="Calibri"/>
          <w:color w:val="000000" w:themeColor="text1"/>
        </w:rPr>
        <w:fldChar w:fldCharType="end"/>
      </w:r>
      <w:r w:rsidR="006A7E5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aylor-clarke","given":"Marisa Christina","non-dropping-particle":"","parse-names":false,"suffix":""}],"id":"ITEM-1","issued":{"date-parts":[["2017"]]},"number-of-pages":"1-244","publisher":"Imperial College London","title":"The fetal brain in co-twins treated for twin-twin transfusion syndrome","type":"thesis"},"uris":["http://www.mendeley.com/documents/?uuid=d5ce590e-ee47-4fdd-83bf-ec8267ecc353"]}],"mendeley":{"formattedCitation":"(57)","plainTextFormattedCitation":"(57)","previouslyFormattedCitation":"(57)"},"properties":{"noteIndex":0},"schema":"https://github.com/citation-style-language/schema/raw/master/csl-citation.json"}</w:instrText>
      </w:r>
      <w:r w:rsidR="006A7E57">
        <w:rPr>
          <w:rFonts w:ascii="Calibri" w:hAnsi="Calibri" w:cs="Calibri"/>
          <w:color w:val="000000" w:themeColor="text1"/>
        </w:rPr>
        <w:fldChar w:fldCharType="separate"/>
      </w:r>
      <w:r w:rsidR="00FA06F2" w:rsidRPr="00FA06F2">
        <w:rPr>
          <w:rFonts w:ascii="Calibri" w:hAnsi="Calibri" w:cs="Calibri"/>
          <w:noProof/>
          <w:color w:val="000000" w:themeColor="text1"/>
        </w:rPr>
        <w:t>(57)</w:t>
      </w:r>
      <w:r w:rsidR="006A7E57">
        <w:rPr>
          <w:rFonts w:ascii="Calibri" w:hAnsi="Calibri" w:cs="Calibri"/>
          <w:color w:val="000000" w:themeColor="text1"/>
        </w:rPr>
        <w:fldChar w:fldCharType="end"/>
      </w:r>
      <w:r w:rsidR="00A54F5F" w:rsidRPr="00566261">
        <w:rPr>
          <w:rFonts w:ascii="Calibri" w:hAnsi="Calibri" w:cs="Calibri"/>
          <w:color w:val="000000" w:themeColor="text1"/>
        </w:rPr>
        <w:t xml:space="preserve"> </w:t>
      </w:r>
      <w:r>
        <w:rPr>
          <w:rFonts w:ascii="Calibri" w:hAnsi="Calibri" w:cs="Calibri"/>
          <w:color w:val="000000" w:themeColor="text1"/>
        </w:rPr>
        <w:t>C</w:t>
      </w:r>
      <w:r w:rsidR="00A54F5F" w:rsidRPr="00566261">
        <w:rPr>
          <w:rFonts w:ascii="Calibri" w:hAnsi="Calibri" w:cs="Calibri"/>
          <w:color w:val="000000" w:themeColor="text1"/>
        </w:rPr>
        <w:t xml:space="preserve">alculations </w:t>
      </w:r>
      <w:r w:rsidR="00626763">
        <w:rPr>
          <w:rFonts w:ascii="Calibri" w:hAnsi="Calibri" w:cs="Calibri"/>
          <w:color w:val="000000" w:themeColor="text1"/>
        </w:rPr>
        <w:t>we</w:t>
      </w:r>
      <w:r w:rsidR="00A54F5F" w:rsidRPr="00566261">
        <w:rPr>
          <w:rFonts w:ascii="Calibri" w:hAnsi="Calibri" w:cs="Calibri"/>
          <w:color w:val="000000" w:themeColor="text1"/>
        </w:rPr>
        <w:t>re</w:t>
      </w:r>
      <w:r w:rsidR="002F17DD">
        <w:rPr>
          <w:rFonts w:ascii="Calibri" w:hAnsi="Calibri" w:cs="Calibri"/>
          <w:color w:val="000000" w:themeColor="text1"/>
        </w:rPr>
        <w:t xml:space="preserve"> used</w:t>
      </w:r>
      <w:r w:rsidR="00DD4EA1">
        <w:rPr>
          <w:rFonts w:ascii="Calibri" w:hAnsi="Calibri" w:cs="Calibri"/>
          <w:color w:val="000000" w:themeColor="text1"/>
        </w:rPr>
        <w:t xml:space="preserve"> </w:t>
      </w:r>
      <w:r w:rsidR="00A54F5F" w:rsidRPr="00566261">
        <w:rPr>
          <w:rFonts w:ascii="Calibri" w:hAnsi="Calibri" w:cs="Calibri"/>
          <w:color w:val="000000" w:themeColor="text1"/>
        </w:rPr>
        <w:t>to assess the symmetry of different brain areas, such as comparing the surface area of the right and left cerebellar hemispheres,</w:t>
      </w:r>
      <w:r w:rsidR="00701286" w:rsidRPr="00566261">
        <w:rPr>
          <w:rFonts w:ascii="Calibri" w:hAnsi="Calibri" w:cs="Calibri"/>
          <w:color w:val="000000" w:themeColor="text1"/>
        </w:rPr>
        <w:t xml:space="preserve"> or for the vermis, the surface area was compared between the anterior and posterior lobe, or above and below the fastigial-</w:t>
      </w:r>
      <w:proofErr w:type="spellStart"/>
      <w:r w:rsidR="00701286" w:rsidRPr="00566261">
        <w:rPr>
          <w:rFonts w:ascii="Calibri" w:hAnsi="Calibri" w:cs="Calibri"/>
          <w:color w:val="000000" w:themeColor="text1"/>
        </w:rPr>
        <w:t>declive</w:t>
      </w:r>
      <w:proofErr w:type="spellEnd"/>
      <w:r w:rsidR="00701286" w:rsidRPr="00566261">
        <w:rPr>
          <w:rFonts w:ascii="Calibri" w:hAnsi="Calibri" w:cs="Calibri"/>
          <w:color w:val="000000" w:themeColor="text1"/>
        </w:rPr>
        <w:t xml:space="preserve"> line.</w:t>
      </w:r>
      <w:r w:rsidR="00701286" w:rsidRPr="00566261">
        <w:rPr>
          <w:rFonts w:ascii="Calibri" w:hAnsi="Calibri" w:cs="Calibri"/>
          <w:color w:val="000000" w:themeColor="text1"/>
        </w:rPr>
        <w:fldChar w:fldCharType="begin" w:fldLock="1"/>
      </w:r>
      <w:r w:rsidR="00701286" w:rsidRPr="00566261">
        <w:rPr>
          <w:rFonts w:ascii="Calibri" w:hAnsi="Calibri" w:cs="Calibri"/>
          <w:color w:val="000000" w:themeColor="text1"/>
        </w:rPr>
        <w:instrText>ADDIN CSL_CITATION {"citationItems":[{"id":"ITEM-1","itemData":{"DOI":"10.3174/ajnr.A4258","ISSN":"1936959X","abstract":"BACKGROUND AND PURPOSE Posterior fossa malformations are a common finding in prenatal diagnosis. The objectives of this study are to re-evaluate existing normal MR imaging biometric data of the fetal posterior fossa, suggest and evaluate new parameters, and demonstrate the possible clinical applications of these data. MATERIALS AND METHODS This was a retrospective review of 215 fetal MR imaging examinations with normal findings and 5 examinations of fetuses with a suspected pathologic posterior fossa. Six previously reported parameters and 8 new parameters were measured. Three new parameter ratios were calculated. Interobserver agreement was calculated by using the intraclass correlation coefficient. RESULTS For measuring each structure, 151-211 MR imaging examinations were selected, resulting in a normal biometry curve according to gestational age for each parameter. Analysis of the ratio parameters showed that vermian lobe ratio and cerebellar hemisphere ratio remain constant with gestational age and that the vermis-to-cisterna magna ratio varies with gestational age. Measurements of the 5 pathologic fetuses are presented on the normal curves. Interobserver agreement was excellent, with the intraclass correlation coefficients of most parameters above 0.9 and only 2 parameters below 0.8. CONCLUSIONS The biometry curves derived from new and existing biometric data and presented in this study may expand and deepen the biometry we use today, while keeping it simple and repeatable. By applying these extensive biometric data on suspected abnormal cases, diagnoses may be confirmed, better classified, or completely altered.","author":[{"dropping-particle":"","family":"Ber","given":"R.","non-dropping-particle":"","parse-names":false,"suffix":""},{"dropping-particle":"","family":"Bar-Yosef","given":"O.","non-dropping-particle":"","parse-names":false,"suffix":""},{"dropping-particle":"","family":"Hoffmann","given":"C.","non-dropping-particle":"","parse-names":false,"suffix":""},{"dropping-particle":"","family":"Shashar","given":"D.","non-dropping-particle":"","parse-names":false,"suffix":""},{"dropping-particle":"","family":"Achiron","given":"R.","non-dropping-particle":"","parse-names":false,"suffix":""},{"dropping-particle":"","family":"Katorza","given":"E.","non-dropping-particle":"","parse-names":false,"suffix":""}],"container-title":"American Journal of Neuroradiology","id":"ITEM-1","issue":"4","issued":{"date-parts":[["2015"]]},"page":"795-802","title":"Normal fetal posterior fossa in MR imaging: New biometric data and possible clinical significance","type":"article-journal","volume":"36"},"uris":["http://www.mendeley.com/documents/?uuid=0e740bfc-a6be-4eb1-a4bd-ac35508865fd"]}],"mendeley":{"formattedCitation":"(4)","plainTextFormattedCitation":"(4)","previouslyFormattedCitation":"(4)"},"properties":{"noteIndex":0},"schema":"https://github.com/citation-style-language/schema/raw/master/csl-citation.json"}</w:instrText>
      </w:r>
      <w:r w:rsidR="00701286" w:rsidRPr="00566261">
        <w:rPr>
          <w:rFonts w:ascii="Calibri" w:hAnsi="Calibri" w:cs="Calibri"/>
          <w:color w:val="000000" w:themeColor="text1"/>
        </w:rPr>
        <w:fldChar w:fldCharType="separate"/>
      </w:r>
      <w:r w:rsidR="00701286" w:rsidRPr="00566261">
        <w:rPr>
          <w:rFonts w:ascii="Calibri" w:hAnsi="Calibri" w:cs="Calibri"/>
          <w:noProof/>
          <w:color w:val="000000" w:themeColor="text1"/>
        </w:rPr>
        <w:t>(4)</w:t>
      </w:r>
      <w:r w:rsidR="00701286" w:rsidRPr="00566261">
        <w:rPr>
          <w:rFonts w:ascii="Calibri" w:hAnsi="Calibri" w:cs="Calibri"/>
          <w:color w:val="000000" w:themeColor="text1"/>
        </w:rPr>
        <w:fldChar w:fldCharType="end"/>
      </w:r>
      <w:r w:rsidR="00701286"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4012","ISSN":"09607692","abstract":"OBJECTIVES: To compare magnetic resonance imaging (MRI) and fetopathological findings in the evaluation of non-cystic fetal posterior fossa anomalies and to describe associated abnormalities. METHODS: This was a prospective study from 2000 to 2005 of fetuses identified on ultrasound as having sonographic suspicion of posterior fossa malformation. All underwent a thorough MRI examination of the fetal brain, after which we classified each fetus as presenting one of the following pathologies: vermian hypoplasia or agenesis, cerebellar and/or brain stem hypoplasia, destructive or dysplastic lesions. All of the pregnancies were then terminated, after which the whole fetus underwent fetopathological examination. We compared the findings from MRI and fetopathological examinations and recorded the associated cerebral and extracerebral abnormalities. RESULTS: Twenty-five fetuses were included. MRI was performed at a mean gestational age of 31 weeks, and fetopathological examination at 33 weeks. In 12 cases we observed vermian hypoplasia, six had partial vermian agenesis, 11 had cerebellar hemisphere hypoplasia, seven had brain stem hypoplasia, four had destructive lesions and six had dysplastic lesions. The two techniques were similar in their performance with respect to the detection of vermian agenesis, brain stem hypoplasia and destructive lesions. There were four false-positive results of MRI for vermian hypoplasia and a poor agreement regarding cerebellar hemisphere hypoplasia. No dysplastic lesions were diagnosed by MRI. None of the posterior fossa malformations was isolated and many cerebral and extracerebral abnormalities were found. CONCLUSION: A systematic analysis of the posterior fossa in fetal MRI makes it possible to diagnose accurately most posterior fossa malformations. These malformations never occurred in isolation in our study. Copyright (c) 2007 ISUOG. Published by John Wiley &amp; Sons, Ltd.","author":[{"dropping-particle":"","family":"Tilea","given":"B.","non-dropping-particle":"","parse-names":false,"suffix":""},{"dropping-particle":"","family":"Delezoide","given":"A. L.","non-dropping-particle":"","parse-names":false,"suffix":""},{"dropping-particle":"","family":"Khung-Savatovski","given":"S.","non-dropping-particle":"","parse-names":false,"suffix":""},{"dropping-particle":"","family":"Guimiot","given":"F.","non-dropping-particle":"","parse-names":false,"suffix":""},{"dropping-particle":"","family":"Vuillard","given":"E.","non-dropping-particle":"","parse-names":false,"suffix":""},{"dropping-particle":"","family":"Oury","given":"J. F.","non-dropping-particle":"","parse-names":false,"suffix":""},{"dropping-particle":"","family":"Garel","given":"C.","non-dropping-particle":"","parse-names":false,"suffix":""}],"container-title":"Ultrasound in Obstetrics and Gynecology","id":"ITEM-1","issue":"6","issued":{"date-parts":[["2007"]]},"page":"651-659","title":"Comparison between magnetic resonance imaging and fetopathology in the evaluation of fetal posterior fossa non-cystic abnormalities","type":"article-journal","volume":"29"},"uris":["http://www.mendeley.com/documents/?uuid=59605ce6-c57b-4390-8846-59bb9d8be08c"]}],"mendeley":{"formattedCitation":"(7)","plainTextFormattedCitation":"(7)","previouslyFormattedCitation":"(7)"},"properties":{"noteIndex":0},"schema":"https://github.com/citation-style-language/schema/raw/master/csl-citation.json"}</w:instrText>
      </w:r>
      <w:r w:rsidR="00701286"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7)</w:t>
      </w:r>
      <w:r w:rsidR="00701286" w:rsidRPr="00566261">
        <w:rPr>
          <w:rFonts w:ascii="Calibri" w:hAnsi="Calibri" w:cs="Calibri"/>
          <w:color w:val="000000" w:themeColor="text1"/>
        </w:rPr>
        <w:fldChar w:fldCharType="end"/>
      </w:r>
      <w:r w:rsidR="00701286"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6-3579-x","ISSN":"0301-0449","author":[{"dropping-particle":"","family":"Goncalves","given":"Luis","non-dropping-particle":"","parse-names":false,"suffix":""},{"dropping-particle":"","family":"Jain","given":"Shilpa","non-dropping-particle":"","parse-names":false,"suffix":""},{"dropping-particle":"","family":"Krishnan","given":"Ananth","non-dropping-particle":"","parse-names":false,"suffix":""},{"dropping-particle":"","family":"Yuxiang","given":"Zhou","non-dropping-particle":"","parse-names":false,"suffix":""},{"dropping-particle":"","family":"Bloom","given":"David","non-dropping-particle":"","parse-names":false,"suffix":""},{"dropping-particle":"","family":"Lee","given":"Wesley","non-dropping-particle":"","parse-names":false,"suffix":""},{"dropping-particle":"","family":"Romero","given":"Roberto","non-dropping-particle":"","parse-names":false,"suffix":""}],"container-title":"Pediatric Radiology","id":"ITEM-1","issue":"S1","issued":{"date-parts":[["2016"]]},"page":"1-372","title":"Quantitative MR Assessment of the Fetal Posterior Fossa: Reproducibility, Reference Ranges and Diagnostic Performance","type":"article-journal","volume":"46"},"uris":["http://www.mendeley.com/documents/?uuid=a108e4ea-8248-48d8-80f6-135ebf5bb181"]}],"mendeley":{"formattedCitation":"(47)","plainTextFormattedCitation":"(47)","previouslyFormattedCitation":"(47)"},"properties":{"noteIndex":0},"schema":"https://github.com/citation-style-language/schema/raw/master/csl-citation.json"}</w:instrText>
      </w:r>
      <w:r w:rsidR="00701286"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7)</w:t>
      </w:r>
      <w:r w:rsidR="00701286" w:rsidRPr="00566261">
        <w:rPr>
          <w:rFonts w:ascii="Calibri" w:hAnsi="Calibri" w:cs="Calibri"/>
          <w:color w:val="000000" w:themeColor="text1"/>
        </w:rPr>
        <w:fldChar w:fldCharType="end"/>
      </w:r>
      <w:r w:rsidR="00A54F5F" w:rsidRPr="00566261">
        <w:rPr>
          <w:rFonts w:ascii="Calibri" w:hAnsi="Calibri" w:cs="Calibri"/>
          <w:color w:val="000000" w:themeColor="text1"/>
        </w:rPr>
        <w:t xml:space="preserve"> </w:t>
      </w:r>
      <w:r w:rsidR="008E40AE">
        <w:rPr>
          <w:rFonts w:ascii="Calibri" w:hAnsi="Calibri" w:cs="Calibri"/>
          <w:color w:val="000000" w:themeColor="text1"/>
        </w:rPr>
        <w:t>C</w:t>
      </w:r>
      <w:r w:rsidR="00A54F5F" w:rsidRPr="00566261">
        <w:rPr>
          <w:rFonts w:ascii="Calibri" w:hAnsi="Calibri" w:cs="Calibri"/>
          <w:color w:val="000000" w:themeColor="text1"/>
        </w:rPr>
        <w:t xml:space="preserve">alculations </w:t>
      </w:r>
      <w:r w:rsidR="00626763">
        <w:rPr>
          <w:rFonts w:ascii="Calibri" w:hAnsi="Calibri" w:cs="Calibri"/>
          <w:color w:val="000000" w:themeColor="text1"/>
        </w:rPr>
        <w:t>we</w:t>
      </w:r>
      <w:r w:rsidR="00A54F5F" w:rsidRPr="00566261">
        <w:rPr>
          <w:rFonts w:ascii="Calibri" w:hAnsi="Calibri" w:cs="Calibri"/>
          <w:color w:val="000000" w:themeColor="text1"/>
        </w:rPr>
        <w:t xml:space="preserve">re </w:t>
      </w:r>
      <w:r w:rsidR="008E40AE">
        <w:rPr>
          <w:rFonts w:ascii="Calibri" w:hAnsi="Calibri" w:cs="Calibri"/>
          <w:color w:val="000000" w:themeColor="text1"/>
        </w:rPr>
        <w:t xml:space="preserve">also </w:t>
      </w:r>
      <w:r w:rsidR="00A54F5F" w:rsidRPr="00566261">
        <w:rPr>
          <w:rFonts w:ascii="Calibri" w:hAnsi="Calibri" w:cs="Calibri"/>
          <w:color w:val="000000" w:themeColor="text1"/>
        </w:rPr>
        <w:t xml:space="preserve">used to assess other brain features that are harder to measure directly, such as </w:t>
      </w:r>
      <w:r w:rsidR="00F228F2" w:rsidRPr="00566261">
        <w:rPr>
          <w:rFonts w:ascii="Calibri" w:hAnsi="Calibri" w:cs="Calibri"/>
          <w:color w:val="000000" w:themeColor="text1"/>
        </w:rPr>
        <w:t>estimates of the CSF spac</w:t>
      </w:r>
      <w:r w:rsidR="007C2B72">
        <w:rPr>
          <w:rFonts w:ascii="Calibri" w:hAnsi="Calibri" w:cs="Calibri"/>
          <w:color w:val="000000" w:themeColor="text1"/>
        </w:rPr>
        <w:t>e</w:t>
      </w:r>
      <w:r w:rsidR="00F228F2" w:rsidRPr="00566261">
        <w:rPr>
          <w:rFonts w:ascii="Calibri" w:hAnsi="Calibri" w:cs="Calibri"/>
          <w:color w:val="000000" w:themeColor="text1"/>
        </w:rPr>
        <w:t>.</w:t>
      </w:r>
      <w:r w:rsidR="00E513F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095833","ISSN":"10153837","abstract":"Objective: To examine the impact of fetal myelomeningocele (MMC) repair on fetal head biometry and cerebrospinal fluid (CSF) spaces assessed by magnetic resonance imaging (MR) studies. Study Design: Axial measurements of intracranial structures were taken at defined anatomical landmarks. Pre- and postnatal head biometry data and CSF spaces obtained from in utero repaired MMC fetuses (n = 22) were compared to the pre- and postnatal measurements of MMC patients that underwent standard neurosurgical MMC repair after birth (n = 16) and a cohort of age-matched control patients (prenatal, n = 52; postnatal, n = 9). Results: In fetuses with MMC, initial MR scans showed an almost complete absence of supratentorial and posterior fossa CSF spaces. No differences in postnatal CSF spaces were found between controls and prenatally repaired MMC newborns. In fetuses with postnatal MMC repair, CSF spaces remained significantly reduced (p &lt; 0.0001). The mean ventricular diameter (VD) increase in the postnatal repaired MMC group was significantly higher compared to the mean percentage of VD increase in the fetal repaired MMC group (6.4 vs. 4.2 mm; p = 0.02). Pre- and postnatal brain thickness measurements were significantly reduced in both MMC populations compared to age-matched normal values (p &lt; 0.0001). In contrast to postnatally repaired patients, in utero repair fetuses showed significant reversal of hindbrain herniation and normalization of the posterior fossa CSF spaces. Conclusion: Mid-gestational repair of MMC promotes normalization of extra-axial CSF spaces. Due to progressive ventriculomegaly, brain thickness remains decreased in both prenatal repaired and age-matched non-repaired MMC patients when compared to age-matched normal values. Restoration of CSF volume in the posterior fossa after in utero repair is indicative of reversal of hindbrain herniation. Copyright © 2007 S. Karger AG.","author":[{"dropping-particle":"","family":"Danzer","given":"Enrico","non-dropping-particle":"","parse-names":false,"suffix":""},{"dropping-particle":"","family":"Johnson","given":"Mark P.","non-dropping-particle":"","parse-names":false,"suffix":""},{"dropping-particle":"","family":"Bebbington","given":"Michael","non-dropping-particle":"","parse-names":false,"suffix":""},{"dropping-particle":"","family":"Simon","given":"Erin M.","non-dropping-particle":"","parse-names":false,"suffix":""},{"dropping-particle":"","family":"Wilson","given":"R. Douglas","non-dropping-particle":"","parse-names":false,"suffix":""},{"dropping-particle":"","family":"Bilaniuk","given":"Larrissa T.","non-dropping-particle":"","parse-names":false,"suffix":""},{"dropping-particle":"","family":"Sutton","given":"Leslie N.","non-dropping-particle":"","parse-names":false,"suffix":""},{"dropping-particle":"","family":"Adzick","given":"N. Scott","non-dropping-particle":"","parse-names":false,"suffix":""}],"container-title":"Fetal Diagnosis and Therapy","id":"ITEM-1","issue":"1","issued":{"date-parts":[["2007"]]},"page":"1-6","title":"Fetal head biometry assessed by fetal magnetic resonance imaging following in utero myelomeningocele repair","type":"article-journal","volume":"22"},"uris":["http://www.mendeley.com/documents/?uuid=e36fa1b6-6ff9-4d5a-88b5-ae9a11d32728"]}],"mendeley":{"formattedCitation":"(24)","plainTextFormattedCitation":"(24)","previouslyFormattedCitation":"(24)"},"properties":{"noteIndex":0},"schema":"https://github.com/citation-style-language/schema/raw/master/csl-citation.json"}</w:instrText>
      </w:r>
      <w:r w:rsidR="00E513F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4)</w:t>
      </w:r>
      <w:r w:rsidR="00E513F3" w:rsidRPr="00566261">
        <w:rPr>
          <w:rFonts w:ascii="Calibri" w:hAnsi="Calibri" w:cs="Calibri"/>
          <w:color w:val="000000" w:themeColor="text1"/>
        </w:rPr>
        <w:fldChar w:fldCharType="end"/>
      </w:r>
      <w:r w:rsidR="00E513F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30-017-4807-y","ISSN":"14321084","abstract":"© 2017, European Society of Radiology. Objectives: To describe characteristics of foetuses undergoing in utero repair of open neural tube defects (ONTD) and assess postoperative evolution of posterior fossa and brain morphology. Methods: Analysis of pre- and postoperative foetal as well as neonatal MRI of 27 foetuses who underwent in utero repair of ONTD. Type and level of ONTD, hindbrain configuration, posterior fossa and liquor space dimensions, and detection of associated findings were compared between MRI studies and to age-matched controls. Results: Level of bony spinal defect was defined with exactness of ± one vertebral body. Of surgically confirmed 18 myelomeningoceles (MMC) and 9 myeloschisis (MS), 3 MMC were misdiagnosed as MS due to non-visualisation of a flat membrane on MRI. Hindbrain herniation was more severe in MS than MMC (p  &lt;  0.001). After repair, hindbrain herniation resolved in 25/27 cases at 4 weeks and liquor spaces increased. While posterior fossa remained small (p  &lt;  0.001), its configuration normalised. Lateral ventricle diameter indexed to cerebral width decreased in 48% and increased in 12% of cases, implying a low rate of progressive obstructive hydrocephalus. Neonatally evident subependymal heterotopias were detected in 33% at preoperative and 50% at postoperative foetal MRI. Conclusion: MRI demonstrates change of Chiari malformation type II (CM-II) features. Key Points: • Hindbrain herniation is significantly more pronounced in myeloschisis than in myelomeningocele • Resolution of hindbrain herniation 4 weeks after in utero closure of ONTD • MRI is valuable for preoperative assessment and postoperative evaluation following in utero repair.","author":[{"dropping-particle":"","family":"Rethmann","given":"Christin","non-dropping-particle":"","parse-names":false,"suffix":""},{"dropping-particle":"","family":"Scheer","given":"Ianina","non-dropping-particle":"","parse-names":false,"suffix":""},{"dropping-particle":"","family":"Meuli","given":"Martin","non-dropping-particle":"","parse-names":false,"suffix":""},{"dropping-particle":"","family":"Mazzone","given":"Luca","non-dropping-particle":"","parse-names":false,"suffix":""},{"dropping-particle":"","family":"Moehrlen","given":"Ueli","non-dropping-particle":"","parse-names":false,"suffix":""},{"dropping-particle":"","family":"Kellenberger","given":"Christian Johannes","non-dropping-particle":"","parse-names":false,"suffix":""}],"container-title":"European Radiology","id":"ITEM-1","issued":{"date-parts":[["2017"]]},"title":"Evolution of posterior fossa and brain morphology after in utero repair of open neural tube defects assessed by MRI","type":"article-journal"},"uris":["http://www.mendeley.com/documents/?uuid=2a1b36a5-42d7-4a7e-b077-6cd622f49e2a"]}],"mendeley":{"formattedCitation":"(56)","plainTextFormattedCitation":"(56)","previouslyFormattedCitation":"(56)"},"properties":{"noteIndex":0},"schema":"https://github.com/citation-style-language/schema/raw/master/csl-citation.json"}</w:instrText>
      </w:r>
      <w:r w:rsidR="00E513F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6)</w:t>
      </w:r>
      <w:r w:rsidR="00E513F3" w:rsidRPr="00566261">
        <w:rPr>
          <w:rFonts w:ascii="Calibri" w:hAnsi="Calibri" w:cs="Calibri"/>
          <w:color w:val="000000" w:themeColor="text1"/>
        </w:rPr>
        <w:fldChar w:fldCharType="end"/>
      </w:r>
      <w:r w:rsidR="00577BCD">
        <w:rPr>
          <w:rFonts w:ascii="Calibri" w:hAnsi="Calibri" w:cs="Calibri"/>
          <w:color w:val="000000" w:themeColor="text1"/>
        </w:rPr>
        <w:t xml:space="preserve"> </w:t>
      </w:r>
    </w:p>
    <w:p w14:paraId="3D75D988" w14:textId="6D27132A" w:rsidR="00B60837" w:rsidRDefault="00B60837" w:rsidP="00FC5D5C">
      <w:pPr>
        <w:spacing w:line="480" w:lineRule="auto"/>
        <w:rPr>
          <w:rFonts w:ascii="Calibri" w:hAnsi="Calibri" w:cs="Calibri"/>
          <w:color w:val="000000" w:themeColor="text1"/>
        </w:rPr>
      </w:pPr>
    </w:p>
    <w:p w14:paraId="0F172D85" w14:textId="74E92469" w:rsidR="00B60837" w:rsidRPr="00B60837" w:rsidRDefault="00B60837" w:rsidP="00FC5D5C">
      <w:pPr>
        <w:spacing w:line="480" w:lineRule="auto"/>
        <w:rPr>
          <w:rFonts w:ascii="Calibri" w:hAnsi="Calibri" w:cs="Calibri"/>
          <w:i/>
          <w:iCs/>
          <w:color w:val="000000" w:themeColor="text1"/>
        </w:rPr>
      </w:pPr>
      <w:r>
        <w:rPr>
          <w:rFonts w:ascii="Calibri" w:hAnsi="Calibri" w:cs="Calibri"/>
          <w:i/>
          <w:iCs/>
          <w:color w:val="000000" w:themeColor="text1"/>
        </w:rPr>
        <w:t>Sex</w:t>
      </w:r>
    </w:p>
    <w:p w14:paraId="3BB9BE60" w14:textId="56071647" w:rsidR="003348B8" w:rsidRPr="00566261" w:rsidRDefault="00FB359F" w:rsidP="00FC5D5C">
      <w:pPr>
        <w:spacing w:line="480" w:lineRule="auto"/>
        <w:ind w:firstLine="720"/>
        <w:rPr>
          <w:rFonts w:ascii="Calibri" w:hAnsi="Calibri" w:cs="Calibri"/>
          <w:color w:val="000000" w:themeColor="text1"/>
        </w:rPr>
      </w:pPr>
      <w:r>
        <w:rPr>
          <w:rFonts w:ascii="Calibri" w:hAnsi="Calibri" w:cs="Calibri"/>
          <w:color w:val="000000" w:themeColor="text1"/>
        </w:rPr>
        <w:t>Sex</w:t>
      </w:r>
      <w:r w:rsidR="00D4171A" w:rsidRPr="00566261">
        <w:rPr>
          <w:rFonts w:ascii="Calibri" w:hAnsi="Calibri" w:cs="Calibri"/>
          <w:color w:val="000000" w:themeColor="text1"/>
        </w:rPr>
        <w:t xml:space="preserve"> effect on fetal measurements was not </w:t>
      </w:r>
      <w:r>
        <w:rPr>
          <w:rFonts w:ascii="Calibri" w:hAnsi="Calibri" w:cs="Calibri"/>
          <w:color w:val="000000" w:themeColor="text1"/>
        </w:rPr>
        <w:t>commonly described.</w:t>
      </w:r>
      <w:r w:rsidR="00D4171A" w:rsidRPr="00566261">
        <w:rPr>
          <w:rFonts w:ascii="Calibri" w:hAnsi="Calibri" w:cs="Calibri"/>
          <w:color w:val="000000" w:themeColor="text1"/>
        </w:rPr>
        <w:t xml:space="preserve"> </w:t>
      </w:r>
      <w:proofErr w:type="spellStart"/>
      <w:r w:rsidR="00D4171A" w:rsidRPr="00566261">
        <w:rPr>
          <w:rFonts w:ascii="Calibri" w:hAnsi="Calibri" w:cs="Calibri"/>
          <w:color w:val="000000" w:themeColor="text1"/>
        </w:rPr>
        <w:t>Tilea</w:t>
      </w:r>
      <w:proofErr w:type="spellEnd"/>
      <w:r w:rsidR="00D4171A" w:rsidRPr="00566261">
        <w:rPr>
          <w:rFonts w:ascii="Calibri" w:hAnsi="Calibri" w:cs="Calibri"/>
          <w:color w:val="000000" w:themeColor="text1"/>
        </w:rPr>
        <w:t xml:space="preserve"> et al</w:t>
      </w:r>
      <w:r w:rsidR="00DD077B"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6276","ISSN":"09607692","abstract":"To provide normal magnetic resonance imaging (MRI) reference biometric data of the fetal brain, to evaluate reproducibility and gender effect, to compare the two cerebral hemispheres and to compare MRI with ultrasonographic biometry, in a large cohort.","author":[{"dropping-particle":"","family":"Tilea","given":"B.","non-dropping-particle":"","parse-names":false,"suffix":""},{"dropping-particle":"","family":"Alberti","given":"C.","non-dropping-particle":"","parse-names":false,"suffix":""},{"dropping-particle":"","family":"Adamsbaum","given":"C.","non-dropping-particle":"","parse-names":false,"suffix":""},{"dropping-particle":"","family":"Armoogum","given":"P.","non-dropping-particle":"","parse-names":false,"suffix":""},{"dropping-particle":"","family":"Oury","given":"J. F.","non-dropping-particle":"","parse-names":false,"suffix":""},{"dropping-particle":"","family":"Cabrol","given":"D.","non-dropping-particle":"","parse-names":false,"suffix":""},{"dropping-particle":"","family":"Sebag","given":"G.","non-dropping-particle":"","parse-names":false,"suffix":""},{"dropping-particle":"","family":"Kalifa","given":"G.","non-dropping-particle":"","parse-names":false,"suffix":""},{"dropping-particle":"","family":"Garbel","given":"C.","non-dropping-particle":"","parse-names":false,"suffix":""}],"container-title":"Ultrasound in Obstetrics and Gynecology","id":"ITEM-1","issue":"2","issued":{"date-parts":[["2009"]]},"page":"173-181","title":"Cerebral biometry in fetal magnetic resonance imaging: New reference data","type":"article-journal","volume":"33"},"uris":["http://www.mendeley.com/documents/?uuid=f9f730f2-1453-471c-b6b7-91245cc711c3"]}],"mendeley":{"formattedCitation":"(29)","plainTextFormattedCitation":"(29)","previouslyFormattedCitation":"(29)"},"properties":{"noteIndex":0},"schema":"https://github.com/citation-style-language/schema/raw/master/csl-citation.json"}</w:instrText>
      </w:r>
      <w:r w:rsidR="00DD077B"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9)</w:t>
      </w:r>
      <w:r w:rsidR="00DD077B" w:rsidRPr="00566261">
        <w:rPr>
          <w:rFonts w:ascii="Calibri" w:hAnsi="Calibri" w:cs="Calibri"/>
          <w:color w:val="000000" w:themeColor="text1"/>
        </w:rPr>
        <w:fldChar w:fldCharType="end"/>
      </w:r>
      <w:r w:rsidR="00DD077B" w:rsidRPr="00566261">
        <w:rPr>
          <w:rFonts w:ascii="Calibri" w:hAnsi="Calibri" w:cs="Calibri"/>
          <w:color w:val="000000" w:themeColor="text1"/>
        </w:rPr>
        <w:t xml:space="preserve"> </w:t>
      </w:r>
      <w:r w:rsidR="00D4171A" w:rsidRPr="00566261">
        <w:rPr>
          <w:rFonts w:ascii="Calibri" w:hAnsi="Calibri" w:cs="Calibri"/>
          <w:color w:val="000000" w:themeColor="text1"/>
        </w:rPr>
        <w:t xml:space="preserve">showed a statistically significant difference </w:t>
      </w:r>
      <w:r>
        <w:rPr>
          <w:rFonts w:ascii="Calibri" w:hAnsi="Calibri" w:cs="Calibri"/>
          <w:color w:val="000000" w:themeColor="text1"/>
        </w:rPr>
        <w:t>by sex</w:t>
      </w:r>
      <w:r w:rsidR="00D4171A" w:rsidRPr="00566261">
        <w:rPr>
          <w:rFonts w:ascii="Calibri" w:hAnsi="Calibri" w:cs="Calibri"/>
          <w:color w:val="000000" w:themeColor="text1"/>
        </w:rPr>
        <w:t xml:space="preserve"> for the cerebral BPD, TCD and length of the corpus callosum</w:t>
      </w:r>
      <w:r>
        <w:rPr>
          <w:rFonts w:ascii="Calibri" w:hAnsi="Calibri" w:cs="Calibri"/>
          <w:color w:val="000000" w:themeColor="text1"/>
        </w:rPr>
        <w:t>. H</w:t>
      </w:r>
      <w:r w:rsidR="00D4171A" w:rsidRPr="00566261">
        <w:rPr>
          <w:rFonts w:ascii="Calibri" w:hAnsi="Calibri" w:cs="Calibri"/>
          <w:color w:val="000000" w:themeColor="text1"/>
        </w:rPr>
        <w:t xml:space="preserve">owever, they concluded the </w:t>
      </w:r>
      <w:r>
        <w:rPr>
          <w:rFonts w:ascii="Calibri" w:hAnsi="Calibri" w:cs="Calibri"/>
          <w:color w:val="000000" w:themeColor="text1"/>
        </w:rPr>
        <w:t xml:space="preserve">small effect size </w:t>
      </w:r>
      <w:r w:rsidR="00D4171A" w:rsidRPr="00566261">
        <w:rPr>
          <w:rFonts w:ascii="Calibri" w:hAnsi="Calibri" w:cs="Calibri"/>
          <w:color w:val="000000" w:themeColor="text1"/>
        </w:rPr>
        <w:t>was not clinically significant.</w:t>
      </w:r>
    </w:p>
    <w:p w14:paraId="3FBFA276" w14:textId="35C86721" w:rsidR="00997676" w:rsidRPr="00566261" w:rsidRDefault="00997676" w:rsidP="00FC5D5C">
      <w:pPr>
        <w:spacing w:line="480" w:lineRule="auto"/>
        <w:rPr>
          <w:rFonts w:ascii="Calibri" w:hAnsi="Calibri" w:cs="Calibri"/>
          <w:color w:val="000000" w:themeColor="text1"/>
        </w:rPr>
      </w:pPr>
    </w:p>
    <w:p w14:paraId="642923CB" w14:textId="6A979A8E" w:rsidR="00997676" w:rsidRPr="00566261" w:rsidRDefault="00113375"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Gestational age</w:t>
      </w:r>
    </w:p>
    <w:p w14:paraId="71169175" w14:textId="741E7097" w:rsidR="0065509A" w:rsidRDefault="00113375"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FB359F">
        <w:rPr>
          <w:rFonts w:ascii="Calibri" w:hAnsi="Calibri" w:cs="Calibri"/>
          <w:color w:val="000000" w:themeColor="text1"/>
        </w:rPr>
        <w:t xml:space="preserve">GA was examined by </w:t>
      </w:r>
      <w:r w:rsidRPr="00566261">
        <w:rPr>
          <w:rFonts w:ascii="Calibri" w:hAnsi="Calibri" w:cs="Calibri"/>
          <w:color w:val="000000" w:themeColor="text1"/>
        </w:rPr>
        <w:t xml:space="preserve">35 studies </w:t>
      </w:r>
      <w:r w:rsidR="00095BBC" w:rsidRPr="00566261">
        <w:rPr>
          <w:rFonts w:ascii="Calibri" w:hAnsi="Calibri" w:cs="Calibri"/>
          <w:color w:val="000000" w:themeColor="text1"/>
        </w:rPr>
        <w:t>(</w:t>
      </w:r>
      <w:r w:rsidR="00706B27">
        <w:rPr>
          <w:rFonts w:ascii="Calibri" w:hAnsi="Calibri" w:cs="Calibri"/>
          <w:color w:val="000000" w:themeColor="text1"/>
        </w:rPr>
        <w:t>Fig</w:t>
      </w:r>
      <w:r w:rsidR="00232EDC">
        <w:rPr>
          <w:rFonts w:ascii="Calibri" w:hAnsi="Calibri" w:cs="Calibri"/>
          <w:color w:val="000000" w:themeColor="text1"/>
        </w:rPr>
        <w:t>ure 3</w:t>
      </w:r>
      <w:r w:rsidR="00095BBC" w:rsidRPr="00566261">
        <w:rPr>
          <w:rFonts w:ascii="Calibri" w:hAnsi="Calibri" w:cs="Calibri"/>
          <w:color w:val="000000" w:themeColor="text1"/>
        </w:rPr>
        <w:t>)</w:t>
      </w:r>
      <w:r w:rsidR="00FB359F">
        <w:rPr>
          <w:rFonts w:ascii="Calibri" w:hAnsi="Calibri" w:cs="Calibri"/>
          <w:color w:val="000000" w:themeColor="text1"/>
        </w:rPr>
        <w:t>, with</w:t>
      </w:r>
      <w:r w:rsidR="00095BBC" w:rsidRPr="00566261">
        <w:rPr>
          <w:rFonts w:ascii="Calibri" w:hAnsi="Calibri" w:cs="Calibri"/>
          <w:color w:val="000000" w:themeColor="text1"/>
        </w:rPr>
        <w:t xml:space="preserve"> </w:t>
      </w:r>
      <w:r w:rsidR="001B2F90">
        <w:rPr>
          <w:rFonts w:ascii="Calibri" w:hAnsi="Calibri" w:cs="Calibri"/>
          <w:color w:val="000000" w:themeColor="text1"/>
        </w:rPr>
        <w:t>3</w:t>
      </w:r>
      <w:r w:rsidR="00A806CB">
        <w:rPr>
          <w:rFonts w:ascii="Calibri" w:hAnsi="Calibri" w:cs="Calibri"/>
          <w:color w:val="000000" w:themeColor="text1"/>
        </w:rPr>
        <w:t>4</w:t>
      </w:r>
      <w:r w:rsidR="00095BBC" w:rsidRPr="00566261">
        <w:rPr>
          <w:rFonts w:ascii="Calibri" w:hAnsi="Calibri" w:cs="Calibri"/>
          <w:color w:val="000000" w:themeColor="text1"/>
        </w:rPr>
        <w:t xml:space="preserve"> measure</w:t>
      </w:r>
      <w:r w:rsidR="001B2F90">
        <w:rPr>
          <w:rFonts w:ascii="Calibri" w:hAnsi="Calibri" w:cs="Calibri"/>
          <w:color w:val="000000" w:themeColor="text1"/>
        </w:rPr>
        <w:t>ment</w:t>
      </w:r>
      <w:r w:rsidR="00095BBC" w:rsidRPr="00566261">
        <w:rPr>
          <w:rFonts w:ascii="Calibri" w:hAnsi="Calibri" w:cs="Calibri"/>
          <w:color w:val="000000" w:themeColor="text1"/>
        </w:rPr>
        <w:t xml:space="preserve">s </w:t>
      </w:r>
      <w:r w:rsidR="006A1DA4" w:rsidRPr="00566261">
        <w:rPr>
          <w:rFonts w:ascii="Calibri" w:hAnsi="Calibri" w:cs="Calibri"/>
          <w:color w:val="000000" w:themeColor="text1"/>
        </w:rPr>
        <w:t xml:space="preserve">shown to </w:t>
      </w:r>
      <w:r w:rsidR="00095BBC" w:rsidRPr="00566261">
        <w:rPr>
          <w:rFonts w:ascii="Calibri" w:hAnsi="Calibri" w:cs="Calibri"/>
          <w:color w:val="000000" w:themeColor="text1"/>
        </w:rPr>
        <w:t xml:space="preserve">correlate positively or negatively with </w:t>
      </w:r>
      <w:r w:rsidR="00FB359F">
        <w:rPr>
          <w:rFonts w:ascii="Calibri" w:hAnsi="Calibri" w:cs="Calibri"/>
          <w:color w:val="000000" w:themeColor="text1"/>
        </w:rPr>
        <w:t>GA</w:t>
      </w:r>
      <w:r w:rsidR="00095BBC" w:rsidRPr="00566261">
        <w:rPr>
          <w:rFonts w:ascii="Calibri" w:hAnsi="Calibri" w:cs="Calibri"/>
          <w:color w:val="000000" w:themeColor="text1"/>
        </w:rPr>
        <w:t xml:space="preserve"> in </w:t>
      </w:r>
      <w:r w:rsidR="00FB359F">
        <w:rPr>
          <w:rFonts w:ascii="Calibri" w:hAnsi="Calibri" w:cs="Calibri"/>
          <w:color w:val="000000" w:themeColor="text1"/>
        </w:rPr>
        <w:t>healthy</w:t>
      </w:r>
      <w:r w:rsidR="00095BBC" w:rsidRPr="00566261">
        <w:rPr>
          <w:rFonts w:ascii="Calibri" w:hAnsi="Calibri" w:cs="Calibri"/>
          <w:color w:val="000000" w:themeColor="text1"/>
        </w:rPr>
        <w:t xml:space="preserve"> </w:t>
      </w:r>
      <w:proofErr w:type="spellStart"/>
      <w:r w:rsidR="00F02F00">
        <w:rPr>
          <w:rFonts w:ascii="Calibri" w:hAnsi="Calibri" w:cs="Calibri"/>
          <w:color w:val="000000" w:themeColor="text1"/>
        </w:rPr>
        <w:t>fetuses</w:t>
      </w:r>
      <w:proofErr w:type="spellEnd"/>
      <w:r w:rsidR="001B2F90">
        <w:rPr>
          <w:rFonts w:ascii="Calibri" w:hAnsi="Calibri" w:cs="Calibri"/>
          <w:color w:val="000000" w:themeColor="text1"/>
        </w:rPr>
        <w:t>, including linear, area and angle measurements</w:t>
      </w:r>
      <w:r w:rsidR="006A1DA4" w:rsidRPr="00566261">
        <w:rPr>
          <w:rFonts w:ascii="Calibri" w:hAnsi="Calibri" w:cs="Calibri"/>
          <w:color w:val="000000" w:themeColor="text1"/>
        </w:rPr>
        <w:t xml:space="preserve">. </w:t>
      </w:r>
      <w:r w:rsidR="00FB359F">
        <w:rPr>
          <w:rFonts w:ascii="Calibri" w:hAnsi="Calibri" w:cs="Calibri"/>
          <w:color w:val="000000" w:themeColor="text1"/>
        </w:rPr>
        <w:t>P</w:t>
      </w:r>
      <w:r w:rsidR="000106F5">
        <w:rPr>
          <w:rFonts w:ascii="Calibri" w:hAnsi="Calibri" w:cs="Calibri"/>
          <w:color w:val="000000" w:themeColor="text1"/>
        </w:rPr>
        <w:t>ositive correlation</w:t>
      </w:r>
      <w:r w:rsidR="00FB359F">
        <w:rPr>
          <w:rFonts w:ascii="Calibri" w:hAnsi="Calibri" w:cs="Calibri"/>
          <w:color w:val="000000" w:themeColor="text1"/>
        </w:rPr>
        <w:t>s with GA were largely seen, with</w:t>
      </w:r>
      <w:r w:rsidR="00B40218">
        <w:rPr>
          <w:rFonts w:ascii="Calibri" w:hAnsi="Calibri" w:cs="Calibri"/>
          <w:color w:val="000000" w:themeColor="text1"/>
        </w:rPr>
        <w:t xml:space="preserve"> three negatively</w:t>
      </w:r>
      <w:r w:rsidR="00FB359F">
        <w:rPr>
          <w:rFonts w:ascii="Calibri" w:hAnsi="Calibri" w:cs="Calibri"/>
          <w:color w:val="000000" w:themeColor="text1"/>
        </w:rPr>
        <w:t xml:space="preserve"> correlated</w:t>
      </w:r>
      <w:r w:rsidR="00B40218">
        <w:rPr>
          <w:rFonts w:ascii="Calibri" w:hAnsi="Calibri" w:cs="Calibri"/>
          <w:color w:val="000000" w:themeColor="text1"/>
        </w:rPr>
        <w:t xml:space="preserve"> </w:t>
      </w:r>
      <w:r w:rsidR="00FB359F">
        <w:rPr>
          <w:rFonts w:ascii="Calibri" w:hAnsi="Calibri" w:cs="Calibri"/>
          <w:color w:val="000000" w:themeColor="text1"/>
        </w:rPr>
        <w:t xml:space="preserve">including </w:t>
      </w:r>
      <w:r w:rsidR="00B40218">
        <w:rPr>
          <w:rFonts w:ascii="Calibri" w:hAnsi="Calibri" w:cs="Calibri"/>
          <w:color w:val="000000" w:themeColor="text1"/>
        </w:rPr>
        <w:t xml:space="preserve"> 4</w:t>
      </w:r>
      <w:r w:rsidR="00B40218" w:rsidRPr="00B40218">
        <w:rPr>
          <w:rFonts w:ascii="Calibri" w:hAnsi="Calibri" w:cs="Calibri"/>
          <w:color w:val="000000" w:themeColor="text1"/>
          <w:vertAlign w:val="superscript"/>
        </w:rPr>
        <w:t>th</w:t>
      </w:r>
      <w:r w:rsidR="00B40218">
        <w:rPr>
          <w:rFonts w:ascii="Calibri" w:hAnsi="Calibri" w:cs="Calibri"/>
          <w:color w:val="000000" w:themeColor="text1"/>
        </w:rPr>
        <w:t xml:space="preserve"> </w:t>
      </w:r>
      <w:r w:rsidR="00B40218">
        <w:rPr>
          <w:rFonts w:ascii="Calibri" w:hAnsi="Calibri" w:cs="Calibri"/>
          <w:color w:val="000000" w:themeColor="text1"/>
        </w:rPr>
        <w:lastRenderedPageBreak/>
        <w:t>ventricle angle, cerebellar primary fissure angle, and opercular measurements</w:t>
      </w:r>
      <w:r w:rsidR="00FB359F">
        <w:rPr>
          <w:rFonts w:ascii="Calibri" w:hAnsi="Calibri" w:cs="Calibri"/>
          <w:color w:val="000000" w:themeColor="text1"/>
        </w:rPr>
        <w:t>. T</w:t>
      </w:r>
      <w:r w:rsidR="00B40218">
        <w:rPr>
          <w:rFonts w:ascii="Calibri" w:hAnsi="Calibri" w:cs="Calibri"/>
          <w:color w:val="000000" w:themeColor="text1"/>
        </w:rPr>
        <w:t xml:space="preserve">he latter was shown to be positively correlated </w:t>
      </w:r>
      <w:r w:rsidR="00FB359F">
        <w:rPr>
          <w:rFonts w:ascii="Calibri" w:hAnsi="Calibri" w:cs="Calibri"/>
          <w:color w:val="000000" w:themeColor="text1"/>
        </w:rPr>
        <w:t>elsewhere however</w:t>
      </w:r>
      <w:r w:rsidR="00B40218">
        <w:rPr>
          <w:rFonts w:ascii="Calibri" w:hAnsi="Calibri" w:cs="Calibri"/>
          <w:color w:val="000000" w:themeColor="text1"/>
        </w:rPr>
        <w:t>.</w:t>
      </w:r>
      <w:r w:rsidR="0081285F">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DOI":"10.1007/s12311-013-0470-2","ISSN":"14734222","abstract":"Fetal magnetic resonance imaging (MRI) is now routinely used to further investigate cerebellar malformations detected with ultrasound. However, the lack of 2D and 3D biometrics in the current literature hinders the detailed characterisation and classification of cerebellar anomalies. The main objectives of this fetal neuroimaging study were to provide normal posterior fossa growth trajectories during the second and third trimesters of pregnancy via semi-automatic segmentation of reconstructed fetal brain MR images and to assess common cerebellar malformations in comparison with the reference data. Using a 1.5-T MRI scanner, 143 MR images were obtained from 79 normal control and 53 fetuses with posterior fossa abnormalities that were grouped according to the severity of diagnosis on visual MRI inspections. All quantifications were performed on volumetric datasets, and supplemental outcome information was collected from the surviving infants. Normal growth trajectories of total brain, cerebellar, vermis, pons and fourth ventricle volumes showed significant correlations with 2D measurements and increased in second-order polynomial trends across gestation (Pearson r, p &lt; 0.05). Comparison of normal controls to five abnormal cerebellum subgroups depicted significant alterations in volumes that could not be detected exclusively with 2D analysis (MANCOVA, p &lt; 0.05). There were 15 terminations of pregnancy, 8 neonatal deaths, and a spectrum of genetic and neurodevelopmental outcomes in the assessed 24 children with cerebellar abnormalities. The given posterior fossa biometrics enhance the delineation of normal and abnormal cerebellar phenotypes on fetal MRI and confirm the advantages of utilizing advanced neuroimaging tools in clinical fetal research.","author":[{"dropping-particle":"","family":"Vatansever","given":"Deniz","non-dropping-particle":"","parse-names":false,"suffix":""},{"dropping-particle":"","family":"Kyriakopoulou","given":"Vanessa","non-dropping-particle":"","parse-names":false,"suffix":""},{"dropping-particle":"","family":"Allsop","given":"Joanna M.","non-dropping-particle":"","parse-names":false,"suffix":""},{"dropping-particle":"","family":"Fox","given":"Matthew","non-dropping-particle":"","parse-names":false,"suffix":""},{"dropping-particle":"","family":"Chew","given":"Andrew","non-dropping-particle":"","parse-names":false,"suffix":""},{"dropping-particle":"V.","family":"Hajnal","given":"Joseph","non-dropping-particle":"","parse-names":false,"suffix":""},{"dropping-particle":"","family":"Rutherford","given":"Mary A.","non-dropping-particle":"","parse-names":false,"suffix":""}],"container-title":"Cerebellum","id":"ITEM-1","issue":"5","issued":{"date-parts":[["2013"]]},"page":"632-644","title":"Multidimensional analysis of fetal posterior fossa in health and disease","type":"article-journal","volume":"12"},"uris":["http://www.mendeley.com/documents/?uuid=0642e11f-f7f3-4ebb-bcfe-e7a5f66acdaf"]}],"mendeley":{"formattedCitation":"(39)","plainTextFormattedCitation":"(39)","previouslyFormattedCitation":"(39)"},"properties":{"noteIndex":0},"schema":"https://github.com/citation-style-language/schema/raw/master/csl-citation.json"}</w:instrText>
      </w:r>
      <w:r w:rsidR="0081285F">
        <w:rPr>
          <w:rFonts w:ascii="Calibri" w:hAnsi="Calibri" w:cs="Calibri"/>
          <w:color w:val="000000" w:themeColor="text1"/>
        </w:rPr>
        <w:fldChar w:fldCharType="separate"/>
      </w:r>
      <w:r w:rsidR="0081285F" w:rsidRPr="0081285F">
        <w:rPr>
          <w:rFonts w:ascii="Calibri" w:hAnsi="Calibri" w:cs="Calibri"/>
          <w:noProof/>
          <w:color w:val="000000" w:themeColor="text1"/>
        </w:rPr>
        <w:t>(39)</w:t>
      </w:r>
      <w:r w:rsidR="0081285F">
        <w:rPr>
          <w:rFonts w:ascii="Calibri" w:hAnsi="Calibri" w:cs="Calibri"/>
          <w:color w:val="000000" w:themeColor="text1"/>
        </w:rPr>
        <w:fldChar w:fldCharType="end"/>
      </w:r>
      <w:r w:rsidR="0081285F">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DOI":"10.1007/978-3-642-18747-6","ISBN":"978-3-642-62275-5","author":[{"dropping-particle":"","family":"Garel","given":"Catherine","non-dropping-particle":"","parse-names":false,"suffix":""}],"id":"ITEM-1","issued":{"date-parts":[["2004"]]},"publisher":"Springer Berlin Heidelberg","publisher-place":"Berlin, Heidelberg","title":"MRI of the Fetal Brain","type":"book"},"uris":["http://www.mendeley.com/documents/?uuid=9fc4717c-ef6f-48a8-ab52-5e0dafd8b6be"]}],"mendeley":{"formattedCitation":"(18)","plainTextFormattedCitation":"(18)","previouslyFormattedCitation":"(18)"},"properties":{"noteIndex":0},"schema":"https://github.com/citation-style-language/schema/raw/master/csl-citation.json"}</w:instrText>
      </w:r>
      <w:r w:rsidR="0081285F">
        <w:rPr>
          <w:rFonts w:ascii="Calibri" w:hAnsi="Calibri" w:cs="Calibri"/>
          <w:color w:val="000000" w:themeColor="text1"/>
        </w:rPr>
        <w:fldChar w:fldCharType="separate"/>
      </w:r>
      <w:r w:rsidR="0081285F" w:rsidRPr="0081285F">
        <w:rPr>
          <w:rFonts w:ascii="Calibri" w:hAnsi="Calibri" w:cs="Calibri"/>
          <w:noProof/>
          <w:color w:val="000000" w:themeColor="text1"/>
        </w:rPr>
        <w:t>(18)</w:t>
      </w:r>
      <w:r w:rsidR="0081285F">
        <w:rPr>
          <w:rFonts w:ascii="Calibri" w:hAnsi="Calibri" w:cs="Calibri"/>
          <w:color w:val="000000" w:themeColor="text1"/>
        </w:rPr>
        <w:fldChar w:fldCharType="end"/>
      </w:r>
      <w:r w:rsidR="0081285F">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ISSN":"1708-8267","abstract":"Purpose of Study Subjects with congenital heart disease (CHD) demonstrate problems with multi-domain cognitive control of unknown etiology. Cingo-opercular and cerebellar brain networks are known to be critical in multi-domain cognitive control including language function. Little is known about the comparative structural growth trajectories of the cerebellum and operculum in CHD patients. The aim of this study is to compare and contrast the longitudinal trajectory of opercular and cerebellar structural growth in fetuses and neonates with CHD compared to control cases without CHD. Methods Used Subjects were prospectively enrolled from January 2011 to June 2015. Serial fetal (1.5T) and postnatal pre and post-operative (3T) MRI imaging were completed in the same CHD patients. Comparable cross sectional imaging was performed in the non-CHD patients both in the fetal and neonatal period. Like fetal SSFE and neonatal T2 images were used for manual linear cross sectional measurement. Multivariable (MV) analysis was used for adjustments and curve fitting. Summary of Results A total of 62 mothers were prospectively enrolled, with 11 CHD fetuses and 51 non-CHD fetuses with a total of 80 scans performed and 35 serial scans (9 in the non-CHD group) in the same patient. MV analysis, adjusting for gestational age, demonstrated altered brain trajectories in selected cerebellar and opercular measurements in the CHD patients compared to the non-CHD group (Table 1). The slope of the trajectory measurement for both the opercular and cerebellar structures were similar suggesting synchronous aberrant development in the CHD patients (Figure 1). Conclusions Synchronous altered early structural development of the cerebellum and the operculum are present in patients with CHD. These results suggest that cingulo-opercular and cerebellar cognitive control brain network are at risk in patients with CHD. Further correlative longitudinal functional connectivity studies and behavior outcomes studies are warranted in patients with CHD.","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ournal of Investigative Medicine","id":"ITEM-1","issued":{"date-parts":[["2016"]]},"title":"Synchronous aberrant cerebellar and opercular development in fetuses and neonates with congenital heart disease","type":"article-journal"},"uris":["http://www.mendeley.com/documents/?uuid=cd1ab3af-a6f7-41fc-a331-f5ab7af6cdcf"]}],"mendeley":{"formattedCitation":"(51)","plainTextFormattedCitation":"(51)","previouslyFormattedCitation":"(51)"},"properties":{"noteIndex":0},"schema":"https://github.com/citation-style-language/schema/raw/master/csl-citation.json"}</w:instrText>
      </w:r>
      <w:r w:rsidR="0081285F">
        <w:rPr>
          <w:rFonts w:ascii="Calibri" w:hAnsi="Calibri" w:cs="Calibri"/>
          <w:color w:val="000000" w:themeColor="text1"/>
        </w:rPr>
        <w:fldChar w:fldCharType="separate"/>
      </w:r>
      <w:r w:rsidR="0081285F" w:rsidRPr="0081285F">
        <w:rPr>
          <w:rFonts w:ascii="Calibri" w:hAnsi="Calibri" w:cs="Calibri"/>
          <w:noProof/>
          <w:color w:val="000000" w:themeColor="text1"/>
        </w:rPr>
        <w:t>(51)</w:t>
      </w:r>
      <w:r w:rsidR="0081285F">
        <w:rPr>
          <w:rFonts w:ascii="Calibri" w:hAnsi="Calibri" w:cs="Calibri"/>
          <w:color w:val="000000" w:themeColor="text1"/>
        </w:rPr>
        <w:fldChar w:fldCharType="end"/>
      </w:r>
      <w:r w:rsidR="00FB359F">
        <w:rPr>
          <w:rFonts w:ascii="Calibri" w:hAnsi="Calibri" w:cs="Calibri"/>
          <w:color w:val="000000" w:themeColor="text1"/>
        </w:rPr>
        <w:t xml:space="preserve"> In total, </w:t>
      </w:r>
      <w:r w:rsidR="00A806CB">
        <w:rPr>
          <w:rFonts w:ascii="Calibri" w:hAnsi="Calibri" w:cs="Calibri"/>
          <w:color w:val="000000" w:themeColor="text1"/>
        </w:rPr>
        <w:t>15 measurements</w:t>
      </w:r>
      <w:r w:rsidR="00FB359F">
        <w:rPr>
          <w:rFonts w:ascii="Calibri" w:hAnsi="Calibri" w:cs="Calibri"/>
          <w:color w:val="000000" w:themeColor="text1"/>
        </w:rPr>
        <w:t xml:space="preserve"> and six angles (such as TVA)</w:t>
      </w:r>
      <w:r w:rsidR="00A806CB">
        <w:rPr>
          <w:rFonts w:ascii="Calibri" w:hAnsi="Calibri" w:cs="Calibri"/>
          <w:color w:val="000000" w:themeColor="text1"/>
        </w:rPr>
        <w:t xml:space="preserve"> were </w:t>
      </w:r>
      <w:r w:rsidR="00FB359F">
        <w:rPr>
          <w:rFonts w:ascii="Calibri" w:hAnsi="Calibri" w:cs="Calibri"/>
          <w:color w:val="000000" w:themeColor="text1"/>
        </w:rPr>
        <w:t>unaffected</w:t>
      </w:r>
      <w:r w:rsidR="00A806CB">
        <w:rPr>
          <w:rFonts w:ascii="Calibri" w:hAnsi="Calibri" w:cs="Calibri"/>
          <w:color w:val="000000" w:themeColor="text1"/>
        </w:rPr>
        <w:t xml:space="preserve"> </w:t>
      </w:r>
      <w:r w:rsidR="00FB359F">
        <w:rPr>
          <w:rFonts w:ascii="Calibri" w:hAnsi="Calibri" w:cs="Calibri"/>
          <w:color w:val="000000" w:themeColor="text1"/>
        </w:rPr>
        <w:t xml:space="preserve">by GA. </w:t>
      </w:r>
      <w:r w:rsidR="006D52F9">
        <w:rPr>
          <w:rFonts w:ascii="Calibri" w:hAnsi="Calibri" w:cs="Calibri"/>
          <w:color w:val="000000" w:themeColor="text1"/>
        </w:rPr>
        <w:t>S</w:t>
      </w:r>
      <w:r w:rsidR="0065509A" w:rsidRPr="00566261">
        <w:rPr>
          <w:rFonts w:ascii="Calibri" w:hAnsi="Calibri" w:cs="Calibri"/>
          <w:color w:val="000000" w:themeColor="text1"/>
        </w:rPr>
        <w:t xml:space="preserve">tudies </w:t>
      </w:r>
      <w:r w:rsidR="006D52F9">
        <w:rPr>
          <w:rFonts w:ascii="Calibri" w:hAnsi="Calibri" w:cs="Calibri"/>
          <w:color w:val="000000" w:themeColor="text1"/>
        </w:rPr>
        <w:t>comparing</w:t>
      </w:r>
      <w:r w:rsidR="004B67CB">
        <w:rPr>
          <w:rFonts w:ascii="Calibri" w:hAnsi="Calibri" w:cs="Calibri"/>
          <w:color w:val="000000" w:themeColor="text1"/>
        </w:rPr>
        <w:t xml:space="preserve"> </w:t>
      </w:r>
      <w:r w:rsidR="004B67CB" w:rsidRPr="00566261">
        <w:rPr>
          <w:rFonts w:ascii="Calibri" w:hAnsi="Calibri" w:cs="Calibri"/>
          <w:color w:val="000000" w:themeColor="text1"/>
        </w:rPr>
        <w:t xml:space="preserve">CM depth, lateral ventricle </w:t>
      </w:r>
      <w:r w:rsidR="00264B33">
        <w:rPr>
          <w:rFonts w:ascii="Calibri" w:hAnsi="Calibri" w:cs="Calibri"/>
          <w:color w:val="000000" w:themeColor="text1"/>
        </w:rPr>
        <w:t>transverse diameter</w:t>
      </w:r>
      <w:r w:rsidR="004B67CB" w:rsidRPr="00566261">
        <w:rPr>
          <w:rFonts w:ascii="Calibri" w:hAnsi="Calibri" w:cs="Calibri"/>
          <w:color w:val="000000" w:themeColor="text1"/>
        </w:rPr>
        <w:t xml:space="preserve">, CSOA, and inferior </w:t>
      </w:r>
      <w:proofErr w:type="spellStart"/>
      <w:r w:rsidR="004B67CB" w:rsidRPr="00566261">
        <w:rPr>
          <w:rFonts w:ascii="Calibri" w:hAnsi="Calibri" w:cs="Calibri"/>
          <w:color w:val="000000" w:themeColor="text1"/>
        </w:rPr>
        <w:t>vermian</w:t>
      </w:r>
      <w:proofErr w:type="spellEnd"/>
      <w:r w:rsidR="004B67CB" w:rsidRPr="00566261">
        <w:rPr>
          <w:rFonts w:ascii="Calibri" w:hAnsi="Calibri" w:cs="Calibri"/>
          <w:color w:val="000000" w:themeColor="text1"/>
        </w:rPr>
        <w:t xml:space="preserve"> distance </w:t>
      </w:r>
      <w:r w:rsidR="0086646A">
        <w:rPr>
          <w:rFonts w:ascii="Calibri" w:hAnsi="Calibri" w:cs="Calibri"/>
          <w:color w:val="000000" w:themeColor="text1"/>
        </w:rPr>
        <w:t xml:space="preserve">(craniocaudal) </w:t>
      </w:r>
      <w:r w:rsidR="006D52F9">
        <w:rPr>
          <w:rFonts w:ascii="Calibri" w:hAnsi="Calibri" w:cs="Calibri"/>
          <w:color w:val="000000" w:themeColor="text1"/>
        </w:rPr>
        <w:t>with GA have been inconsistent in their findings</w:t>
      </w:r>
      <w:r w:rsidR="0065509A" w:rsidRPr="00566261">
        <w:rPr>
          <w:rFonts w:ascii="Calibri" w:hAnsi="Calibri" w:cs="Calibri"/>
          <w:color w:val="000000" w:themeColor="text1"/>
        </w:rPr>
        <w:t>.</w:t>
      </w:r>
      <w:r w:rsidR="00BE7779">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67/mob.2002.127146","ISSN":"00029378","abstract":"OBJECTIVE: Our purpose was to evaluate the ventricular atria and cisterna magna in fetuses with and without suspected central nervous system (CNS) anomalies by magnetic resonance (MR). STUDY DESIGN: Measurements of the right and left ventricular atria and cisterna magna were obtained by MR in two groups: those with and without CNS anomalies. Published mean ultrasound measurements of the far field atrium were compared with MR. RESULTS: MR measurements were obtained in 23 fetuses without and 37 fetuses with CNS anomalies. Atrial measurements were independent of gestational age in healthy subjects. MR atrial widths were larger in abnormal compared with normal subjects (P &lt; .05). The atrial cutoff value derived by 2 SDs above the mean with MR is 10 mm. MR cisterna magna measurements increased with gestational age (P = .005). CONCLUSION: The cutoff value for ventriculomegaly on MR is &gt; 10 mm. MR cisterna magna measurements are dependent on gestational age. Both ventricular atria and cisterna magna are readily measured with MR.","author":[{"dropping-particle":"","family":"Twickler","given":"Diane M.","non-dropping-particle":"","parse-names":false,"suffix":""},{"dropping-particle":"","family":"Reichel","given":"Taylor","non-dropping-particle":"","parse-names":false,"suffix":""},{"dropping-particle":"","family":"McIntire","given":"Donald D.","non-dropping-particle":"","parse-names":false,"suffix":""},{"dropping-particle":"","family":"Magee","given":"Kevin P.","non-dropping-particle":"","parse-names":false,"suffix":""},{"dropping-particle":"","family":"Ramus","given":"Ronald M.","non-dropping-particle":"","parse-names":false,"suffix":""}],"container-title":"American Journal of Obstetrics and Gynecology","id":"ITEM-1","issue":"4","issued":{"date-parts":[["2002"]]},"page":"927-931","title":"Fetal central nervous system ventricle and cisterna magna measurements by magnetic resonance imaging","type":"article-journal","volume":"187"},"uris":["http://www.mendeley.com/documents/?uuid=1d7ae596-7f6a-4d6a-b125-d61bad476731"]}],"mendeley":{"formattedCitation":"(15)","plainTextFormattedCitation":"(15)","previouslyFormattedCitation":"(15)"},"properties":{"noteIndex":0},"schema":"https://github.com/citation-style-language/schema/raw/master/csl-citation.json"}</w:instrText>
      </w:r>
      <w:r w:rsidR="00BE7779">
        <w:rPr>
          <w:rFonts w:ascii="Calibri" w:hAnsi="Calibri" w:cs="Calibri"/>
          <w:color w:val="000000" w:themeColor="text1"/>
        </w:rPr>
        <w:fldChar w:fldCharType="separate"/>
      </w:r>
      <w:r w:rsidR="00FA06F2" w:rsidRPr="00FA06F2">
        <w:rPr>
          <w:rFonts w:ascii="Calibri" w:hAnsi="Calibri" w:cs="Calibri"/>
          <w:noProof/>
          <w:color w:val="000000" w:themeColor="text1"/>
        </w:rPr>
        <w:t>(15)</w:t>
      </w:r>
      <w:r w:rsidR="00BE7779">
        <w:rPr>
          <w:rFonts w:ascii="Calibri" w:hAnsi="Calibri" w:cs="Calibri"/>
          <w:color w:val="000000" w:themeColor="text1"/>
        </w:rPr>
        <w:fldChar w:fldCharType="end"/>
      </w:r>
      <w:r w:rsidR="00BE7779">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wickler","given":"D M","non-dropping-particle":"","parse-names":false,"suffix":""}],"container-title":"13th World Congress on Ultrasound in Obstetrics and Gynaecology","id":"ITEM-1","issued":{"date-parts":[["2005"]]},"title":"Fetal growth and development of the posterior fossa and vermis with magnetic resonance imaging","type":"paper-conference"},"uris":["http://www.mendeley.com/documents/?uuid=30579051-b2c5-4ed7-ac66-f9cfd29132cd"]}],"mendeley":{"formattedCitation":"(21)","plainTextFormattedCitation":"(21)","previouslyFormattedCitation":"(21)"},"properties":{"noteIndex":0},"schema":"https://github.com/citation-style-language/schema/raw/master/csl-citation.json"}</w:instrText>
      </w:r>
      <w:r w:rsidR="00BE7779">
        <w:rPr>
          <w:rFonts w:ascii="Calibri" w:hAnsi="Calibri" w:cs="Calibri"/>
          <w:color w:val="000000" w:themeColor="text1"/>
        </w:rPr>
        <w:fldChar w:fldCharType="separate"/>
      </w:r>
      <w:r w:rsidR="00FA06F2" w:rsidRPr="00FA06F2">
        <w:rPr>
          <w:rFonts w:ascii="Calibri" w:hAnsi="Calibri" w:cs="Calibri"/>
          <w:noProof/>
          <w:color w:val="000000" w:themeColor="text1"/>
        </w:rPr>
        <w:t>(21)</w:t>
      </w:r>
      <w:r w:rsidR="00BE7779">
        <w:rPr>
          <w:rFonts w:ascii="Calibri" w:hAnsi="Calibri" w:cs="Calibri"/>
          <w:color w:val="000000" w:themeColor="text1"/>
        </w:rPr>
        <w:fldChar w:fldCharType="end"/>
      </w:r>
      <w:r w:rsidR="00BE7779">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1547-007-0153-5","ISBN":"3933975972","ISSN":"00338362","author":[{"dropping-particle":"","family":"Manganaro","given":"L.","non-dropping-particle":"","parse-names":false,"suffix":""},{"dropping-particle":"","family":"Perrone","given":"A.","non-dropping-particle":"","parse-names":false,"suffix":""},{"dropping-particle":"","family":"Savelli","given":"S.","non-dropping-particle":"","parse-names":false,"suffix":""},{"dropping-particle":"","family":"Maurizio","given":"M.","non-dropping-particle":"Di","parse-names":false,"suffix":""},{"dropping-particle":"","family":"Maggi","given":"C.","non-dropping-particle":"","parse-names":false,"suffix":""},{"dropping-particle":"","family":"Ballesio","given":"L.","non-dropping-particle":"","parse-names":false,"suffix":""},{"dropping-particle":"","family":"Porfiri","given":"L. M.","non-dropping-particle":"","parse-names":false,"suffix":""},{"dropping-particle":"","family":"Felice","given":"C.","non-dropping-particle":"De","parse-names":false,"suffix":""},{"dropping-particle":"","family":"Marinoni","given":"E.","non-dropping-particle":"","parse-names":false,"suffix":""},{"dropping-particle":"","family":"Marini","given":"M.","non-dropping-particle":"","parse-names":false,"suffix":""}],"container-title":"Radiologia Medica","id":"ITEM-1","issue":"3","issued":{"date-parts":[["2007"]]},"page":"444-455","title":"Evaluation of normal brain development by prenatal MR imaging","type":"article-journal","volume":"112"},"uris":["http://www.mendeley.com/documents/?uuid=505b354d-1337-474c-ab8c-11d34801ce37"]}],"mendeley":{"formattedCitation":"(25)","plainTextFormattedCitation":"(25)","previouslyFormattedCitation":"(25)"},"properties":{"noteIndex":0},"schema":"https://github.com/citation-style-language/schema/raw/master/csl-citation.json"}</w:instrText>
      </w:r>
      <w:r w:rsidR="00BE7779">
        <w:rPr>
          <w:rFonts w:ascii="Calibri" w:hAnsi="Calibri" w:cs="Calibri"/>
          <w:color w:val="000000" w:themeColor="text1"/>
        </w:rPr>
        <w:fldChar w:fldCharType="separate"/>
      </w:r>
      <w:r w:rsidR="00FA06F2" w:rsidRPr="00FA06F2">
        <w:rPr>
          <w:rFonts w:ascii="Calibri" w:hAnsi="Calibri" w:cs="Calibri"/>
          <w:noProof/>
          <w:color w:val="000000" w:themeColor="text1"/>
        </w:rPr>
        <w:t>(25)</w:t>
      </w:r>
      <w:r w:rsidR="00BE7779">
        <w:rPr>
          <w:rFonts w:ascii="Calibri" w:hAnsi="Calibri" w:cs="Calibri"/>
          <w:color w:val="000000" w:themeColor="text1"/>
        </w:rPr>
        <w:fldChar w:fldCharType="end"/>
      </w:r>
      <w:r w:rsidR="00BE7779">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34-008-0421-7","ISSN":"00283940","abstract":"INTRODUCTION: Prenatal magnetic resonance (MR) imaging is currently used to measure quantitative data concerning brain structural development. At present, morphometric MR imaging studies have been focused mostly on the third trimester of gestational age. However, in many countries, because of legal restriction on abortion timing, the majority of MR imaging fetal examination has to be carried out during the last part of the second trimester of pregnancy (i.e., before the 24th week of gestation). Accurate and reliable normative data of the brain between 20 and 24 weeks of gestation is not available. This report provides easy and practical parametric support to assess those normative data. MATERIALS AND METHODS: From a database of 1,200 fetal MR imaging studies, we retrospectively selected 84 studies of the brain of fetuses aged 20-24 weeks of gestation that resulted normal on clinical and radiological follow-up. Fetuses with proved or suspected infections, twin pregnancy, and fetuses of mothers affected by pathology that might have influenced fetal growth were excluded. Linear biometrical measurements of the main cerebral structures were obtained by three experienced pediatric neuroradiologists. RESULTS: A substantial interobserver agreement for each measurements was reached, and normative data with median, maximum, and minimum value were obtained for brain structures. CONCLUSION: The knowledge of a range of normality and interindividual variability of linear biometrical values for the developing brain between 20th and 24th weeks of gestation may be valuable in assessing normal brain development in clinical settings.","author":[{"dropping-particle":"","family":"Parazzini","given":"C.","non-dropping-particle":"","parse-names":false,"suffix":""},{"dropping-particle":"","family":"Righini","given":"A.","non-dropping-particle":"","parse-names":false,"suffix":""},{"dropping-particle":"","family":"Rustico","given":"M.","non-dropping-particle":"","parse-names":false,"suffix":""},{"dropping-particle":"","family":"Consonni","given":"D.","non-dropping-particle":"","parse-names":false,"suffix":""},{"dropping-particle":"","family":"Triulzi","given":"F.","non-dropping-particle":"","parse-names":false,"suffix":""}],"container-title":"Neuroradiology","id":"ITEM-1","issue":"10","issued":{"date-parts":[["2008"]]},"page":"877-883","title":"Prenatal magnetic resonance imaging: Brain normal linear biometric values below 24 gestational weeks","type":"article-journal","volume":"50"},"uris":["http://www.mendeley.com/documents/?uuid=4f347fad-0737-4efc-b21f-986dfd64f272"]}],"mendeley":{"formattedCitation":"(28)","plainTextFormattedCitation":"(28)","previouslyFormattedCitation":"(28)"},"properties":{"noteIndex":0},"schema":"https://github.com/citation-style-language/schema/raw/master/csl-citation.json"}</w:instrText>
      </w:r>
      <w:r w:rsidR="00BE7779">
        <w:rPr>
          <w:rFonts w:ascii="Calibri" w:hAnsi="Calibri" w:cs="Calibri"/>
          <w:color w:val="000000" w:themeColor="text1"/>
        </w:rPr>
        <w:fldChar w:fldCharType="separate"/>
      </w:r>
      <w:r w:rsidR="00FA06F2" w:rsidRPr="00FA06F2">
        <w:rPr>
          <w:rFonts w:ascii="Calibri" w:hAnsi="Calibri" w:cs="Calibri"/>
          <w:noProof/>
          <w:color w:val="000000" w:themeColor="text1"/>
        </w:rPr>
        <w:t>(28)</w:t>
      </w:r>
      <w:r w:rsidR="00BE7779">
        <w:rPr>
          <w:rFonts w:ascii="Calibri" w:hAnsi="Calibri" w:cs="Calibri"/>
          <w:color w:val="000000" w:themeColor="text1"/>
        </w:rPr>
        <w:fldChar w:fldCharType="end"/>
      </w:r>
      <w:r w:rsidR="00BE7779">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5930","ISSN":"1936959X","abstract":"BACKGROUND AND PURPOSE: Fetal MR imaging is part of the comprehensive prenatal assessment of fetuses with open spinal dysraphism. We aimed to assess the reliability of brain stem and posterior fossa measurements; use the reliable measurements to characterize fetuses with open spinal dysraphism versus what can be observed in healthy age-matched controls; and document changes in those within 1 week after prenatal repair. MATERIALS AND METHODS: Retrospective evaluation of 349 MR imaging examinations took place, including 274 in controls and 52 in fetuses with open spinal dysraphism, of whom 23 underwent prenatal repair and had additional early postoperative MR images. We evaluated measurements of the brain stem and the posterior fossa and the ventricular width in all populations for their reliability and differences between the groups. RESULTS: The transverse cerebellar diameter, cerebellar herniation level, clivus-supraocciput angle, transverse diameter of the posterior fossa, posterior fossa area, and ventricular width showed an acceptable intra- and interobserver reliability (intraclass correlation coefficient &gt; 0.5). In fetuses with open spinal dysraphism, these measurements were significantly different from those of healthy fetuses (all with P &lt; .0001). Furthermore, they also changed significantly (P value range = .01 to &lt; .0001) within 1 week after the fetal operation with an evolution toward normal, most evident for the clivus-supraocciput angle (65.9 +/- 12.5 degrees ; 76.6 +/- 10.9; P &lt; .0001) and cerebellar herniation level (-9.9 +/- 4.2 mm; -0.7 +/- 5.2; P &lt; .0001). CONCLUSIONS: In fetuses with open spinal dysraphism, brain stem measurements varied substantially between observers. However, measurements characterizing the posterior fossa could be reliably assessed and were significantly different from normal. Following a fetal operation, these deviations from normal values changed significantly within 1 week.","author":[{"dropping-particle":"","family":"Aertsen","given":"M.","non-dropping-particle":"","parse-names":false,"suffix":""},{"dropping-particle":"","family":"Verduyckt","given":"J.","non-dropping-particle":"","parse-names":false,"suffix":""},{"dropping-particle":"","family":"Keyzer","given":"F.","non-dropping-particle":"De","parse-names":false,"suffix":""},{"dropping-particle":"","family":"Vercauteren","given":"T.","non-dropping-particle":"","parse-names":false,"suffix":""},{"dropping-particle":"","family":"Calenbergh","given":"F.","non-dropping-particle":"Van","parse-names":false,"suffix":""},{"dropping-particle":"","family":"Catte","given":"L.","non-dropping-particle":"De","parse-names":false,"suffix":""},{"dropping-particle":"","family":"Dymarkowski","given":"S.","non-dropping-particle":"","parse-names":false,"suffix":""},{"dropping-particle":"","family":"Demaerel","given":"P.","non-dropping-particle":"","parse-names":false,"suffix":""},{"dropping-particle":"","family":"Deprest","given":"J.","non-dropping-particle":"","parse-names":false,"suffix":""}],"container-title":"American Journal of Neuroradiology","id":"ITEM-1","issue":"1","issued":{"date-parts":[["2019"]]},"page":"191-198","title":"Reliability of MR imaging-based posterior fossa and brain stem measurements in open spinal dysraphism in the era of fetal surgery","type":"article-journal","volume":"40"},"uris":["http://www.mendeley.com/documents/?uuid=6c6685c4-1cde-4bd8-8390-64fa925e4673"]}],"mendeley":{"formattedCitation":"(63)","plainTextFormattedCitation":"(63)","previouslyFormattedCitation":"(63)"},"properties":{"noteIndex":0},"schema":"https://github.com/citation-style-language/schema/raw/master/csl-citation.json"}</w:instrText>
      </w:r>
      <w:r w:rsidR="00BE7779">
        <w:rPr>
          <w:rFonts w:ascii="Calibri" w:hAnsi="Calibri" w:cs="Calibri"/>
          <w:color w:val="000000" w:themeColor="text1"/>
        </w:rPr>
        <w:fldChar w:fldCharType="separate"/>
      </w:r>
      <w:r w:rsidR="00FA06F2" w:rsidRPr="00FA06F2">
        <w:rPr>
          <w:rFonts w:ascii="Calibri" w:hAnsi="Calibri" w:cs="Calibri"/>
          <w:noProof/>
          <w:color w:val="000000" w:themeColor="text1"/>
        </w:rPr>
        <w:t>(63)</w:t>
      </w:r>
      <w:r w:rsidR="00BE7779">
        <w:rPr>
          <w:rFonts w:ascii="Calibri" w:hAnsi="Calibri" w:cs="Calibri"/>
          <w:color w:val="000000" w:themeColor="text1"/>
        </w:rPr>
        <w:fldChar w:fldCharType="end"/>
      </w:r>
      <w:r w:rsidR="0015380E">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978-3-642-18747-6","ISBN":"978-3-642-62275-5","author":[{"dropping-particle":"","family":"Garel","given":"Catherine","non-dropping-particle":"","parse-names":false,"suffix":""}],"id":"ITEM-1","issued":{"date-parts":[["2004"]]},"publisher":"Springer Berlin Heidelberg","publisher-place":"Berlin, Heidelberg","title":"MRI of the Fetal Brain","type":"book"},"uris":["http://www.mendeley.com/documents/?uuid=9fc4717c-ef6f-48a8-ab52-5e0dafd8b6be"]}],"mendeley":{"formattedCitation":"(18)","plainTextFormattedCitation":"(18)","previouslyFormattedCitation":"(18)"},"properties":{"noteIndex":0},"schema":"https://github.com/citation-style-language/schema/raw/master/csl-citation.json"}</w:instrText>
      </w:r>
      <w:r w:rsidR="0015380E">
        <w:rPr>
          <w:rFonts w:ascii="Calibri" w:hAnsi="Calibri" w:cs="Calibri"/>
          <w:color w:val="000000" w:themeColor="text1"/>
        </w:rPr>
        <w:fldChar w:fldCharType="separate"/>
      </w:r>
      <w:r w:rsidR="00FA06F2" w:rsidRPr="00FA06F2">
        <w:rPr>
          <w:rFonts w:ascii="Calibri" w:hAnsi="Calibri" w:cs="Calibri"/>
          <w:noProof/>
          <w:color w:val="000000" w:themeColor="text1"/>
        </w:rPr>
        <w:t>(18)</w:t>
      </w:r>
      <w:r w:rsidR="0015380E">
        <w:rPr>
          <w:rFonts w:ascii="Calibri" w:hAnsi="Calibri" w:cs="Calibri"/>
          <w:color w:val="000000" w:themeColor="text1"/>
        </w:rPr>
        <w:fldChar w:fldCharType="end"/>
      </w:r>
      <w:r w:rsidR="00B16BA8">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ISSN":"1708-8267","abstract":"Purpose of Study Subjects with congenital heart disease (CHD) demonstrate problems with multi-domain cognitive control of unknown etiology. Cingo-opercular and cerebellar brain networks are known to be critical in multi-domain cognitive control including language function. Little is known about the comparative structural growth trajectories of the cerebellum and operculum in CHD patients. The aim of this study is to compare and contrast the longitudinal trajectory of opercular and cerebellar structural growth in fetuses and neonates with CHD compared to control cases without CHD. Methods Used Subjects were prospectively enrolled from January 2011 to June 2015. Serial fetal (1.5T) and postnatal pre and post-operative (3T) MRI imaging were completed in the same CHD patients. Comparable cross sectional imaging was performed in the non-CHD patients both in the fetal and neonatal period. Like fetal SSFE and neonatal T2 images were used for manual linear cross sectional measurement. Multivariable (MV) analysis was used for adjustments and curve fitting. Summary of Results A total of 62 mothers were prospectively enrolled, with 11 CHD fetuses and 51 non-CHD fetuses with a total of 80 scans performed and 35 serial scans (9 in the non-CHD group) in the same patient. MV analysis, adjusting for gestational age, demonstrated altered brain trajectories in selected cerebellar and opercular measurements in the CHD patients compared to the non-CHD group (Table 1). The slope of the trajectory measurement for both the opercular and cerebellar structures were similar suggesting synchronous aberrant development in the CHD patients (Figure 1). Conclusions Synchronous altered early structural development of the cerebellum and the operculum are present in patients with CHD. These results suggest that cingulo-opercular and cerebellar cognitive control brain network are at risk in patients with CHD. Further correlative longitudinal functional connectivity studies and behavior outcomes studies are warranted in patients with CHD.","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ournal of Investigative Medicine","id":"ITEM-1","issued":{"date-parts":[["2016"]]},"title":"Synchronous aberrant cerebellar and opercular development in fetuses and neonates with congenital heart disease","type":"article-journal"},"uris":["http://www.mendeley.com/documents/?uuid=cd1ab3af-a6f7-41fc-a331-f5ab7af6cdcf"]}],"mendeley":{"formattedCitation":"(51)","plainTextFormattedCitation":"(51)","previouslyFormattedCitation":"(51)"},"properties":{"noteIndex":0},"schema":"https://github.com/citation-style-language/schema/raw/master/csl-citation.json"}</w:instrText>
      </w:r>
      <w:r w:rsidR="00B16BA8">
        <w:rPr>
          <w:rFonts w:ascii="Calibri" w:hAnsi="Calibri" w:cs="Calibri"/>
          <w:color w:val="000000" w:themeColor="text1"/>
        </w:rPr>
        <w:fldChar w:fldCharType="separate"/>
      </w:r>
      <w:r w:rsidR="00FA06F2" w:rsidRPr="00FA06F2">
        <w:rPr>
          <w:rFonts w:ascii="Calibri" w:hAnsi="Calibri" w:cs="Calibri"/>
          <w:noProof/>
          <w:color w:val="000000" w:themeColor="text1"/>
        </w:rPr>
        <w:t>(51)</w:t>
      </w:r>
      <w:r w:rsidR="00B16BA8">
        <w:rPr>
          <w:rFonts w:ascii="Calibri" w:hAnsi="Calibri" w:cs="Calibri"/>
          <w:color w:val="000000" w:themeColor="text1"/>
        </w:rPr>
        <w:fldChar w:fldCharType="end"/>
      </w:r>
      <w:r w:rsidR="00B16BA8">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429-016-1342-6","ISSN":"18632661","abstract":"The fetal brain shows accelerated growth in the latter half of gestation, and these changes can be captured by 2D and 3D biometry measurements. The aim of this study was to quantify brain growth in normal fetuses using Magnetic Resonance Imaging (MRI) and to produce reference biometry data and a freely available centile calculator ( https://www.developingbrain.co.uk/fetalcentiles/ ). A total of 127 MRI examinations (1.5 T) of fetuses with a normal brain appearance (21-38 gestational weeks) were included in this study. 2D and 3D biometric parameters were measured from slice-to-volume reconstructed images, including 3D measurements of supratentorial brain tissue, lateral ventricles, cortex, cerebellum and extra-cerebral CSF and 2D measurements of brain biparietal diameter and fronto-occipital length, skull biparietal diameter and occipitofrontal diameter, head circumference, transverse cerebellar diameter, extra-cerebral CSF, ventricular atrial diameter, and vermis height, width, and area. Centiles were constructed for each measurement. All participants were invited for developmental follow-up. All 2D and 3D measurements, except for atrial diameter, showed a significant positive correlation with gestational age. There was a sex effect on left and total lateral ventricular volumes and the degree of ventricular asymmetry. The 5th, 50th, and 95th centiles and a centile calculator were produced. Developmental follow-up was available for 73.1% of cases [mean chronological age 27.4 (±10.2) months]. We present normative reference charts for fetal brain MRI biometry at 21-38 gestational weeks. Developing growth trajectories will aid in the better understanding of normal fetal brain growth and subsequently of deviations from typical development in high-risk pregnancies or following premature delivery.","author":[{"dropping-particle":"","family":"Kyriakopoulou","given":"Vanessa","non-dropping-particle":"","parse-names":false,"suffix":""},{"dropping-particle":"","family":"Vatansever","given":"Deniz","non-dropping-particle":"","parse-names":false,"suffix":""},{"dropping-particle":"","family":"Davidson","given":"Alice","non-dropping-particle":"","parse-names":false,"suffix":""},{"dropping-particle":"","family":"Patkee","given":"Prachi","non-dropping-particle":"","parse-names":false,"suffix":""},{"dropping-particle":"","family":"Elkommos","given":"Samia","non-dropping-particle":"","parse-names":false,"suffix":""},{"dropping-particle":"","family":"Chew","given":"Andrew","non-dropping-particle":"","parse-names":false,"suffix":""},{"dropping-particle":"","family":"Martinez-Biarge","given":"Miriam","non-dropping-particle":"","parse-names":false,"suffix":""},{"dropping-particle":"","family":"Hagberg","given":"Bibbi","non-dropping-particle":"","parse-names":false,"suffix":""},{"dropping-particle":"","family":"Damodaram","given":"Mellisa","non-dropping-particle":"","parse-names":false,"suffix":""},{"dropping-particle":"","family":"Allsop","given":"Joanna","non-dropping-particle":"","parse-names":false,"suffix":""},{"dropping-particle":"","family":"Fox","given":"Matt","non-dropping-particle":"","parse-names":false,"suffix":""},{"dropping-particle":"V.","family":"Hajnal","given":"Joseph","non-dropping-particle":"","parse-names":false,"suffix":""},{"dropping-particle":"","family":"Rutherford","given":"Mary A.","non-dropping-particle":"","parse-names":false,"suffix":""}],"container-title":"Brain Structure and Function","id":"ITEM-1","issue":"5","issued":{"date-parts":[["2017"]]},"page":"2295-2307","publisher":"Springer Berlin Heidelberg","title":"Normative biometry of the fetal brain using magnetic resonance imaging","type":"article-journal","volume":"222"},"uris":["http://www.mendeley.com/documents/?uuid=6049d884-7914-46b0-868b-8d3b0213c052"]}],"mendeley":{"formattedCitation":"(54)","plainTextFormattedCitation":"(54)","previouslyFormattedCitation":"(54)"},"properties":{"noteIndex":0},"schema":"https://github.com/citation-style-language/schema/raw/master/csl-citation.json"}</w:instrText>
      </w:r>
      <w:r w:rsidR="00B16BA8">
        <w:rPr>
          <w:rFonts w:ascii="Calibri" w:hAnsi="Calibri" w:cs="Calibri"/>
          <w:color w:val="000000" w:themeColor="text1"/>
        </w:rPr>
        <w:fldChar w:fldCharType="separate"/>
      </w:r>
      <w:r w:rsidR="00FA06F2" w:rsidRPr="00FA06F2">
        <w:rPr>
          <w:rFonts w:ascii="Calibri" w:hAnsi="Calibri" w:cs="Calibri"/>
          <w:noProof/>
          <w:color w:val="000000" w:themeColor="text1"/>
        </w:rPr>
        <w:t>(54)</w:t>
      </w:r>
      <w:r w:rsidR="00B16BA8">
        <w:rPr>
          <w:rFonts w:ascii="Calibri" w:hAnsi="Calibri" w:cs="Calibri"/>
          <w:color w:val="000000" w:themeColor="text1"/>
        </w:rPr>
        <w:fldChar w:fldCharType="end"/>
      </w:r>
      <w:r w:rsidR="00B16BA8">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5574","ISSN":"1936959X","abstract":"BACKGROUND AND PURPOSE Evaluation of biometry is a fundamental step in prenatal brain MR imaging. While different studies have reported reference centiles for MR imaging biometric data of fetuses in the late second and third trimesters of gestation, no one has reported them in fetuses in the early second trimester. We report centiles of normal MR imaging linear biometric data of a large cohort of fetal brains within 24 weeks of gestation. MATERIALS AND METHODS From the data bases of 2 referral centers of fetal medicine, accounting for 3850 examinations, we retrospectively collected 169 prenatal brain MR imaging examinations of singleton pregnancies, between 20 and 24 weeks of gestational age, with normal brain anatomy at MR imaging and normal postnatal neurologic development. To trace the reference centiles, we used the CG-LMS method. RESULTS Reference biometric centiles for the developing structures of the cerebrum, cerebellum, brain stem, and theca were obtained. The overall interassessor agreement was adequate for all measurements. CONCLUSIONS Reference biometric centiles of the brain structures in fetuses between 20 and 24 weeks of gestational age may be a reliable tool in assessing fetal brain development.","author":[{"dropping-particle":"","family":"Conte","given":"G.","non-dropping-particle":"","parse-names":false,"suffix":""},{"dropping-particle":"","family":"Milani","given":"S.","non-dropping-particle":"","parse-names":false,"suffix":""},{"dropping-particle":"","family":"Palumbo","given":"G.","non-dropping-particle":"","parse-names":false,"suffix":""},{"dropping-particle":"","family":"Talenti","given":"G.","non-dropping-particle":"","parse-names":false,"suffix":""},{"dropping-particle":"","family":"Boito","given":"S.","non-dropping-particle":"","parse-names":false,"suffix":""},{"dropping-particle":"","family":"Rustico","given":"M.","non-dropping-particle":"","parse-names":false,"suffix":""},{"dropping-particle":"","family":"Triulzi","given":"F.","non-dropping-particle":"","parse-names":false,"suffix":""},{"dropping-particle":"","family":"Righini","given":"A.","non-dropping-particle":"","parse-names":false,"suffix":""},{"dropping-particle":"","family":"Izzo","given":"G.","non-dropping-particle":"","parse-names":false,"suffix":""},{"dropping-particle":"","family":"Doneda","given":"C.","non-dropping-particle":"","parse-names":false,"suffix":""},{"dropping-particle":"","family":"Zolin","given":"A.","non-dropping-particle":"","parse-names":false,"suffix":""},{"dropping-particle":"","family":"Parazzini","given":"C.","non-dropping-particle":"","parse-names":false,"suffix":""}],"container-title":"American Journal of Neuroradiology","id":"ITEM-1","issue":"5","issued":{"date-parts":[["2018"]]},"page":"963-967","title":"Prenatal brain MR imaging: Reference linear biometric centiles between 20 and 24 gestational weeks","type":"article-journal","volume":"39"},"uris":["http://www.mendeley.com/documents/?uuid=0300b04b-bfc0-4606-bb10-23e745c53187"]}],"mendeley":{"formattedCitation":"(61)","plainTextFormattedCitation":"(61)","previouslyFormattedCitation":"(61)"},"properties":{"noteIndex":0},"schema":"https://github.com/citation-style-language/schema/raw/master/csl-citation.json"}</w:instrText>
      </w:r>
      <w:r w:rsidR="00B16BA8">
        <w:rPr>
          <w:rFonts w:ascii="Calibri" w:hAnsi="Calibri" w:cs="Calibri"/>
          <w:color w:val="000000" w:themeColor="text1"/>
        </w:rPr>
        <w:fldChar w:fldCharType="separate"/>
      </w:r>
      <w:r w:rsidR="00FA06F2" w:rsidRPr="00FA06F2">
        <w:rPr>
          <w:rFonts w:ascii="Calibri" w:hAnsi="Calibri" w:cs="Calibri"/>
          <w:noProof/>
          <w:color w:val="000000" w:themeColor="text1"/>
        </w:rPr>
        <w:t>(61)</w:t>
      </w:r>
      <w:r w:rsidR="00B16BA8">
        <w:rPr>
          <w:rFonts w:ascii="Calibri" w:hAnsi="Calibri" w:cs="Calibri"/>
          <w:color w:val="000000" w:themeColor="text1"/>
        </w:rPr>
        <w:fldChar w:fldCharType="end"/>
      </w:r>
      <w:r w:rsidR="00B16BA8">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371/journal.pone.0112585","ISSN":"19326203","abstract":"© 2014 Woitek et al. Objectives: In cases of \"spina bifida,\" a detailed prenatal imaging assessment of the exact morphology of neural tube defects (NTD) is often limited. Due to the diverse clinical prognosis and prenatal treatment options, imaging parameters that support the prenatal differentiation between open and closed neural tube defects (ONTDs and CNTDs) are required. This fetal MR study aims to evaluate the clivus-supraocciput angle (CSA) and the maximum transverse diameter of the posterior fossa (TDPF) as morphometric parameters to aid in the reliable diagnosis of either ONTDs or CNTDs. Copyright:Methods: The TDPF and the CSA of 238 fetuses (20-37 GW, mean: 28.36 GW) with a normal central nervous system, 44 with ONTDS, and 13 with CNTDs (18-37 GW, mean: 24.3 GW) were retrospectively measured using T2-weighted 1.5 Tesla MR - sequences.Results: Normal fetuses showed a significant increase in the TDPF (r = .956; p&lt;001) and CSA (r = .714; p&lt;001) with gestational age. In ONTDs the CSA was significantly smaller (p&lt;001) than in normal controls and CNTDs, whereas in CNTDs the CSA was not significantly smaller than in controls (p = .160). In both ONTDs and in CNTDs the TDPF was significantly different from controls (p&lt;001).Conclusions: The skull base morphology in fetuses with ONTDs differs significantly from cases with CNTDs and normal controls. This is the first study to show that the CSA changes during gestation and that it is a reliable imaging biomarker to distinguish between ONTDs and CNTDs, independent of the morphology of the spinal defect.","author":[{"dropping-particle":"","family":"Woitek","given":"Ramona","non-dropping-particle":"","parse-names":false,"suffix":""},{"dropping-particle":"","family":"Dvorak","given":"Anton","non-dropping-particle":"","parse-names":false,"suffix":""},{"dropping-particle":"","family":"Weber","given":"Michael","non-dropping-particle":"","parse-names":false,"suffix":""},{"dropping-particle":"","family":"Seidl","given":"Rainer","non-dropping-particle":"","parse-names":false,"suffix":""},{"dropping-particle":"","family":"Bettelheim","given":"Dieter","non-dropping-particle":"","parse-names":false,"suffix":""},{"dropping-particle":"","family":"Schöpf","given":"Veronika","non-dropping-particle":"","parse-names":false,"suffix":""},{"dropping-particle":"","family":"Amann","given":"Gabriele","non-dropping-particle":"","parse-names":false,"suffix":""},{"dropping-particle":"","family":"Brugger","given":"Peter C.","non-dropping-particle":"","parse-names":false,"suffix":""},{"dropping-particle":"","family":"Furtner","given":"Julia","non-dropping-particle":"","parse-names":false,"suffix":""},{"dropping-particle":"","family":"Asenbaum","given":"Ulrika","non-dropping-particle":"","parse-names":false,"suffix":""},{"dropping-particle":"","family":"Prayer","given":"Daniela","non-dropping-particle":"","parse-names":false,"suffix":""},{"dropping-particle":"","family":"Kasprian","given":"Gregor","non-dropping-particle":"","parse-names":false,"suffix":""}],"container-title":"PLoS ONE","id":"ITEM-1","issue":"11","issued":{"date-parts":[["2014"]]},"title":"MR-based morphometry of the posterior fossa in fetuses with neural tube defects of the Spine","type":"article-journal","volume":"9"},"uris":["http://www.mendeley.com/documents/?uuid=586cc30a-ed96-42a4-9c4d-11293ca89a68"]}],"mendeley":{"formattedCitation":"(44)","plainTextFormattedCitation":"(44)","previouslyFormattedCitation":"(44)"},"properties":{"noteIndex":0},"schema":"https://github.com/citation-style-language/schema/raw/master/csl-citation.json"}</w:instrText>
      </w:r>
      <w:r w:rsidR="00B16BA8">
        <w:rPr>
          <w:rFonts w:ascii="Calibri" w:hAnsi="Calibri" w:cs="Calibri"/>
          <w:color w:val="000000" w:themeColor="text1"/>
        </w:rPr>
        <w:fldChar w:fldCharType="separate"/>
      </w:r>
      <w:r w:rsidR="00FA06F2" w:rsidRPr="00FA06F2">
        <w:rPr>
          <w:rFonts w:ascii="Calibri" w:hAnsi="Calibri" w:cs="Calibri"/>
          <w:noProof/>
          <w:color w:val="000000" w:themeColor="text1"/>
        </w:rPr>
        <w:t>(44)</w:t>
      </w:r>
      <w:r w:rsidR="00B16BA8">
        <w:rPr>
          <w:rFonts w:ascii="Calibri" w:hAnsi="Calibri" w:cs="Calibri"/>
          <w:color w:val="000000" w:themeColor="text1"/>
        </w:rPr>
        <w:fldChar w:fldCharType="end"/>
      </w:r>
      <w:r w:rsidR="00B16BA8">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ajog.2007.10.364","author":[{"dropping-particle":"","family":"Read","given":"Charles","non-dropping-particle":"","parse-names":false,"suffix":""},{"dropping-particle":"","family":"Ramus","given":"R. M.","non-dropping-particle":"","parse-names":false,"suffix":""},{"dropping-particle":"","family":"McIntire","given":"D. D.","non-dropping-particle":"","parse-names":false,"suffix":""},{"dropping-particle":"","family":"Twickler","given":"D. M.","non-dropping-particle":"","parse-names":false,"suffix":""}],"container-title":"SMFM","id":"ITEM-1","issued":{"date-parts":[["2004"]]},"title":"Using fetal MRI to define normal development of the cerebellum and vermis","type":"paper-conference"},"uris":["http://www.mendeley.com/documents/?uuid=d54cc65b-c9cc-4de1-802b-ff66f8528f2b"]}],"mendeley":{"formattedCitation":"(19)","plainTextFormattedCitation":"(19)","previouslyFormattedCitation":"(19)"},"properties":{"noteIndex":0},"schema":"https://github.com/citation-style-language/schema/raw/master/csl-citation.json"}</w:instrText>
      </w:r>
      <w:r w:rsidR="00B16BA8">
        <w:rPr>
          <w:rFonts w:ascii="Calibri" w:hAnsi="Calibri" w:cs="Calibri"/>
          <w:color w:val="000000" w:themeColor="text1"/>
        </w:rPr>
        <w:fldChar w:fldCharType="separate"/>
      </w:r>
      <w:r w:rsidR="00FA06F2" w:rsidRPr="00FA06F2">
        <w:rPr>
          <w:rFonts w:ascii="Calibri" w:hAnsi="Calibri" w:cs="Calibri"/>
          <w:noProof/>
          <w:color w:val="000000" w:themeColor="text1"/>
        </w:rPr>
        <w:t>(19)</w:t>
      </w:r>
      <w:r w:rsidR="00B16BA8">
        <w:rPr>
          <w:rFonts w:ascii="Calibri" w:hAnsi="Calibri" w:cs="Calibri"/>
          <w:color w:val="000000" w:themeColor="text1"/>
        </w:rPr>
        <w:fldChar w:fldCharType="end"/>
      </w:r>
      <w:r w:rsidR="0024292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wickler","given":"D. M.","non-dropping-particle":"","parse-names":false,"suffix":""},{"dropping-particle":"","family":"C.P.Read","given":"","non-dropping-particle":"","parse-names":false,"suffix":""},{"dropping-particle":"","family":"Dashe","given":"J. S.","non-dropping-particle":"","parse-names":false,"suffix":""}],"container-title":"Ultrasound in Obstetrics &amp; Gynecology","id":"ITEM-1","issued":{"date-parts":[["2007"]]},"page":"372","title":"Quantitative and qualitative vermis and posterior fossa evaluation by magnetic resonance imaging in fetuses with suspected abnormal findings by ultrasound examination","type":"article-journal","volume":"30"},"uris":["http://www.mendeley.com/documents/?uuid=118d9eae-e9a5-4e37-bc3b-b6efefc3a237"]}],"mendeley":{"formattedCitation":"(26)","plainTextFormattedCitation":"(26)","previouslyFormattedCitation":"(26)"},"properties":{"noteIndex":0},"schema":"https://github.com/citation-style-language/schema/raw/master/csl-citation.json"}</w:instrText>
      </w:r>
      <w:r w:rsidR="00242927">
        <w:rPr>
          <w:rFonts w:ascii="Calibri" w:hAnsi="Calibri" w:cs="Calibri"/>
          <w:color w:val="000000" w:themeColor="text1"/>
        </w:rPr>
        <w:fldChar w:fldCharType="separate"/>
      </w:r>
      <w:r w:rsidR="00FA06F2" w:rsidRPr="00FA06F2">
        <w:rPr>
          <w:rFonts w:ascii="Calibri" w:hAnsi="Calibri" w:cs="Calibri"/>
          <w:noProof/>
          <w:color w:val="000000" w:themeColor="text1"/>
        </w:rPr>
        <w:t>(26)</w:t>
      </w:r>
      <w:r w:rsidR="00242927">
        <w:rPr>
          <w:rFonts w:ascii="Calibri" w:hAnsi="Calibri" w:cs="Calibri"/>
          <w:color w:val="000000" w:themeColor="text1"/>
        </w:rPr>
        <w:fldChar w:fldCharType="end"/>
      </w:r>
      <w:r w:rsidR="0024292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2311-013-0470-2","ISSN":"14734222","abstract":"Fetal magnetic resonance imaging (MRI) is now routinely used to further investigate cerebellar malformations detected with ultrasound. However, the lack of 2D and 3D biometrics in the current literature hinders the detailed characterisation and classification of cerebellar anomalies. The main objectives of this fetal neuroimaging study were to provide normal posterior fossa growth trajectories during the second and third trimesters of pregnancy via semi-automatic segmentation of reconstructed fetal brain MR images and to assess common cerebellar malformations in comparison with the reference data. Using a 1.5-T MRI scanner, 143 MR images were obtained from 79 normal control and 53 fetuses with posterior fossa abnormalities that were grouped according to the severity of diagnosis on visual MRI inspections. All quantifications were performed on volumetric datasets, and supplemental outcome information was collected from the surviving infants. Normal growth trajectories of total brain, cerebellar, vermis, pons and fourth ventricle volumes showed significant correlations with 2D measurements and increased in second-order polynomial trends across gestation (Pearson r, p &lt; 0.05). Comparison of normal controls to five abnormal cerebellum subgroups depicted significant alterations in volumes that could not be detected exclusively with 2D analysis (MANCOVA, p &lt; 0.05). There were 15 terminations of pregnancy, 8 neonatal deaths, and a spectrum of genetic and neurodevelopmental outcomes in the assessed 24 children with cerebellar abnormalities. The given posterior fossa biometrics enhance the delineation of normal and abnormal cerebellar phenotypes on fetal MRI and confirm the advantages of utilizing advanced neuroimaging tools in clinical fetal research.","author":[{"dropping-particle":"","family":"Vatansever","given":"Deniz","non-dropping-particle":"","parse-names":false,"suffix":""},{"dropping-particle":"","family":"Kyriakopoulou","given":"Vanessa","non-dropping-particle":"","parse-names":false,"suffix":""},{"dropping-particle":"","family":"Allsop","given":"Joanna M.","non-dropping-particle":"","parse-names":false,"suffix":""},{"dropping-particle":"","family":"Fox","given":"Matthew","non-dropping-particle":"","parse-names":false,"suffix":""},{"dropping-particle":"","family":"Chew","given":"Andrew","non-dropping-particle":"","parse-names":false,"suffix":""},{"dropping-particle":"V.","family":"Hajnal","given":"Joseph","non-dropping-particle":"","parse-names":false,"suffix":""},{"dropping-particle":"","family":"Rutherford","given":"Mary A.","non-dropping-particle":"","parse-names":false,"suffix":""}],"container-title":"Cerebellum","id":"ITEM-1","issue":"5","issued":{"date-parts":[["2013"]]},"page":"632-644","title":"Multidimensional analysis of fetal posterior fossa in health and disease","type":"article-journal","volume":"12"},"uris":["http://www.mendeley.com/documents/?uuid=639f3f1c-0359-4821-9a85-a9e18f2d3da0"]}],"mendeley":{"formattedCitation":"(39)","plainTextFormattedCitation":"(39)","previouslyFormattedCitation":"(39)"},"properties":{"noteIndex":0},"schema":"https://github.com/citation-style-language/schema/raw/master/csl-citation.json"}</w:instrText>
      </w:r>
      <w:r w:rsidR="00242927">
        <w:rPr>
          <w:rFonts w:ascii="Calibri" w:hAnsi="Calibri" w:cs="Calibri"/>
          <w:color w:val="000000" w:themeColor="text1"/>
        </w:rPr>
        <w:fldChar w:fldCharType="separate"/>
      </w:r>
      <w:r w:rsidR="00FA06F2" w:rsidRPr="00FA06F2">
        <w:rPr>
          <w:rFonts w:ascii="Calibri" w:hAnsi="Calibri" w:cs="Calibri"/>
          <w:noProof/>
          <w:color w:val="000000" w:themeColor="text1"/>
        </w:rPr>
        <w:t>(39)</w:t>
      </w:r>
      <w:r w:rsidR="00242927">
        <w:rPr>
          <w:rFonts w:ascii="Calibri" w:hAnsi="Calibri" w:cs="Calibri"/>
          <w:color w:val="000000" w:themeColor="text1"/>
        </w:rPr>
        <w:fldChar w:fldCharType="end"/>
      </w:r>
      <w:r w:rsidR="00242927">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5270","ISSN":"15222586","abstract":"© 2016 International Society for Magnetic Resonance in MedicinePurpose: To provide normal biometry of the cerebellar vermis using fetal MR and determine threshold values associated with abnormal neurologic outcome. Materials and Methods: Cerebellar vermis biometry was applied in prospective, cross-sectional evaluation of fetal brains. Vermis length and inferior vermian distance were obtained in mid-sagittal planes using T2-weighted, single-shot sequences with 1.5 Tesla MR. Measurements were compared with reference nomograms from a retrospective review of fetal brains with normal intracranial anatomy. Observed and predicted measurements of the cerebellar vermis were recorded. Neurologic outcome was classified as normal or abnormal. Unpaired t-tests and discriminate analysis were applied to the two measurements and differences between the observed and predicted values. Results: The reference group included 64 fetuses of 13 to 38 weeks gestation. Both vermis length and inferior vermian distance increased linearly with time (r = 0.92, P &lt; 0.001; r = 0.32, P = 0.01). The prospective group included 64 additional fetuses with documented normal (39/64, 61%) and abnormal (25/64, 39%) outcomes. Significant differences were seen in vermis length, inferior vermian distance, and correlation with predicted values based on neurologic outcome (P &lt; 0.001). Vermis length discrepancy ≥ 4 mm or inferior vermian distance ≥ 4 mm were associated with abnormal neurologic outcome. Conclusion: MR measurements of a short, raised vermis characterized by a vermis length discrepancy ≥ 4 mm or an inferior vermian distance ≥ 4 mm is associated with abnormal neurologic, syndromic, and developmental outcomes. J. Magn. Reson. Imaging 2016;44:1284–1292.","author":[{"dropping-particle":"","family":"Xi","given":"Yin","non-dropping-particle":"","parse-names":false,"suffix":""},{"dropping-particle":"","family":"Brown","given":"Emily","non-dropping-particle":"","parse-names":false,"suffix":""},{"dropping-particle":"","family":"Bailey","given":"April","non-dropping-particle":"","parse-names":false,"suffix":""},{"dropping-particle":"","family":"Twickler","given":"Diane M.","non-dropping-particle":"","parse-names":false,"suffix":""}],"container-title":"Journal of Magnetic Resonance Imaging","id":"ITEM-1","issue":"5","issued":{"date-parts":[["2016"]]},"page":"1284-1292","title":"MR imaging of the fetal cerebellar vermis: Biometric predictors of adverse neurologic outcome","type":"article-journal","volume":"44"},"uris":["http://www.mendeley.com/documents/?uuid=fd4e3007-4e19-4d22-a05d-8c63d042143e"]}],"mendeley":{"formattedCitation":"(52)","plainTextFormattedCitation":"(52)","previouslyFormattedCitation":"(52)"},"properties":{"noteIndex":0},"schema":"https://github.com/citation-style-language/schema/raw/master/csl-citation.json"}</w:instrText>
      </w:r>
      <w:r w:rsidR="00242927">
        <w:rPr>
          <w:rFonts w:ascii="Calibri" w:hAnsi="Calibri" w:cs="Calibri"/>
          <w:color w:val="000000" w:themeColor="text1"/>
        </w:rPr>
        <w:fldChar w:fldCharType="separate"/>
      </w:r>
      <w:r w:rsidR="00FA06F2" w:rsidRPr="00FA06F2">
        <w:rPr>
          <w:rFonts w:ascii="Calibri" w:hAnsi="Calibri" w:cs="Calibri"/>
          <w:noProof/>
          <w:color w:val="000000" w:themeColor="text1"/>
        </w:rPr>
        <w:t>(52)</w:t>
      </w:r>
      <w:r w:rsidR="00242927">
        <w:rPr>
          <w:rFonts w:ascii="Calibri" w:hAnsi="Calibri" w:cs="Calibri"/>
          <w:color w:val="000000" w:themeColor="text1"/>
        </w:rPr>
        <w:fldChar w:fldCharType="end"/>
      </w:r>
    </w:p>
    <w:p w14:paraId="0D8A891E" w14:textId="16BAF92D" w:rsidR="00706B27" w:rsidRDefault="00706B27" w:rsidP="00FC5D5C">
      <w:pPr>
        <w:spacing w:line="480" w:lineRule="auto"/>
        <w:rPr>
          <w:rFonts w:ascii="Calibri" w:hAnsi="Calibri" w:cs="Calibri"/>
          <w:color w:val="000000" w:themeColor="text1"/>
        </w:rPr>
      </w:pPr>
    </w:p>
    <w:p w14:paraId="1EE3B5A9" w14:textId="447E0899" w:rsidR="005B02C0" w:rsidRDefault="00706B27" w:rsidP="00FC5D5C">
      <w:pPr>
        <w:spacing w:line="480" w:lineRule="auto"/>
        <w:rPr>
          <w:rFonts w:ascii="Calibri" w:hAnsi="Calibri" w:cs="Calibri"/>
          <w:color w:val="000000" w:themeColor="text1"/>
        </w:rPr>
      </w:pPr>
      <w:r>
        <w:rPr>
          <w:rFonts w:ascii="Calibri" w:hAnsi="Calibri" w:cs="Calibri"/>
          <w:color w:val="000000" w:themeColor="text1"/>
        </w:rPr>
        <w:t xml:space="preserve">&lt;FIGURE </w:t>
      </w:r>
      <w:r w:rsidR="00232EDC">
        <w:rPr>
          <w:rFonts w:ascii="Calibri" w:hAnsi="Calibri" w:cs="Calibri"/>
          <w:color w:val="000000" w:themeColor="text1"/>
        </w:rPr>
        <w:t>3</w:t>
      </w:r>
      <w:r>
        <w:rPr>
          <w:rFonts w:ascii="Calibri" w:hAnsi="Calibri" w:cs="Calibri"/>
          <w:color w:val="000000" w:themeColor="text1"/>
        </w:rPr>
        <w:t>&gt;</w:t>
      </w:r>
    </w:p>
    <w:p w14:paraId="063DFCD3" w14:textId="77777777" w:rsidR="005B02C0" w:rsidRDefault="005B02C0" w:rsidP="00FC5D5C">
      <w:pPr>
        <w:spacing w:line="480" w:lineRule="auto"/>
        <w:rPr>
          <w:rFonts w:ascii="Calibri" w:hAnsi="Calibri" w:cs="Calibri"/>
          <w:color w:val="70AD47" w:themeColor="accent6"/>
        </w:rPr>
      </w:pPr>
    </w:p>
    <w:p w14:paraId="0F9FC397" w14:textId="20B37030" w:rsidR="00AB4110" w:rsidRPr="00566261" w:rsidRDefault="00AB4110"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Diagnosis</w:t>
      </w:r>
    </w:p>
    <w:p w14:paraId="78018963" w14:textId="1F92E368" w:rsidR="001F1512" w:rsidRDefault="00AB4110"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1F1512">
        <w:rPr>
          <w:rFonts w:ascii="Calibri" w:hAnsi="Calibri" w:cs="Calibri"/>
          <w:color w:val="000000" w:themeColor="text1"/>
        </w:rPr>
        <w:t>23</w:t>
      </w:r>
      <w:r w:rsidRPr="00566261">
        <w:rPr>
          <w:rFonts w:ascii="Calibri" w:hAnsi="Calibri" w:cs="Calibri"/>
          <w:color w:val="000000" w:themeColor="text1"/>
        </w:rPr>
        <w:t xml:space="preserve"> studies looked at the </w:t>
      </w:r>
      <w:r w:rsidR="006D52F9">
        <w:rPr>
          <w:rFonts w:ascii="Calibri" w:hAnsi="Calibri" w:cs="Calibri"/>
          <w:color w:val="000000" w:themeColor="text1"/>
        </w:rPr>
        <w:t xml:space="preserve">diagnostic </w:t>
      </w:r>
      <w:r w:rsidRPr="00566261">
        <w:rPr>
          <w:rFonts w:ascii="Calibri" w:hAnsi="Calibri" w:cs="Calibri"/>
          <w:color w:val="000000" w:themeColor="text1"/>
        </w:rPr>
        <w:t>use of measurements</w:t>
      </w:r>
      <w:r w:rsidR="006D52F9">
        <w:rPr>
          <w:rFonts w:ascii="Calibri" w:hAnsi="Calibri" w:cs="Calibri"/>
          <w:color w:val="000000" w:themeColor="text1"/>
        </w:rPr>
        <w:t xml:space="preserve"> </w:t>
      </w:r>
      <w:r w:rsidR="009F3A22" w:rsidRPr="00566261">
        <w:rPr>
          <w:rFonts w:ascii="Calibri" w:hAnsi="Calibri" w:cs="Calibri"/>
          <w:color w:val="000000" w:themeColor="text1"/>
        </w:rPr>
        <w:t xml:space="preserve">(Table </w:t>
      </w:r>
      <w:r w:rsidR="007C605E">
        <w:rPr>
          <w:rFonts w:ascii="Calibri" w:hAnsi="Calibri" w:cs="Calibri"/>
          <w:color w:val="000000" w:themeColor="text1"/>
        </w:rPr>
        <w:t>2</w:t>
      </w:r>
      <w:r w:rsidR="009F3A22" w:rsidRPr="00566261">
        <w:rPr>
          <w:rFonts w:ascii="Calibri" w:hAnsi="Calibri" w:cs="Calibri"/>
          <w:color w:val="000000" w:themeColor="text1"/>
        </w:rPr>
        <w:t>)</w:t>
      </w:r>
      <w:r w:rsidR="006D52F9">
        <w:rPr>
          <w:rFonts w:ascii="Calibri" w:hAnsi="Calibri" w:cs="Calibri"/>
          <w:color w:val="000000" w:themeColor="text1"/>
        </w:rPr>
        <w:t xml:space="preserve">, however interpretation </w:t>
      </w:r>
      <w:r w:rsidR="00626763">
        <w:rPr>
          <w:rFonts w:ascii="Calibri" w:hAnsi="Calibri" w:cs="Calibri"/>
          <w:color w:val="000000" w:themeColor="text1"/>
        </w:rPr>
        <w:t>wa</w:t>
      </w:r>
      <w:r w:rsidRPr="00566261">
        <w:rPr>
          <w:rFonts w:ascii="Calibri" w:hAnsi="Calibri" w:cs="Calibri"/>
          <w:color w:val="000000" w:themeColor="text1"/>
        </w:rPr>
        <w:t xml:space="preserve">s hampered </w:t>
      </w:r>
      <w:r w:rsidR="006D52F9">
        <w:rPr>
          <w:rFonts w:ascii="Calibri" w:hAnsi="Calibri" w:cs="Calibri"/>
          <w:color w:val="000000" w:themeColor="text1"/>
        </w:rPr>
        <w:t>by</w:t>
      </w:r>
      <w:r w:rsidRPr="00566261">
        <w:rPr>
          <w:rFonts w:ascii="Calibri" w:hAnsi="Calibri" w:cs="Calibri"/>
          <w:color w:val="000000" w:themeColor="text1"/>
        </w:rPr>
        <w:t xml:space="preserve"> varying </w:t>
      </w:r>
      <w:r w:rsidR="006D52F9">
        <w:rPr>
          <w:rFonts w:ascii="Calibri" w:hAnsi="Calibri" w:cs="Calibri"/>
          <w:color w:val="000000" w:themeColor="text1"/>
        </w:rPr>
        <w:t xml:space="preserve">use of </w:t>
      </w:r>
      <w:r w:rsidRPr="00566261">
        <w:rPr>
          <w:rFonts w:ascii="Calibri" w:hAnsi="Calibri" w:cs="Calibri"/>
          <w:color w:val="000000" w:themeColor="text1"/>
        </w:rPr>
        <w:t xml:space="preserve">definitions and </w:t>
      </w:r>
      <w:r w:rsidR="00F438E7" w:rsidRPr="00566261">
        <w:rPr>
          <w:rFonts w:ascii="Calibri" w:hAnsi="Calibri" w:cs="Calibri"/>
          <w:color w:val="000000" w:themeColor="text1"/>
        </w:rPr>
        <w:t>terminology, despite a drive towards anatomical descriptions</w:t>
      </w:r>
      <w:r w:rsidR="0015380E">
        <w:rPr>
          <w:rFonts w:ascii="Calibri" w:hAnsi="Calibri" w:cs="Calibri"/>
          <w:color w:val="000000" w:themeColor="text1"/>
        </w:rPr>
        <w:t>.</w:t>
      </w:r>
      <w:r w:rsidR="0015380E">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978-3-642-18747-6","ISBN":"978-3-642-62275-5","author":[{"dropping-particle":"","family":"Garel","given":"Catherine","non-dropping-particle":"","parse-names":false,"suffix":""}],"id":"ITEM-1","issued":{"date-parts":[["2004"]]},"publisher":"Springer Berlin Heidelberg","publisher-place":"Berlin, Heidelberg","title":"MRI of the Fetal Brain","type":"book"},"uris":["http://www.mendeley.com/documents/?uuid=9fc4717c-ef6f-48a8-ab52-5e0dafd8b6be"]}],"mendeley":{"formattedCitation":"(18)","plainTextFormattedCitation":"(18)","previouslyFormattedCitation":"(18)"},"properties":{"noteIndex":0},"schema":"https://github.com/citation-style-language/schema/raw/master/csl-citation.json"}</w:instrText>
      </w:r>
      <w:r w:rsidR="0015380E">
        <w:rPr>
          <w:rFonts w:ascii="Calibri" w:hAnsi="Calibri" w:cs="Calibri"/>
          <w:color w:val="000000" w:themeColor="text1"/>
        </w:rPr>
        <w:fldChar w:fldCharType="separate"/>
      </w:r>
      <w:r w:rsidR="00FA06F2" w:rsidRPr="00FA06F2">
        <w:rPr>
          <w:rFonts w:ascii="Calibri" w:hAnsi="Calibri" w:cs="Calibri"/>
          <w:noProof/>
          <w:color w:val="000000" w:themeColor="text1"/>
        </w:rPr>
        <w:t>(18)</w:t>
      </w:r>
      <w:r w:rsidR="0015380E">
        <w:rPr>
          <w:rFonts w:ascii="Calibri" w:hAnsi="Calibri" w:cs="Calibri"/>
          <w:color w:val="000000" w:themeColor="text1"/>
        </w:rPr>
        <w:fldChar w:fldCharType="end"/>
      </w:r>
      <w:r w:rsidR="004B67CB">
        <w:rPr>
          <w:rFonts w:ascii="Calibri" w:hAnsi="Calibri" w:cs="Calibri"/>
          <w:color w:val="000000" w:themeColor="text1"/>
        </w:rPr>
        <w:t xml:space="preserve"> TCD, vermis measurement</w:t>
      </w:r>
      <w:r w:rsidR="0086646A">
        <w:rPr>
          <w:rFonts w:ascii="Calibri" w:hAnsi="Calibri" w:cs="Calibri"/>
          <w:color w:val="000000" w:themeColor="text1"/>
        </w:rPr>
        <w:t>s</w:t>
      </w:r>
      <w:r w:rsidR="004B67CB">
        <w:rPr>
          <w:rFonts w:ascii="Calibri" w:hAnsi="Calibri" w:cs="Calibri"/>
          <w:color w:val="000000" w:themeColor="text1"/>
        </w:rPr>
        <w:t xml:space="preserve">, CM depth, </w:t>
      </w:r>
      <w:r w:rsidR="00626763">
        <w:rPr>
          <w:rFonts w:ascii="Calibri" w:hAnsi="Calibri" w:cs="Calibri"/>
          <w:color w:val="000000" w:themeColor="text1"/>
        </w:rPr>
        <w:t>b</w:t>
      </w:r>
      <w:r w:rsidR="004B67CB">
        <w:rPr>
          <w:rFonts w:ascii="Calibri" w:hAnsi="Calibri" w:cs="Calibri"/>
          <w:color w:val="000000" w:themeColor="text1"/>
        </w:rPr>
        <w:t xml:space="preserve">rainstem/vermis angles, </w:t>
      </w:r>
      <w:r w:rsidR="00AE090D">
        <w:rPr>
          <w:rFonts w:ascii="Calibri" w:hAnsi="Calibri" w:cs="Calibri"/>
          <w:color w:val="000000" w:themeColor="text1"/>
        </w:rPr>
        <w:t>BPD</w:t>
      </w:r>
      <w:r w:rsidR="004B67CB">
        <w:rPr>
          <w:rFonts w:ascii="Calibri" w:hAnsi="Calibri" w:cs="Calibri"/>
          <w:color w:val="000000" w:themeColor="text1"/>
        </w:rPr>
        <w:t xml:space="preserve"> and 4</w:t>
      </w:r>
      <w:r w:rsidR="004B67CB" w:rsidRPr="000C3188">
        <w:rPr>
          <w:rFonts w:ascii="Calibri" w:hAnsi="Calibri" w:cs="Calibri"/>
          <w:color w:val="000000" w:themeColor="text1"/>
          <w:vertAlign w:val="superscript"/>
        </w:rPr>
        <w:t>th</w:t>
      </w:r>
      <w:r w:rsidR="004B67CB">
        <w:rPr>
          <w:rFonts w:ascii="Calibri" w:hAnsi="Calibri" w:cs="Calibri"/>
          <w:color w:val="000000" w:themeColor="text1"/>
        </w:rPr>
        <w:t xml:space="preserve"> ventricular measurements were most commonly performed</w:t>
      </w:r>
      <w:r w:rsidR="000C3188">
        <w:rPr>
          <w:rFonts w:ascii="Calibri" w:hAnsi="Calibri" w:cs="Calibri"/>
          <w:color w:val="000000" w:themeColor="text1"/>
        </w:rPr>
        <w:t>.</w:t>
      </w:r>
    </w:p>
    <w:p w14:paraId="275EEFE0" w14:textId="002535E7" w:rsidR="00F438E7" w:rsidRPr="00EB059B" w:rsidRDefault="00F438E7" w:rsidP="00FC5D5C">
      <w:pPr>
        <w:spacing w:line="480" w:lineRule="auto"/>
        <w:rPr>
          <w:rFonts w:ascii="Calibri" w:hAnsi="Calibri" w:cs="Calibri"/>
          <w:color w:val="000000" w:themeColor="text1"/>
        </w:rPr>
      </w:pPr>
    </w:p>
    <w:p w14:paraId="7C612A76" w14:textId="7A1EADA1" w:rsidR="00D62ECC" w:rsidRPr="00E53F67" w:rsidRDefault="00F438E7" w:rsidP="00FC5D5C">
      <w:pPr>
        <w:spacing w:line="480" w:lineRule="auto"/>
        <w:rPr>
          <w:rFonts w:ascii="Calibri" w:hAnsi="Calibri" w:cs="Calibri"/>
          <w:color w:val="70AD47" w:themeColor="accent6"/>
        </w:rPr>
      </w:pPr>
      <w:r w:rsidRPr="00D36013">
        <w:rPr>
          <w:rFonts w:ascii="Calibri" w:hAnsi="Calibri" w:cs="Calibri"/>
          <w:color w:val="000000" w:themeColor="text1"/>
        </w:rPr>
        <w:t xml:space="preserve">&lt;TABLE </w:t>
      </w:r>
      <w:r w:rsidR="007C605E">
        <w:rPr>
          <w:rFonts w:ascii="Calibri" w:hAnsi="Calibri" w:cs="Calibri"/>
          <w:color w:val="000000" w:themeColor="text1"/>
        </w:rPr>
        <w:t>2</w:t>
      </w:r>
      <w:r w:rsidRPr="00D36013">
        <w:rPr>
          <w:rFonts w:ascii="Calibri" w:hAnsi="Calibri" w:cs="Calibri"/>
          <w:color w:val="000000" w:themeColor="text1"/>
        </w:rPr>
        <w:t>&gt;</w:t>
      </w:r>
      <w:r w:rsidR="00E53F67" w:rsidRPr="00D36013">
        <w:rPr>
          <w:rFonts w:ascii="Calibri" w:hAnsi="Calibri" w:cs="Calibri"/>
          <w:color w:val="000000" w:themeColor="text1"/>
        </w:rPr>
        <w:t xml:space="preserve"> </w:t>
      </w:r>
    </w:p>
    <w:p w14:paraId="1D9BD3A2" w14:textId="77777777" w:rsidR="001F1512" w:rsidRPr="00D84A5C" w:rsidRDefault="001F1512" w:rsidP="00FC5D5C">
      <w:pPr>
        <w:spacing w:line="480" w:lineRule="auto"/>
        <w:rPr>
          <w:rFonts w:ascii="Calibri" w:hAnsi="Calibri" w:cs="Calibri"/>
          <w:color w:val="000000" w:themeColor="text1"/>
        </w:rPr>
      </w:pPr>
    </w:p>
    <w:p w14:paraId="4FDF1EF6" w14:textId="08E15BB7" w:rsidR="00E17DFA" w:rsidRDefault="003D6A4A"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For </w:t>
      </w:r>
      <w:r w:rsidR="00EB059B">
        <w:rPr>
          <w:rFonts w:ascii="Calibri" w:hAnsi="Calibri" w:cs="Calibri"/>
          <w:color w:val="000000" w:themeColor="text1"/>
        </w:rPr>
        <w:t>five</w:t>
      </w:r>
      <w:r w:rsidRPr="00566261">
        <w:rPr>
          <w:rFonts w:ascii="Calibri" w:hAnsi="Calibri" w:cs="Calibri"/>
          <w:color w:val="000000" w:themeColor="text1"/>
        </w:rPr>
        <w:t xml:space="preserve"> studies, this assessment compared a group of quite varied CNS abnormalities</w:t>
      </w:r>
      <w:r w:rsidR="001F1512">
        <w:rPr>
          <w:rFonts w:ascii="Calibri" w:hAnsi="Calibri" w:cs="Calibri"/>
          <w:color w:val="000000" w:themeColor="text1"/>
        </w:rPr>
        <w:t xml:space="preserve"> </w:t>
      </w:r>
      <w:r w:rsidRPr="00566261">
        <w:rPr>
          <w:rFonts w:ascii="Calibri" w:hAnsi="Calibri" w:cs="Calibri"/>
          <w:color w:val="000000" w:themeColor="text1"/>
        </w:rPr>
        <w:t>generally</w:t>
      </w:r>
      <w:r w:rsidR="00E17DFA">
        <w:rPr>
          <w:rFonts w:ascii="Calibri" w:hAnsi="Calibri" w:cs="Calibri"/>
          <w:color w:val="000000" w:themeColor="text1"/>
        </w:rPr>
        <w:t>,</w:t>
      </w:r>
      <w:r w:rsidR="007A1B09"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eichel","given":"Taylor F","non-dropping-particle":"","parse-names":false,"suffix":""},{"dropping-particle":"","family":"Ramus","given":"Ronald M","non-dropping-particle":"","parse-names":false,"suffix":""},{"dropping-particle":"","family":"Caire","given":"Jacqueline T","non-dropping-particle":"","parse-names":false,"suffix":""},{"dropping-particle":"","family":"Hynan","given":"Linda S","non-dropping-particle":"","parse-names":false,"suffix":""},{"dropping-particle":"","family":"Magee","given":"Kevin P","non-dropping-particle":"","parse-names":false,"suffix":""},{"dropping-particle":"","family":"Twickler","given":"Diane M","non-dropping-particle":"","parse-names":false,"suffix":""}],"container-title":"AJR Am J Roentgenol","id":"ITEM-1","issue":"April","issued":{"date-parts":[["2003"]]},"page":"1155-1158","title":"Fetal Central Nervous System Biometry on MR Imaging","type":"article-journal","volume":"180"},"uris":["http://www.mendeley.com/documents/?uuid=790fd887-1528-4e25-88ac-67db04145b0b"]}],"mendeley":{"formattedCitation":"(16)","plainTextFormattedCitation":"(16)","previouslyFormattedCitation":"(16)"},"properties":{"noteIndex":0},"schema":"https://github.com/citation-style-language/schema/raw/master/csl-citation.json"}</w:instrText>
      </w:r>
      <w:r w:rsidR="007A1B09"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6)</w:t>
      </w:r>
      <w:r w:rsidR="007A1B09"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J","non-dropping-particle":"","parse-names":false,"suffix":""},{"dropping-particle":"","family":"Blaser","given":"SI","non-dropping-particle":"","parse-names":false,"suffix":""},{"dropping-particle":"","family":"Toi","given":"A","non-dropping-particle":"","parse-names":false,"suffix":""},{"dropping-particle":"","family":"Chitayat","given":"D","non-dropping-particle":"","parse-names":false,"suffix":""},{"dropping-particle":"","family":"Pantazi","given":"S","non-dropping-particle":"","parse-names":false,"suffix":""},{"dropping-particle":"","family":"Halliday","given":"W","non-dropping-particle":"","parse-names":false,"suffix":""},{"dropping-particle":"","family":"Ryan","given":"G","non-dropping-particle":"","parse-names":false,"suffix":""}],"container-title":"Ultrasound in Obstetrics &amp; Gynecology","id":"ITEM-1","issued":{"date-parts":[["2006"]]},"page":"436","title":"Sonographic morphology of the fetal fourth ventricle, cerebellar vallecula and Blake’s pouch – potential prognosticators in abnormalities of vermian development","type":"article-journal","volume":"28"},"uris":["http://www.mendeley.com/documents/?uuid=30ce8693-67b8-4153-9bbe-40ad5e8668f3"]}],"mendeley":{"formattedCitation":"(22)","plainTextFormattedCitation":"(22)","previouslyFormattedCitation":"(22)"},"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2)</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J","non-dropping-particle":"","parse-names":false,"suffix":""},{"dropping-particle":"","family":"Blaser","given":"SI","non-dropping-particle":"","parse-names":false,"suffix":""},{"dropping-particle":"","family":"Toi","given":"A","non-dropping-particle":"","parse-names":false,"suffix":""},{"dropping-particle":"","family":"Pantazi","given":"S","non-dropping-particle":"","parse-names":false,"suffix":""},{"dropping-particle":"","family":"Chitayat","given":"D","non-dropping-particle":"","parse-names":false,"suffix":""},{"dropping-particle":"","family":"Ryan","given":"G","non-dropping-particle":"","parse-names":false,"suffix":""}],"container-title":"Ultrasound in Obstetrics &amp; Gynecology","id":"ITEM-1","issued":{"date-parts":[["2006"]]},"page":"375","title":"Developmental anatomy and morphology of the cerebellar vermis – essential knowledge for the imaging assessment of posterior fossa anomalies","type":"article-journal","volume":"28"},"uris":["http://www.mendeley.com/documents/?uuid=afe14595-9284-4204-86e6-9d92de7b1fdd"]}],"mendeley":{"formattedCitation":"(23)","plainTextFormattedCitation":"(23)","previouslyFormattedCitation":"(23)"},"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3)</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67/mob.2002.127146","ISSN":"00029378","abstract":"OBJECTIVE: Our purpose was to evaluate the ventricular atria and cisterna magna in fetuses with and without suspected central nervous system (CNS) anomalies by magnetic resonance (MR). STUDY DESIGN: Measurements of the right and left ventricular atria and cisterna magna were obtained by MR in two groups: those with and without CNS anomalies. Published mean ultrasound measurements of the far field atrium were compared with MR. RESULTS: MR measurements were obtained in 23 fetuses without and 37 fetuses with CNS anomalies. Atrial measurements were independent of gestational age in healthy subjects. MR atrial widths were larger in abnormal compared with normal subjects (P &lt; .05). The atrial cutoff value derived by 2 SDs above the mean with MR is 10 mm. MR cisterna magna measurements increased with gestational age (P = .005). CONCLUSION: The cutoff value for ventriculomegaly on MR is &gt; 10 mm. MR cisterna magna measurements are dependent on gestational age. Both ventricular atria and cisterna magna are readily measured with MR.","author":[{"dropping-particle":"","family":"Twickler","given":"Diane M.","non-dropping-particle":"","parse-names":false,"suffix":""},{"dropping-particle":"","family":"Reichel","given":"Taylor","non-dropping-particle":"","parse-names":false,"suffix":""},{"dropping-particle":"","family":"McIntire","given":"Donald D.","non-dropping-particle":"","parse-names":false,"suffix":""},{"dropping-particle":"","family":"Magee","given":"Kevin P.","non-dropping-particle":"","parse-names":false,"suffix":""},{"dropping-particle":"","family":"Ramus","given":"Ronald M.","non-dropping-particle":"","parse-names":false,"suffix":""}],"container-title":"American Journal of Obstetrics and Gynecology","id":"ITEM-1","issue":"4","issued":{"date-parts":[["2002"]]},"page":"927-931","title":"Fetal central nervous system ventricle and cisterna magna measurements by magnetic resonance imaging","type":"article-journal","volume":"187"},"uris":["http://www.mendeley.com/documents/?uuid=1d7ae596-7f6a-4d6a-b125-d61bad476731"]}],"mendeley":{"formattedCitation":"(15)","plainTextFormattedCitation":"(15)","previouslyFormattedCitation":"(15)"},"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15)</w:t>
      </w:r>
      <w:r w:rsidR="00501153" w:rsidRPr="00566261">
        <w:rPr>
          <w:rFonts w:ascii="Calibri" w:hAnsi="Calibri" w:cs="Calibri"/>
          <w:color w:val="000000" w:themeColor="text1"/>
        </w:rPr>
        <w:fldChar w:fldCharType="end"/>
      </w:r>
      <w:r w:rsidR="0015380E">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DOI":"10.1002/uog.2748","ISSN":"09607692","abstract":"OBJECTIVES: To assess whether, by applying a predefined set of morphometric measurements to the posterior fossa and the cerebellar vermis, it is possible to detect and quantify the following parameters, which represent key features of abnormalities of the vermis and posterior fossa: 1) upward rotation of the vermis; 2) upward displacement of the tentorium; 3) underdevelopment of the vermis. Also to assess, in a small subset of cases, the correlation between ultrasound and magnetic resonance imaging (MRI) in the measurement of these three parameters. METHODS: This was a prospective observational trial. The study population included 51 normal fetuses and 20 abnormal fetuses with Dandy-Walker malformation (n = 5), Dandy-Walker variant (n = 8) or megacisterna magna (n = 7). Three-dimensional (3D) ultrasound volumes of the fetal head were acquired from the posterior fontanelle or the posterior part of the sagittal suture and processed offline with dedicated software. The following parameters were analyzed: tentorovermian angle; tentoroclivus angle; clivovermian angle; vermian diameter/biparietal diameter x 100 ratio (VD/BPD ratio). In seven cases, MRI performed on the same day as sonography was available for comparison. Non-parametric statistics were used to assess differences in means and correlations. RESULTS: The tentoroclivus angle was increased only in fetuses with Dandy-Walker malformation (P &lt; 0.001). Upward rotation of the vermis was demonstrated both by the tentorovermian and the clivovermian angles in fetuses with Dandy-Walker variant (P &lt; 0.001), while in those with Dandy-Walker malformation the difference was not statistically significant, probably due to the small number of cases. Finally, the VD/BPD ratio demonstrated that the degree of vermian hypoplasia was higher in Dandy-Walker malformation compared with Dandy-Walker variant (P &lt; 0.001). CONCLUSIONS: Using 3D ultrasound, we have demonstrated in the fetus the key elements characterizing most anomalies of the posterior fossa, namely the upward displacement of the tentorium, the counterclockwise rotation and the significant hypoplasia of the cerebellar vermis. In addition, our observations in a small number of cases indicate that there is a good correlation between MRI- and 3D ultrasound-derived morphometric measurements of the vermis.","author":[{"dropping-particle":"","family":"Paladini","given":"D.","non-dropping-particle":"","parse-names":false,"suffix":""},{"dropping-particle":"","family":"Volpe","given":"P.","non-dropping-particle":"","parse-names":false,"suffix":""}],"container-title":"Ultrasound in Obstetrics and Gynecology","id":"ITEM-1","issue":"5","issued":{"date-parts":[["2006"]]},"page":"482-489","title":"Posterior fossa and vermian morphometry in the characterization of fetal cerebellar abnormalities: A prospective three-dimensional ultrasound study","type":"article-journal","volume":"27"},"uris":["http://www.mendeley.com/documents/?uuid=4d719e49-f2a7-4bb1-bba5-c8bf77166046"]}],"mendeley":{"formattedCitation":"(82)","plainTextFormattedCitation":"(82)","previouslyFormattedCitation":"(82)"},"properties":{"noteIndex":0},"schema":"https://github.com/citation-style-language/schema/raw/master/csl-citation.json"}</w:instrText>
      </w:r>
      <w:r w:rsidR="0015380E">
        <w:rPr>
          <w:rFonts w:ascii="Calibri" w:hAnsi="Calibri" w:cs="Calibri"/>
          <w:color w:val="000000" w:themeColor="text1"/>
        </w:rPr>
        <w:fldChar w:fldCharType="separate"/>
      </w:r>
      <w:r w:rsidR="0081285F" w:rsidRPr="0081285F">
        <w:rPr>
          <w:rFonts w:ascii="Calibri" w:hAnsi="Calibri" w:cs="Calibri"/>
          <w:noProof/>
          <w:color w:val="000000" w:themeColor="text1"/>
        </w:rPr>
        <w:t>(82)</w:t>
      </w:r>
      <w:r w:rsidR="0015380E">
        <w:rPr>
          <w:rFonts w:ascii="Calibri" w:hAnsi="Calibri" w:cs="Calibri"/>
          <w:color w:val="000000" w:themeColor="text1"/>
        </w:rPr>
        <w:fldChar w:fldCharType="end"/>
      </w:r>
      <w:r w:rsidRPr="00566261">
        <w:rPr>
          <w:rFonts w:ascii="Calibri" w:hAnsi="Calibri" w:cs="Calibri"/>
          <w:color w:val="000000" w:themeColor="text1"/>
        </w:rPr>
        <w:t xml:space="preserve"> </w:t>
      </w:r>
      <w:r w:rsidR="00E17DFA">
        <w:rPr>
          <w:rFonts w:ascii="Calibri" w:hAnsi="Calibri" w:cs="Calibri"/>
          <w:color w:val="000000" w:themeColor="text1"/>
        </w:rPr>
        <w:t xml:space="preserve">including PFAs. Only TVA was found to be correlated with </w:t>
      </w:r>
      <w:r w:rsidR="000419BD">
        <w:rPr>
          <w:rFonts w:ascii="Calibri" w:hAnsi="Calibri" w:cs="Calibri"/>
          <w:color w:val="000000" w:themeColor="text1"/>
        </w:rPr>
        <w:t>this wide selection of</w:t>
      </w:r>
      <w:r w:rsidR="00E17DFA">
        <w:rPr>
          <w:rFonts w:ascii="Calibri" w:hAnsi="Calibri" w:cs="Calibri"/>
          <w:color w:val="000000" w:themeColor="text1"/>
        </w:rPr>
        <w:t xml:space="preserve"> diagnos</w:t>
      </w:r>
      <w:r w:rsidR="000419BD">
        <w:rPr>
          <w:rFonts w:ascii="Calibri" w:hAnsi="Calibri" w:cs="Calibri"/>
          <w:color w:val="000000" w:themeColor="text1"/>
        </w:rPr>
        <w:t>e</w:t>
      </w:r>
      <w:r w:rsidR="00E17DFA">
        <w:rPr>
          <w:rFonts w:ascii="Calibri" w:hAnsi="Calibri" w:cs="Calibri"/>
          <w:color w:val="000000" w:themeColor="text1"/>
        </w:rPr>
        <w:t>s in more than one study.</w:t>
      </w:r>
    </w:p>
    <w:p w14:paraId="2076ED9B" w14:textId="746E4A5A" w:rsidR="00EB059B" w:rsidRDefault="00E17DFA" w:rsidP="00FC5D5C">
      <w:pPr>
        <w:spacing w:line="480" w:lineRule="auto"/>
        <w:ind w:firstLine="720"/>
        <w:rPr>
          <w:rFonts w:ascii="Calibri" w:hAnsi="Calibri" w:cs="Calibri"/>
          <w:color w:val="000000" w:themeColor="text1"/>
        </w:rPr>
      </w:pPr>
      <w:r>
        <w:rPr>
          <w:rFonts w:ascii="Calibri" w:hAnsi="Calibri" w:cs="Calibri"/>
          <w:color w:val="000000" w:themeColor="text1"/>
        </w:rPr>
        <w:t xml:space="preserve">Six studies looked at a diverse group of </w:t>
      </w:r>
      <w:r w:rsidR="003D6A4A" w:rsidRPr="00566261">
        <w:rPr>
          <w:rFonts w:ascii="Calibri" w:hAnsi="Calibri" w:cs="Calibri"/>
          <w:color w:val="000000" w:themeColor="text1"/>
        </w:rPr>
        <w:t>PFAs</w:t>
      </w:r>
      <w:r w:rsidR="00501153" w:rsidRPr="00566261">
        <w:rPr>
          <w:rFonts w:ascii="Calibri" w:hAnsi="Calibri" w:cs="Calibri"/>
          <w:color w:val="000000" w:themeColor="text1"/>
        </w:rPr>
        <w:fldChar w:fldCharType="begin" w:fldLock="1"/>
      </w:r>
      <w:r w:rsidR="00501153" w:rsidRPr="00566261">
        <w:rPr>
          <w:rFonts w:ascii="Calibri" w:hAnsi="Calibri" w:cs="Calibri"/>
          <w:color w:val="000000" w:themeColor="text1"/>
        </w:rPr>
        <w:instrText>ADDIN CSL_CITATION {"citationItems":[{"id":"ITEM-1","itemData":{"DOI":"10.3174/ajnr.A4258","ISSN":"1936959X","abstract":"BACKGROUND AND PURPOSE Posterior fossa malformations are a common finding in prenatal diagnosis. The objectives of this study are to re-evaluate existing normal MR imaging biometric data of the fetal posterior fossa, suggest and evaluate new parameters, and demonstrate the possible clinical applications of these data. MATERIALS AND METHODS This was a retrospective review of 215 fetal MR imaging examinations with normal findings and 5 examinations of fetuses with a suspected pathologic posterior fossa. Six previously reported parameters and 8 new parameters were measured. Three new parameter ratios were calculated. Interobserver agreement was calculated by using the intraclass correlation coefficient. RESULTS For measuring each structure, 151-211 MR imaging examinations were selected, resulting in a normal biometry curve according to gestational age for each parameter. Analysis of the ratio parameters showed that vermian lobe ratio and cerebellar hemisphere ratio remain constant with gestational age and that the vermis-to-cisterna magna ratio varies with gestational age. Measurements of the 5 pathologic fetuses are presented on the normal curves. Interobserver agreement was excellent, with the intraclass correlation coefficients of most parameters above 0.9 and only 2 parameters below 0.8. CONCLUSIONS The biometry curves derived from new and existing biometric data and presented in this study may expand and deepen the biometry we use today, while keeping it simple and repeatable. By applying these extensive biometric data on suspected abnormal cases, diagnoses may be confirmed, better classified, or completely altered.","author":[{"dropping-particle":"","family":"Ber","given":"R.","non-dropping-particle":"","parse-names":false,"suffix":""},{"dropping-particle":"","family":"Bar-Yosef","given":"O.","non-dropping-particle":"","parse-names":false,"suffix":""},{"dropping-particle":"","family":"Hoffmann","given":"C.","non-dropping-particle":"","parse-names":false,"suffix":""},{"dropping-particle":"","family":"Shashar","given":"D.","non-dropping-particle":"","parse-names":false,"suffix":""},{"dropping-particle":"","family":"Achiron","given":"R.","non-dropping-particle":"","parse-names":false,"suffix":""},{"dropping-particle":"","family":"Katorza","given":"E.","non-dropping-particle":"","parse-names":false,"suffix":""}],"container-title":"American Journal of Neuroradiology","id":"ITEM-1","issue":"4","issued":{"date-parts":[["2015"]]},"page":"795-802","title":"Normal fetal posterior fossa in MR imaging: New biometric data and possible clinical significance","type":"article-journal","volume":"36"},"uris":["http://www.mendeley.com/documents/?uuid=0e740bfc-a6be-4eb1-a4bd-ac35508865fd"]}],"mendeley":{"formattedCitation":"(4)","plainTextFormattedCitation":"(4)","previouslyFormattedCitation":"(4)"},"properties":{"noteIndex":0},"schema":"https://github.com/citation-style-language/schema/raw/master/csl-citation.json"}</w:instrText>
      </w:r>
      <w:r w:rsidR="00501153" w:rsidRPr="00566261">
        <w:rPr>
          <w:rFonts w:ascii="Calibri" w:hAnsi="Calibri" w:cs="Calibri"/>
          <w:color w:val="000000" w:themeColor="text1"/>
        </w:rPr>
        <w:fldChar w:fldCharType="separate"/>
      </w:r>
      <w:r w:rsidR="00501153" w:rsidRPr="00566261">
        <w:rPr>
          <w:rFonts w:ascii="Calibri" w:hAnsi="Calibri" w:cs="Calibri"/>
          <w:noProof/>
          <w:color w:val="000000" w:themeColor="text1"/>
        </w:rPr>
        <w:t>(4)</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DOI":"10.1016/j.crad.2019.02.017","ISBN":"4176277351","ISSN":"1365229X","abstract":"AIM: To test a new parameter to assess the position of the fetal cerebellar vermis in the posterior fossa (PF) using intrauterine magnetic resonance imaging (MRI). MATERIALS AND METHODS: The angle between the cerebellar vermis and the internal occipital crest (vermian–crest angle, VCA) was assessed retrospectively using MRI in fetuses with and without PF anomalies. Spearman's rank test was used to investigate correlation of the VCA with gestational age (GA). Groups were compared using Student's t-test and the one-way analysis of variance (ANOVA) with the Bonferroni adjustment. Box-and-whisker plots were also used. RESULTS: One hundred and two normal cases were identified. Mean±SD GA at MRI was 26.5±2.8 weeks (range: 22–32 weeks). The VCA was 64.49±11.5° independently of GA (r=0.19; p=0.12). In addition, 30 fetuses at 19–28 weeks were identified with Blake's pouch cyst (BPC; n=5), Dandy–Walker malformation (DWM; n=12), mega cisterna magna (MCM; n=10), and vermian hypoplasia (VH; n=3). The VCA was significantly different in the DWM (p&lt;0.001) and BPC (p&lt;0.001) subgroups, but was not significantly different in cases of VH (p=0.84) and MCM (p=0.95) in comparison with controls. CONCLUSIONS: A new method to assess vermian position within the PF using intrauterine MRI was assessed. In combination with the other existing parameters, it may be helpful for addressing the categorisation of upward rotation of the fetal cerebellar vermis; however, further studies are necessary to strengthen the present findings.","author":[{"dropping-particle":"","family":"Spinelli","given":"M.","non-dropping-particle":"","parse-names":false,"suffix":""},{"dropping-particle":"","family":"Wiest","given":"R.","non-dropping-particle":"","parse-names":false,"suffix":""},{"dropping-particle":"","family":"Meglio","given":"L.","non-dropping-particle":"Di","parse-names":false,"suffix":""},{"dropping-particle":"","family":"Baumann","given":"M.","non-dropping-particle":"","parse-names":false,"suffix":""},{"dropping-particle":"","family":"Raio","given":"L.","non-dropping-particle":"","parse-names":false,"suffix":""},{"dropping-particle":"","family":"Surbek","given":"D.","non-dropping-particle":"","parse-names":false,"suffix":""}],"container-title":"Clinical Radiology","id":"ITEM-1","issue":"6","issued":{"date-parts":[["2019"]]},"page":"489.e1-489.e7","publisher":"Elsevier","title":"The “vermian–crest angle”: does it allow accurate categorisation of fetal upward rotation of cerebellar vermis on intrauterine MRI? A pilot study","type":"article-journal","volume":"74"},"uris":["http://www.mendeley.com/documents/?uuid=29adcc27-f997-4f73-b01d-5ec0af8a0bcb"]}],"mendeley":{"formattedCitation":"(83)","plainTextFormattedCitation":"(83)","previouslyFormattedCitation":"(83)"},"properties":{"noteIndex":0},"schema":"https://github.com/citation-style-language/schema/raw/master/csl-citation.json"}</w:instrText>
      </w:r>
      <w:r w:rsidR="00501153" w:rsidRPr="00566261">
        <w:rPr>
          <w:rFonts w:ascii="Calibri" w:hAnsi="Calibri" w:cs="Calibri"/>
          <w:color w:val="000000" w:themeColor="text1"/>
        </w:rPr>
        <w:fldChar w:fldCharType="separate"/>
      </w:r>
      <w:r w:rsidR="0081285F" w:rsidRPr="0081285F">
        <w:rPr>
          <w:rFonts w:ascii="Calibri" w:hAnsi="Calibri" w:cs="Calibri"/>
          <w:noProof/>
          <w:color w:val="000000" w:themeColor="text1"/>
        </w:rPr>
        <w:t>(83)</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6-3579-x","ISSN":"0301-0449","author":[{"dropping-particle":"","family":"Goncalves","given":"Luis","non-dropping-particle":"","parse-names":false,"suffix":""},{"dropping-particle":"","family":"Jain","given":"Shilpa","non-dropping-particle":"","parse-names":false,"suffix":""},{"dropping-particle":"","family":"Krishnan","given":"Ananth","non-dropping-particle":"","parse-names":false,"suffix":""},{"dropping-particle":"","family":"Yuxiang","given":"Zhou","non-dropping-particle":"","parse-names":false,"suffix":""},{"dropping-particle":"","family":"Bloom","given":"David","non-dropping-particle":"","parse-names":false,"suffix":""},{"dropping-particle":"","family":"Lee","given":"Wesley","non-dropping-particle":"","parse-names":false,"suffix":""},{"dropping-particle":"","family":"Romero","given":"Roberto","non-dropping-particle":"","parse-names":false,"suffix":""}],"container-title":"Pediatric Radiology","id":"ITEM-1","issue":"S1","issued":{"date-parts":[["2016"]]},"page":"1-372","title":"Quantitative MR Assessment of the Fetal Posterior Fossa: Reproducibility, Reference Ranges and Diagnostic Performance","type":"article-journal","volume":"46"},"uris":["http://www.mendeley.com/documents/?uuid=a108e4ea-8248-48d8-80f6-135ebf5bb181"]}],"mendeley":{"formattedCitation":"(47)","plainTextFormattedCitation":"(47)","previouslyFormattedCitation":"(47)"},"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7)</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2311-013-0470-2","ISSN":"14734222","abstract":"Fetal magnetic resonance imaging (MRI) is now routinely used to further investigate cerebellar malformations detected with ultrasound. However, the lack of 2D and 3D biometrics in the current literature hinders the detailed characterisation and classification of cerebellar anomalies. The main objectives of this fetal neuroimaging study were to provide normal posterior fossa growth trajectories during the second and third trimesters of pregnancy via semi-automatic segmentation of reconstructed fetal brain MR images and to assess common cerebellar malformations in comparison with the reference data. Using a 1.5-T MRI scanner, 143 MR images were obtained from 79 normal control and 53 fetuses with posterior fossa abnormalities that were grouped according to the severity of diagnosis on visual MRI inspections. All quantifications were performed on volumetric datasets, and supplemental outcome information was collected from the surviving infants. Normal growth trajectories of total brain, cerebellar, vermis, pons and fourth ventricle volumes showed significant correlations with 2D measurements and increased in second-order polynomial trends across gestation (Pearson r, p &lt; 0.05). Comparison of normal controls to five abnormal cerebellum subgroups depicted significant alterations in volumes that could not be detected exclusively with 2D analysis (MANCOVA, p &lt; 0.05). There were 15 terminations of pregnancy, 8 neonatal deaths, and a spectrum of genetic and neurodevelopmental outcomes in the assessed 24 children with cerebellar abnormalities. The given posterior fossa biometrics enhance the delineation of normal and abnormal cerebellar phenotypes on fetal MRI and confirm the advantages of utilizing advanced neuroimaging tools in clinical fetal research.","author":[{"dropping-particle":"","family":"Vatansever","given":"Deniz","non-dropping-particle":"","parse-names":false,"suffix":""},{"dropping-particle":"","family":"Kyriakopoulou","given":"Vanessa","non-dropping-particle":"","parse-names":false,"suffix":""},{"dropping-particle":"","family":"Allsop","given":"Joanna M.","non-dropping-particle":"","parse-names":false,"suffix":""},{"dropping-particle":"","family":"Fox","given":"Matthew","non-dropping-particle":"","parse-names":false,"suffix":""},{"dropping-particle":"","family":"Chew","given":"Andrew","non-dropping-particle":"","parse-names":false,"suffix":""},{"dropping-particle":"V.","family":"Hajnal","given":"Joseph","non-dropping-particle":"","parse-names":false,"suffix":""},{"dropping-particle":"","family":"Rutherford","given":"Mary A.","non-dropping-particle":"","parse-names":false,"suffix":""}],"container-title":"Cerebellum","id":"ITEM-1","issue":"5","issued":{"date-parts":[["2013"]]},"page":"632-644","title":"Multidimensional analysis of fetal posterior fossa in health and disease","type":"article-journal","volume":"12"},"uris":["http://www.mendeley.com/documents/?uuid=0642e11f-f7f3-4ebb-bcfe-e7a5f66acdaf"]}],"mendeley":{"formattedCitation":"(39)","plainTextFormattedCitation":"(39)","previouslyFormattedCitation":"(39)"},"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9)</w:t>
      </w:r>
      <w:r w:rsidR="00501153" w:rsidRPr="00566261">
        <w:rPr>
          <w:rFonts w:ascii="Calibri" w:hAnsi="Calibri" w:cs="Calibri"/>
          <w:color w:val="000000" w:themeColor="text1"/>
        </w:rPr>
        <w:fldChar w:fldCharType="end"/>
      </w:r>
      <w:r w:rsidR="00501153"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4012","ISSN":"09607692","abstract":"OBJECTIVES: To compare magnetic resonance imaging (MRI) and fetopathological findings in the evaluation of non-cystic fetal posterior fossa anomalies and to describe associated abnormalities. METHODS: This was a prospective study from 2000 to 2005 of fetuses identified on ultrasound as having sonographic suspicion of posterior fossa malformation. All underwent a thorough MRI examination of the fetal brain, after which we classified each fetus as presenting one of the following pathologies: vermian hypoplasia or agenesis, cerebellar and/or brain stem hypoplasia, destructive or dysplastic lesions. All of the pregnancies were then terminated, after which the whole fetus underwent fetopathological examination. We compared the findings from MRI and fetopathological examinations and recorded the associated cerebral and extracerebral abnormalities. RESULTS: Twenty-five fetuses were included. MRI was performed at a mean gestational age of 31 weeks, and fetopathological examination at 33 weeks. In 12 cases we observed vermian hypoplasia, six had partial vermian agenesis, 11 had cerebellar hemisphere hypoplasia, seven had brain stem hypoplasia, four had destructive lesions and six had dysplastic lesions. The two techniques were similar in their performance with respect to the detection of vermian agenesis, brain stem hypoplasia and destructive lesions. There were four false-positive results of MRI for vermian hypoplasia and a poor agreement regarding cerebellar hemisphere hypoplasia. No dysplastic lesions were diagnosed by MRI. None of the posterior fossa malformations was isolated and many cerebral and extracerebral abnormalities were found. CONCLUSION: A systematic analysis of the posterior fossa in fetal MRI makes it possible to diagnose accurately most posterior fossa malformations. These malformations never occurred in isolation in our study. Copyright (c) 2007 ISUOG. Published by John Wiley &amp; Sons, Ltd.","author":[{"dropping-particle":"","family":"Tilea","given":"B.","non-dropping-particle":"","parse-names":false,"suffix":""},{"dropping-particle":"","family":"Delezoide","given":"A. L.","non-dropping-particle":"","parse-names":false,"suffix":""},{"dropping-particle":"","family":"Khung-Savatovski","given":"S.","non-dropping-particle":"","parse-names":false,"suffix":""},{"dropping-particle":"","family":"Guimiot","given":"F.","non-dropping-particle":"","parse-names":false,"suffix":""},{"dropping-particle":"","family":"Vuillard","given":"E.","non-dropping-particle":"","parse-names":false,"suffix":""},{"dropping-particle":"","family":"Oury","given":"J. F.","non-dropping-particle":"","parse-names":false,"suffix":""},{"dropping-particle":"","family":"Garel","given":"C.","non-dropping-particle":"","parse-names":false,"suffix":""}],"container-title":"Ultrasound in Obstetrics and Gynecology","id":"ITEM-1","issue":"6","issued":{"date-parts":[["2007"]]},"page":"651-659","title":"Comparison between magnetic resonance imaging and fetopathology in the evaluation of fetal posterior fossa non-cystic abnormalities","type":"article-journal","volume":"29"},"uris":["http://www.mendeley.com/documents/?uuid=59605ce6-c57b-4390-8846-59bb9d8be08c"]}],"mendeley":{"formattedCitation":"(7)","plainTextFormattedCitation":"(7)","previouslyFormattedCitation":"(7)"},"properties":{"noteIndex":0},"schema":"https://github.com/citation-style-language/schema/raw/master/csl-citation.json"}</w:instrText>
      </w:r>
      <w:r w:rsidR="00501153"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7)</w:t>
      </w:r>
      <w:r w:rsidR="00501153" w:rsidRPr="00566261">
        <w:rPr>
          <w:rFonts w:ascii="Calibri" w:hAnsi="Calibri" w:cs="Calibri"/>
          <w:color w:val="000000" w:themeColor="text1"/>
        </w:rPr>
        <w:fldChar w:fldCharType="end"/>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wickler","given":"D. M.","non-dropping-particle":"","parse-names":false,"suffix":""},{"dropping-particle":"","family":"C.P.Read","given":"","non-dropping-particle":"","parse-names":false,"suffix":""},{"dropping-particle":"","family":"Dashe","given":"J. S.","non-dropping-particle":"","parse-names":false,"suffix":""}],"container-title":"Ultrasound in Obstetrics &amp; Gynecology","id":"ITEM-1","issued":{"date-parts":[["2007"]]},"page":"372","title":"Quantitative and qualitative vermis and posterior fossa evaluation by magnetic resonance imaging in fetuses with suspected abnormal findings by ultrasound examination","type":"article-journal","volume":"30"},"uris":["http://www.mendeley.com/documents/?uuid=118d9eae-e9a5-4e37-bc3b-b6efefc3a237"]}],"mendeley":{"formattedCitation":"(26)","plainTextFormattedCitation":"(26)","previouslyFormattedCitation":"(26)"},"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26)</w:t>
      </w:r>
      <w:r>
        <w:rPr>
          <w:rFonts w:ascii="Calibri" w:hAnsi="Calibri" w:cs="Calibri"/>
          <w:color w:val="000000" w:themeColor="text1"/>
        </w:rPr>
        <w:fldChar w:fldCharType="end"/>
      </w:r>
      <w:r w:rsidR="003D6A4A" w:rsidRPr="00566261">
        <w:rPr>
          <w:rFonts w:ascii="Calibri" w:hAnsi="Calibri" w:cs="Calibri"/>
          <w:color w:val="000000" w:themeColor="text1"/>
        </w:rPr>
        <w:t xml:space="preserve"> </w:t>
      </w:r>
      <w:r>
        <w:rPr>
          <w:rFonts w:ascii="Calibri" w:hAnsi="Calibri" w:cs="Calibri"/>
          <w:color w:val="000000" w:themeColor="text1"/>
        </w:rPr>
        <w:t xml:space="preserve">and compared these to controls. </w:t>
      </w:r>
      <w:r w:rsidR="00EB059B">
        <w:rPr>
          <w:rFonts w:ascii="Calibri" w:hAnsi="Calibri" w:cs="Calibri"/>
          <w:color w:val="000000" w:themeColor="text1"/>
        </w:rPr>
        <w:t xml:space="preserve">PFAs reported included abnormalities of the cerebellum, vermis, brainstem and cisterna magna, and cysts. Measures correlating with PFA diagnosis in more than one paper included TCD, vermis </w:t>
      </w:r>
      <w:r w:rsidR="00CE0B2A">
        <w:rPr>
          <w:rFonts w:ascii="Calibri" w:hAnsi="Calibri" w:cs="Calibri"/>
          <w:color w:val="000000" w:themeColor="text1"/>
        </w:rPr>
        <w:t>craniocaudal diameter</w:t>
      </w:r>
      <w:r w:rsidR="00EB059B">
        <w:rPr>
          <w:rFonts w:ascii="Calibri" w:hAnsi="Calibri" w:cs="Calibri"/>
          <w:color w:val="000000" w:themeColor="text1"/>
        </w:rPr>
        <w:t xml:space="preserve">, vermis </w:t>
      </w:r>
      <w:r w:rsidR="00CE0B2A">
        <w:rPr>
          <w:rFonts w:ascii="Calibri" w:hAnsi="Calibri" w:cs="Calibri"/>
          <w:color w:val="000000" w:themeColor="text1"/>
        </w:rPr>
        <w:t>anteroposterior diameter</w:t>
      </w:r>
      <w:r w:rsidR="00EB059B">
        <w:rPr>
          <w:rFonts w:ascii="Calibri" w:hAnsi="Calibri" w:cs="Calibri"/>
          <w:color w:val="000000" w:themeColor="text1"/>
        </w:rPr>
        <w:t xml:space="preserve">, vermis SA, IVD </w:t>
      </w:r>
      <w:r w:rsidR="00EB059B" w:rsidRPr="00566261">
        <w:rPr>
          <w:rFonts w:ascii="Calibri" w:hAnsi="Calibri" w:cs="Calibri"/>
          <w:color w:val="000000" w:themeColor="text1"/>
        </w:rPr>
        <w:t xml:space="preserve">(inferior </w:t>
      </w:r>
      <w:proofErr w:type="spellStart"/>
      <w:r w:rsidR="00EB059B" w:rsidRPr="00566261">
        <w:rPr>
          <w:rFonts w:ascii="Calibri" w:hAnsi="Calibri" w:cs="Calibri"/>
          <w:color w:val="000000" w:themeColor="text1"/>
        </w:rPr>
        <w:t>vermian</w:t>
      </w:r>
      <w:proofErr w:type="spellEnd"/>
      <w:r w:rsidR="00EB059B" w:rsidRPr="00566261">
        <w:rPr>
          <w:rFonts w:ascii="Calibri" w:hAnsi="Calibri" w:cs="Calibri"/>
          <w:color w:val="000000" w:themeColor="text1"/>
        </w:rPr>
        <w:t xml:space="preserve"> distance</w:t>
      </w:r>
      <w:r w:rsidR="006D294D">
        <w:rPr>
          <w:rFonts w:ascii="Calibri" w:hAnsi="Calibri" w:cs="Calibri"/>
          <w:color w:val="000000" w:themeColor="text1"/>
        </w:rPr>
        <w:t xml:space="preserve"> (anteroposterior)</w:t>
      </w:r>
      <w:r w:rsidR="00EB059B" w:rsidRPr="00566261">
        <w:rPr>
          <w:rFonts w:ascii="Calibri" w:hAnsi="Calibri" w:cs="Calibri"/>
          <w:color w:val="000000" w:themeColor="text1"/>
        </w:rPr>
        <w:t>)</w:t>
      </w:r>
      <w:r w:rsidR="00EB059B">
        <w:rPr>
          <w:rFonts w:ascii="Calibri" w:hAnsi="Calibri" w:cs="Calibri"/>
          <w:color w:val="000000" w:themeColor="text1"/>
        </w:rPr>
        <w:t xml:space="preserve"> and CM depth.</w:t>
      </w:r>
    </w:p>
    <w:p w14:paraId="54196491" w14:textId="6B3A7FB9" w:rsidR="003D6A4A" w:rsidRPr="00566261" w:rsidRDefault="00EB059B" w:rsidP="00FC5D5C">
      <w:pPr>
        <w:spacing w:line="480" w:lineRule="auto"/>
        <w:ind w:firstLine="720"/>
        <w:rPr>
          <w:rFonts w:ascii="Calibri" w:hAnsi="Calibri" w:cs="Calibri"/>
          <w:color w:val="000000" w:themeColor="text1"/>
        </w:rPr>
      </w:pPr>
      <w:r>
        <w:rPr>
          <w:rFonts w:ascii="Calibri" w:hAnsi="Calibri" w:cs="Calibri"/>
          <w:color w:val="000000" w:themeColor="text1"/>
        </w:rPr>
        <w:lastRenderedPageBreak/>
        <w:t>Two papers</w:t>
      </w:r>
      <w:r w:rsidR="000B4D91" w:rsidRPr="00566261">
        <w:rPr>
          <w:rFonts w:ascii="Calibri" w:hAnsi="Calibri" w:cs="Calibri"/>
          <w:color w:val="000000" w:themeColor="text1"/>
        </w:rPr>
        <w:t xml:space="preserve"> looked at specific </w:t>
      </w:r>
      <w:r>
        <w:rPr>
          <w:rFonts w:ascii="Calibri" w:hAnsi="Calibri" w:cs="Calibri"/>
          <w:color w:val="000000" w:themeColor="text1"/>
        </w:rPr>
        <w:t xml:space="preserve">CNS </w:t>
      </w:r>
      <w:r w:rsidR="000B4D91" w:rsidRPr="00566261">
        <w:rPr>
          <w:rFonts w:ascii="Calibri" w:hAnsi="Calibri" w:cs="Calibri"/>
          <w:color w:val="000000" w:themeColor="text1"/>
        </w:rPr>
        <w:t xml:space="preserve">diagnoses only, such as </w:t>
      </w:r>
      <w:r w:rsidR="0086646A">
        <w:rPr>
          <w:rFonts w:ascii="Calibri" w:hAnsi="Calibri" w:cs="Calibri"/>
          <w:color w:val="000000" w:themeColor="text1"/>
        </w:rPr>
        <w:t>“</w:t>
      </w:r>
      <w:r w:rsidR="000B4D91" w:rsidRPr="00566261">
        <w:rPr>
          <w:rFonts w:ascii="Calibri" w:hAnsi="Calibri" w:cs="Calibri"/>
          <w:color w:val="000000" w:themeColor="text1"/>
        </w:rPr>
        <w:t>Dandy-Walker malformation</w:t>
      </w:r>
      <w:r w:rsidR="0086646A">
        <w:rPr>
          <w:rFonts w:ascii="Calibri" w:hAnsi="Calibri" w:cs="Calibri"/>
          <w:color w:val="000000" w:themeColor="text1"/>
        </w:rPr>
        <w:t>”</w:t>
      </w:r>
      <w:r w:rsidR="000B4D91" w:rsidRPr="00566261">
        <w:rPr>
          <w:rFonts w:ascii="Calibri" w:hAnsi="Calibri" w:cs="Calibri"/>
          <w:color w:val="000000" w:themeColor="text1"/>
        </w:rPr>
        <w:t xml:space="preserve"> or continuum, or Joubert syndrome</w:t>
      </w:r>
      <w:r w:rsidR="009D77DF" w:rsidRPr="00566261">
        <w:rPr>
          <w:rFonts w:ascii="Calibri" w:hAnsi="Calibri" w:cs="Calibri"/>
          <w:color w:val="000000" w:themeColor="text1"/>
        </w:rPr>
        <w:t>. F</w:t>
      </w:r>
      <w:r w:rsidR="00501153" w:rsidRPr="00566261">
        <w:rPr>
          <w:rFonts w:ascii="Calibri" w:hAnsi="Calibri" w:cs="Calibri"/>
          <w:color w:val="000000" w:themeColor="text1"/>
        </w:rPr>
        <w:t>or these</w:t>
      </w:r>
      <w:r w:rsidR="00BA6897" w:rsidRPr="00566261">
        <w:rPr>
          <w:rFonts w:ascii="Calibri" w:hAnsi="Calibri" w:cs="Calibri"/>
          <w:color w:val="000000" w:themeColor="text1"/>
        </w:rPr>
        <w:t>,</w:t>
      </w:r>
      <w:r w:rsidR="009D77DF" w:rsidRPr="00566261">
        <w:rPr>
          <w:rFonts w:ascii="Calibri" w:hAnsi="Calibri" w:cs="Calibri"/>
          <w:color w:val="000000" w:themeColor="text1"/>
        </w:rPr>
        <w:t xml:space="preserve"> more specific measurements proved different between the cohort and controls </w:t>
      </w:r>
      <w:r w:rsidR="00BA6897" w:rsidRPr="00566261">
        <w:rPr>
          <w:rFonts w:ascii="Calibri" w:hAnsi="Calibri" w:cs="Calibri"/>
          <w:color w:val="000000" w:themeColor="text1"/>
        </w:rPr>
        <w:t>–</w:t>
      </w:r>
      <w:r w:rsidR="009D77DF" w:rsidRPr="00566261">
        <w:rPr>
          <w:rFonts w:ascii="Calibri" w:hAnsi="Calibri" w:cs="Calibri"/>
          <w:color w:val="000000" w:themeColor="text1"/>
        </w:rPr>
        <w:t xml:space="preserve"> </w:t>
      </w:r>
      <w:r w:rsidR="0002015C">
        <w:rPr>
          <w:rFonts w:ascii="Calibri" w:hAnsi="Calibri" w:cs="Calibri"/>
          <w:color w:val="000000" w:themeColor="text1"/>
        </w:rPr>
        <w:t>PF</w:t>
      </w:r>
      <w:r w:rsidR="009D77DF" w:rsidRPr="00566261">
        <w:rPr>
          <w:rFonts w:ascii="Calibri" w:hAnsi="Calibri" w:cs="Calibri"/>
          <w:color w:val="000000" w:themeColor="text1"/>
        </w:rPr>
        <w:t xml:space="preserve"> surface area</w:t>
      </w:r>
      <w:r w:rsidR="00E17DFA">
        <w:rPr>
          <w:rFonts w:ascii="Calibri" w:hAnsi="Calibri" w:cs="Calibri"/>
          <w:color w:val="000000" w:themeColor="text1"/>
        </w:rPr>
        <w:t xml:space="preserve"> and </w:t>
      </w:r>
      <w:r w:rsidR="009D77DF" w:rsidRPr="00566261">
        <w:rPr>
          <w:rFonts w:ascii="Calibri" w:hAnsi="Calibri" w:cs="Calibri"/>
          <w:color w:val="000000" w:themeColor="text1"/>
        </w:rPr>
        <w:t>vermis surface area</w:t>
      </w:r>
      <w:r w:rsidR="00E17DFA">
        <w:rPr>
          <w:rFonts w:ascii="Calibri" w:hAnsi="Calibri" w:cs="Calibri"/>
          <w:color w:val="000000" w:themeColor="text1"/>
        </w:rPr>
        <w:t xml:space="preserve"> </w:t>
      </w:r>
      <w:r w:rsidR="009D77DF" w:rsidRPr="00566261">
        <w:rPr>
          <w:rFonts w:ascii="Calibri" w:hAnsi="Calibri" w:cs="Calibri"/>
          <w:color w:val="000000" w:themeColor="text1"/>
        </w:rPr>
        <w:t xml:space="preserve">for </w:t>
      </w:r>
      <w:r w:rsidR="00E17DFA">
        <w:rPr>
          <w:rFonts w:ascii="Calibri" w:hAnsi="Calibri" w:cs="Calibri"/>
          <w:color w:val="000000" w:themeColor="text1"/>
        </w:rPr>
        <w:t xml:space="preserve">a </w:t>
      </w:r>
      <w:r w:rsidR="009D77DF" w:rsidRPr="00566261">
        <w:rPr>
          <w:rFonts w:ascii="Calibri" w:hAnsi="Calibri" w:cs="Calibri"/>
          <w:color w:val="000000" w:themeColor="text1"/>
        </w:rPr>
        <w:t>Dandy-Walker type-diagnos</w:t>
      </w:r>
      <w:r w:rsidR="00E17DFA">
        <w:rPr>
          <w:rFonts w:ascii="Calibri" w:hAnsi="Calibri" w:cs="Calibri"/>
          <w:color w:val="000000" w:themeColor="text1"/>
        </w:rPr>
        <w:t>is</w:t>
      </w:r>
      <w:r w:rsidR="009D77DF" w:rsidRPr="00566261">
        <w:rPr>
          <w:rFonts w:ascii="Calibri" w:hAnsi="Calibri" w:cs="Calibri"/>
          <w:color w:val="000000" w:themeColor="text1"/>
        </w:rPr>
        <w:t>,</w:t>
      </w:r>
      <w:r w:rsidR="009D77DF"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ejrad.2010.11.003","ISSN":"0720048X","abstract":"Objective: To measure the mid-sagittal areas of vermis (VA) and of posterior fossa (PFA) and determine their differences among fetuses with various Dandy-Walker (DW) entities and control subjects. Methods: We reviewed data in 25 fetal patients with a MR diagnosis of DW complex including hypoplastic vermis (HV), HV with rotation (HVR), and mega cistern magna (MCM), and in 85 fetal controls with normal CNS. PFA and VA of each subject were manually traced on mid-sagittal MR images. Regarding each of VA and PFA, after age correction, we determined statistically significant differences among HVR, HV, MCM, and control groups. Results: The mean VA residue of MCM was greater than that of the control, which was in turn greater than those of HVR and HV. The mean PF residue of the control was smaller than all other groups. Conclusion: Fetuses with HVR or HV had smaller VA than fetuses with MCM or control subjects. Fetuses with MCM, HVR, or HV had larger PFA than control subjects. These results may be an early step leading to better understanding of the confusion about the PF anomalies in future. © 2010 Elsevier Ireland Ltd. All rights reserved.","author":[{"dropping-particle":"","family":"Wong","given":"Alex M.","non-dropping-particle":"","parse-names":false,"suffix":""},{"dropping-particle":"","family":"Bilaniuk","given":"Larissa T.","non-dropping-particle":"","parse-names":false,"suffix":""},{"dropping-particle":"","family":"Zimmerman","given":"Robert A.","non-dropping-particle":"","parse-names":false,"suffix":""},{"dropping-particle":"","family":"Liu","given":"P. L.","non-dropping-particle":"","parse-names":false,"suffix":""}],"container-title":"European Journal of Radiology","id":"ITEM-1","issue":"1","issued":{"date-parts":[["2012"]]},"page":"e26-e30","publisher":"Elsevier Ireland Ltd","title":"Prenatal MR imaging of Dandy-Walker complex: Midline sagittal area analysis","type":"article-journal","volume":"81"},"uris":["http://www.mendeley.com/documents/?uuid=463dfaaf-af59-4ea5-b007-b2ff37d5379c"]}],"mendeley":{"formattedCitation":"(36)","plainTextFormattedCitation":"(36)","previouslyFormattedCitation":"(36)"},"properties":{"noteIndex":0},"schema":"https://github.com/citation-style-language/schema/raw/master/csl-citation.json"}</w:instrText>
      </w:r>
      <w:r w:rsidR="009D77DF"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6)</w:t>
      </w:r>
      <w:r w:rsidR="009D77DF" w:rsidRPr="00566261">
        <w:rPr>
          <w:rFonts w:ascii="Calibri" w:hAnsi="Calibri" w:cs="Calibri"/>
          <w:color w:val="000000" w:themeColor="text1"/>
        </w:rPr>
        <w:fldChar w:fldCharType="end"/>
      </w:r>
      <w:r w:rsidR="009D77DF" w:rsidRPr="00566261">
        <w:rPr>
          <w:rFonts w:ascii="Calibri" w:hAnsi="Calibri" w:cs="Calibri"/>
          <w:color w:val="000000" w:themeColor="text1"/>
        </w:rPr>
        <w:t xml:space="preserve"> and TCD, vermis </w:t>
      </w:r>
      <w:r w:rsidR="0086646A">
        <w:rPr>
          <w:rFonts w:ascii="Calibri" w:hAnsi="Calibri" w:cs="Calibri"/>
          <w:color w:val="000000" w:themeColor="text1"/>
        </w:rPr>
        <w:t>craniocaudal measurement</w:t>
      </w:r>
      <w:r w:rsidR="009D77DF" w:rsidRPr="00566261">
        <w:rPr>
          <w:rFonts w:ascii="Calibri" w:hAnsi="Calibri" w:cs="Calibri"/>
          <w:color w:val="000000" w:themeColor="text1"/>
        </w:rPr>
        <w:t>, CM depth, and calculations using the IPF (interpeduncular fossa) for Joubert syndrome.</w:t>
      </w:r>
      <w:r w:rsidR="009D77DF"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1867","ISSN":"01956108","abstract":"BACKGROUND AND PURPOSE: JSRD are rare autosomal recessive brain malformations. We hypothesized that MR imaging can assess fetuses at risk for JSRD and might influence their diagnoses. MATERIALS AND METHODS: We prospectively performed cranial MR imaging for 12 fetuses (mean GA, 23 weeks; SD, 3.7) at 25% recurrence risk for JSRD. We correlated prenatal MR imaging findings with postnatal MR imaging and clinical outcome. Retrospectively, we compared posterior fossa measurements of the cases with those of 24 age-matched fetuses with proved normal brain MR imaging. Institutional review board approval and consents were obtained. Statistical methods included a t test and ANCOVA tests. RESULTS: Fetal MR imaging correctly diagnosed 3 cases at 22, 28, and 29 weeks of gestation as JSRD, and 9 cases as normal. In JSRD-affected fetuses, prenatal MR imaging detected narrow pontomesencephalic junction (isthmus) with deepening of the interpeduncular fossa and thick horizontally placed superior cerebellar peduncles (MTS), deformed anteriorly convex floor of the fourth ventricle, and midline cerebellar cleft in place of the hypoplastic vermis. Measurements on axial fetal MR imaging at pontomesencephalic junction, ratio of AP diameters of interpeduncular fossa to midbrain/isthmus, and ratio of the AP to transverse diameters of the fourth ventricle were significantly higher in JSRD-affected fetuses than in nonaffected cases and the control group. CONCLUSIONS: MR imaging can diagnose JSRD in at-risk pregnancies by detecting posterior fossa signs. Measurements at the pontomesencephalic junction may enhance fetal MR imaging accuracy in diagnosing JSRD.","author":[{"dropping-particle":"","family":"Saleem","given":"Sahar N.","non-dropping-particle":"","parse-names":false,"suffix":""},{"dropping-particle":"","family":"Zaki","given":"M. S.","non-dropping-particle":"","parse-names":false,"suffix":""}],"container-title":"American Journal of Neuroradiology","id":"ITEM-1","issue":"3","issued":{"date-parts":[["2010"]]},"page":"424-429","title":"Role of MR imaging in prenatal diagnosis of pregnancies at risk for Joubert Syndrome and related cerebellar disorders","type":"article-journal","volume":"31"},"uris":["http://www.mendeley.com/documents/?uuid=28a34056-863a-40ef-a10b-a55f2aefed0b"]}],"mendeley":{"formattedCitation":"(30)","plainTextFormattedCitation":"(30)","previouslyFormattedCitation":"(30)"},"properties":{"noteIndex":0},"schema":"https://github.com/citation-style-language/schema/raw/master/csl-citation.json"}</w:instrText>
      </w:r>
      <w:r w:rsidR="009D77DF"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0)</w:t>
      </w:r>
      <w:r w:rsidR="009D77DF" w:rsidRPr="00566261">
        <w:rPr>
          <w:rFonts w:ascii="Calibri" w:hAnsi="Calibri" w:cs="Calibri"/>
          <w:color w:val="000000" w:themeColor="text1"/>
        </w:rPr>
        <w:fldChar w:fldCharType="end"/>
      </w:r>
      <w:r w:rsidR="009D77DF" w:rsidRPr="00566261">
        <w:rPr>
          <w:rFonts w:ascii="Calibri" w:hAnsi="Calibri" w:cs="Calibri"/>
          <w:color w:val="000000" w:themeColor="text1"/>
        </w:rPr>
        <w:t xml:space="preserve"> These measures </w:t>
      </w:r>
      <w:r w:rsidR="00E75576" w:rsidRPr="00566261">
        <w:rPr>
          <w:rFonts w:ascii="Calibri" w:hAnsi="Calibri" w:cs="Calibri"/>
          <w:color w:val="000000" w:themeColor="text1"/>
        </w:rPr>
        <w:t>make sense as useful quantitative diagnostic tools in relation to the anatomy of these conditions.</w:t>
      </w:r>
      <w:r w:rsidR="00FD0F04" w:rsidRPr="00566261">
        <w:rPr>
          <w:rFonts w:ascii="Calibri" w:hAnsi="Calibri" w:cs="Calibri"/>
          <w:color w:val="000000" w:themeColor="text1"/>
        </w:rPr>
        <w:t xml:space="preserve"> In particular, Joubert syndrome was only explicitly included in one other study,</w:t>
      </w:r>
      <w:r w:rsidR="00FD0F04"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Robinson","given":"AJ","non-dropping-particle":"","parse-names":false,"suffix":""},{"dropping-particle":"","family":"Blaser","given":"SI","non-dropping-particle":"","parse-names":false,"suffix":""},{"dropping-particle":"","family":"Toi","given":"A","non-dropping-particle":"","parse-names":false,"suffix":""},{"dropping-particle":"","family":"Pantazi","given":"S","non-dropping-particle":"","parse-names":false,"suffix":""},{"dropping-particle":"","family":"Chitayat","given":"D","non-dropping-particle":"","parse-names":false,"suffix":""},{"dropping-particle":"","family":"Ryan","given":"G","non-dropping-particle":"","parse-names":false,"suffix":""}],"container-title":"Ultrasound in Obstetrics &amp; Gynecology","id":"ITEM-1","issued":{"date-parts":[["2006"]]},"page":"375","title":"Developmental anatomy and morphology of the cerebellar vermis – essential knowledge for the imaging assessment of posterior fossa anomalies","type":"article-journal","volume":"28"},"uris":["http://www.mendeley.com/documents/?uuid=afe14595-9284-4204-86e6-9d92de7b1fdd"]}],"mendeley":{"formattedCitation":"(23)","plainTextFormattedCitation":"(23)","previouslyFormattedCitation":"(23)"},"properties":{"noteIndex":0},"schema":"https://github.com/citation-style-language/schema/raw/master/csl-citation.json"}</w:instrText>
      </w:r>
      <w:r w:rsidR="00FD0F04"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3)</w:t>
      </w:r>
      <w:r w:rsidR="00FD0F04" w:rsidRPr="00566261">
        <w:rPr>
          <w:rFonts w:ascii="Calibri" w:hAnsi="Calibri" w:cs="Calibri"/>
          <w:color w:val="000000" w:themeColor="text1"/>
        </w:rPr>
        <w:fldChar w:fldCharType="end"/>
      </w:r>
      <w:r w:rsidR="00FD0F04" w:rsidRPr="00566261">
        <w:rPr>
          <w:rFonts w:ascii="Calibri" w:hAnsi="Calibri" w:cs="Calibri"/>
          <w:color w:val="000000" w:themeColor="text1"/>
        </w:rPr>
        <w:t xml:space="preserve"> where TVA was correlated with pathology. For this rare condition, although measures of the IPF were only performed in a small number of </w:t>
      </w:r>
      <w:proofErr w:type="spellStart"/>
      <w:r w:rsidR="00E65A63">
        <w:rPr>
          <w:rFonts w:ascii="Calibri" w:hAnsi="Calibri" w:cs="Calibri"/>
          <w:color w:val="000000" w:themeColor="text1"/>
        </w:rPr>
        <w:t>fetuses</w:t>
      </w:r>
      <w:proofErr w:type="spellEnd"/>
      <w:r w:rsidR="00FD0F04" w:rsidRPr="00566261">
        <w:rPr>
          <w:rFonts w:ascii="Calibri" w:hAnsi="Calibri" w:cs="Calibri"/>
          <w:color w:val="000000" w:themeColor="text1"/>
        </w:rPr>
        <w:t>, as a relevant feature for the condition, this could still be most clinically useful.</w:t>
      </w:r>
    </w:p>
    <w:p w14:paraId="7FE8E558" w14:textId="3E42C076" w:rsidR="009F3A22" w:rsidRDefault="009F3A22" w:rsidP="00FC5D5C">
      <w:pPr>
        <w:spacing w:line="480" w:lineRule="auto"/>
        <w:ind w:firstLine="360"/>
        <w:rPr>
          <w:rFonts w:ascii="Calibri" w:hAnsi="Calibri" w:cs="Calibri"/>
          <w:color w:val="000000" w:themeColor="text1"/>
        </w:rPr>
      </w:pPr>
      <w:r w:rsidRPr="00566261">
        <w:rPr>
          <w:rFonts w:ascii="Calibri" w:hAnsi="Calibri" w:cs="Calibri"/>
          <w:color w:val="000000" w:themeColor="text1"/>
        </w:rPr>
        <w:tab/>
        <w:t xml:space="preserve">Six studies looked at measures of the </w:t>
      </w:r>
      <w:r w:rsidR="0002015C">
        <w:rPr>
          <w:rFonts w:ascii="Calibri" w:hAnsi="Calibri" w:cs="Calibri"/>
          <w:color w:val="000000" w:themeColor="text1"/>
        </w:rPr>
        <w:t>PF</w:t>
      </w:r>
      <w:r w:rsidRPr="00566261">
        <w:rPr>
          <w:rFonts w:ascii="Calibri" w:hAnsi="Calibri" w:cs="Calibri"/>
          <w:color w:val="000000" w:themeColor="text1"/>
        </w:rPr>
        <w:t xml:space="preserve"> to diagnose neural tube defects, using a variety of different measures.</w:t>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159/000095833","ISSN":"10153837","abstract":"Objective: To examine the impact of fetal myelomeningocele (MMC) repair on fetal head biometry and cerebrospinal fluid (CSF) spaces assessed by magnetic resonance imaging (MR) studies. Study Design: Axial measurements of intracranial structures were taken at defined anatomical landmarks. Pre- and postnatal head biometry data and CSF spaces obtained from in utero repaired MMC fetuses (n = 22) were compared to the pre- and postnatal measurements of MMC patients that underwent standard neurosurgical MMC repair after birth (n = 16) and a cohort of age-matched control patients (prenatal, n = 52; postnatal, n = 9). Results: In fetuses with MMC, initial MR scans showed an almost complete absence of supratentorial and posterior fossa CSF spaces. No differences in postnatal CSF spaces were found between controls and prenatally repaired MMC newborns. In fetuses with postnatal MMC repair, CSF spaces remained significantly reduced (p &lt; 0.0001). The mean ventricular diameter (VD) increase in the postnatal repaired MMC group was significantly higher compared to the mean percentage of VD increase in the fetal repaired MMC group (6.4 vs. 4.2 mm; p = 0.02). Pre- and postnatal brain thickness measurements were significantly reduced in both MMC populations compared to age-matched normal values (p &lt; 0.0001). In contrast to postnatally repaired patients, in utero repair fetuses showed significant reversal of hindbrain herniation and normalization of the posterior fossa CSF spaces. Conclusion: Mid-gestational repair of MMC promotes normalization of extra-axial CSF spaces. Due to progressive ventriculomegaly, brain thickness remains decreased in both prenatal repaired and age-matched non-repaired MMC patients when compared to age-matched normal values. Restoration of CSF volume in the posterior fossa after in utero repair is indicative of reversal of hindbrain herniation. Copyright © 2007 S. Karger AG.","author":[{"dropping-particle":"","family":"Danzer","given":"Enrico","non-dropping-particle":"","parse-names":false,"suffix":""},{"dropping-particle":"","family":"Johnson","given":"Mark P.","non-dropping-particle":"","parse-names":false,"suffix":""},{"dropping-particle":"","family":"Bebbington","given":"Michael","non-dropping-particle":"","parse-names":false,"suffix":""},{"dropping-particle":"","family":"Simon","given":"Erin M.","non-dropping-particle":"","parse-names":false,"suffix":""},{"dropping-particle":"","family":"Wilson","given":"R. Douglas","non-dropping-particle":"","parse-names":false,"suffix":""},{"dropping-particle":"","family":"Bilaniuk","given":"Larrissa T.","non-dropping-particle":"","parse-names":false,"suffix":""},{"dropping-particle":"","family":"Sutton","given":"Leslie N.","non-dropping-particle":"","parse-names":false,"suffix":""},{"dropping-particle":"","family":"Adzick","given":"N. Scott","non-dropping-particle":"","parse-names":false,"suffix":""}],"container-title":"Fetal Diagnosis and Therapy","id":"ITEM-1","issue":"1","issued":{"date-parts":[["2007"]]},"page":"1-6","title":"Fetal head biometry assessed by fetal magnetic resonance imaging following in utero myelomeningocele repair","type":"article-journal","volume":"22"},"uris":["http://www.mendeley.com/documents/?uuid=e36fa1b6-6ff9-4d5a-88b5-ae9a11d32728"]}],"mendeley":{"formattedCitation":"(24)","plainTextFormattedCitation":"(24)","previouslyFormattedCitation":"(24)"},"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24)</w:t>
      </w:r>
      <w:r w:rsidR="0050338E" w:rsidRPr="00566261">
        <w:rPr>
          <w:rFonts w:ascii="Calibri" w:hAnsi="Calibri" w:cs="Calibri"/>
          <w:color w:val="000000" w:themeColor="text1"/>
        </w:rPr>
        <w:fldChar w:fldCharType="end"/>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9391","author":[{"dropping-particle":"","family":"Steinwendner","given":"S. L.","non-dropping-particle":"","parse-names":false,"suffix":""},{"dropping-particle":"","family":"Bettelheim","given":"D.","non-dropping-particle":"","parse-names":false,"suffix":""},{"dropping-particle":"","family":"Kasprian","given":"G.","non-dropping-particle":"","parse-names":false,"suffix":""},{"dropping-particle":"","family":"Brugger","given":"P. C.","non-dropping-particle":"","parse-names":false,"suffix":""},{"dropping-particle":"","family":"Prayer","given":"D.","non-dropping-particle":"","parse-names":false,"suffix":""}],"container-title":"Ultrasound in Obstetrics &amp; Gynecology","id":"ITEM-1","issue":"S1","issued":{"date-parts":[["2011"]]},"page":"96-96","title":"Potential prognostic parameters of the Chiari II malformation","type":"article-journal","volume":"38"},"uris":["http://www.mendeley.com/documents/?uuid=f4f36a1a-bfda-477c-8170-f73f7ffd5491"]}],"mendeley":{"formattedCitation":"(32)","plainTextFormattedCitation":"(32)","previouslyFormattedCitation":"(32)"},"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2)</w:t>
      </w:r>
      <w:r w:rsidR="0050338E" w:rsidRPr="00566261">
        <w:rPr>
          <w:rFonts w:ascii="Calibri" w:hAnsi="Calibri" w:cs="Calibri"/>
          <w:color w:val="000000" w:themeColor="text1"/>
        </w:rPr>
        <w:fldChar w:fldCharType="end"/>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4032","ISSN":"10531807","abstract":"Purpose To evaluate bSSFP (balanced steady state free precession) and half-Fourier RARE (rapid acceleration with relaxation enhancement) MRI sequences in their ability to demonstrate fetal anatomic landmarks, quantify the degree of cerebellar herniation in Chiari II malformations and level and length of the associated open neural tube defects, as well as evaluate interobserver reliability of these measurements. Materials and Methods Two independent observers retrospectively reviewed MRIs of 37 fetuses with Chiari II malformations and associated open neural tube defects (mean gestational age: 27 weeks 2 days). Comparison of bSSFP and RARE included: (i) Ability to confidently identify anatomic landmarks of the posterior fossa and spine; (ii) Measurements of the foramen magnum, cerebellar tonsillar herniation length, intervertebral disc space level of tonsillar herniation, open neural tube defect length, and disc space start and end level of the open neural tube defect; (iii) Observed conspicuity of anatomic landmarks. Results There was no significant difference in assessment of cerebellar tonsillar herniation or open neural tube defect level between bSSFP and RARE for either observer. Intervertebral discs were more conspicuous on bSSFP while cerebellar tonsils were more conspicuous on RARE (P &lt; 0.05). Interobserver reliability was strong for both sequences in assessing the foramen magnum (r = 0.95, 0.94), tonsillar herniation length (r = 0.93, 0.95), and open neural tube defect length (r = 0.97, 0.96). Conclusion Despite improved conspicuity of the intervertebral discs with bSSFP and cerebellar tonsils with RARE, there is no significant difference in measurement of hindbrain herniation or open neural tube defect level; interobserver reliability is excellent for both sequences. Copyright © 2013 Wiley Periodicals, Inc.","author":[{"dropping-particle":"","family":"Abele","given":"Travis A.","non-dropping-particle":"","parse-names":false,"suffix":""},{"dropping-particle":"","family":"Lee","given":"Stacy L.","non-dropping-particle":"","parse-names":false,"suffix":""},{"dropping-particle":"","family":"Twickler","given":"Diane M.","non-dropping-particle":"","parse-names":false,"suffix":""}],"container-title":"Journal of Magnetic Resonance Imaging","id":"ITEM-1","issue":"4","issued":{"date-parts":[["2013"]]},"page":"786-793","title":"MR imaging quantitative analysis of fetal chiari II malformations and associated open neural tube defects: Balanced SSFP versus half-fourier RARE and interobserver reliability","type":"article-journal","volume":"38"},"uris":["http://www.mendeley.com/documents/?uuid=a00e7b0b-d9e7-4a5b-8a0c-adcae924a285"]}],"mendeley":{"formattedCitation":"(37)","plainTextFormattedCitation":"(37)","previouslyFormattedCitation":"(37)"},"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7)</w:t>
      </w:r>
      <w:r w:rsidR="0050338E" w:rsidRPr="00566261">
        <w:rPr>
          <w:rFonts w:ascii="Calibri" w:hAnsi="Calibri" w:cs="Calibri"/>
          <w:color w:val="000000" w:themeColor="text1"/>
        </w:rPr>
        <w:fldChar w:fldCharType="end"/>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371/journal.pone.0112585","ISSN":"19326203","abstract":"© 2014 Woitek et al. Objectives: In cases of \"spina bifida,\" a detailed prenatal imaging assessment of the exact morphology of neural tube defects (NTD) is often limited. Due to the diverse clinical prognosis and prenatal treatment options, imaging parameters that support the prenatal differentiation between open and closed neural tube defects (ONTDs and CNTDs) are required. This fetal MR study aims to evaluate the clivus-supraocciput angle (CSA) and the maximum transverse diameter of the posterior fossa (TDPF) as morphometric parameters to aid in the reliable diagnosis of either ONTDs or CNTDs. Copyright:Methods: The TDPF and the CSA of 238 fetuses (20-37 GW, mean: 28.36 GW) with a normal central nervous system, 44 with ONTDS, and 13 with CNTDs (18-37 GW, mean: 24.3 GW) were retrospectively measured using T2-weighted 1.5 Tesla MR - sequences.Results: Normal fetuses showed a significant increase in the TDPF (r = .956; p&lt;001) and CSA (r = .714; p&lt;001) with gestational age. In ONTDs the CSA was significantly smaller (p&lt;001) than in normal controls and CNTDs, whereas in CNTDs the CSA was not significantly smaller than in controls (p = .160). In both ONTDs and in CNTDs the TDPF was significantly different from controls (p&lt;001).Conclusions: The skull base morphology in fetuses with ONTDs differs significantly from cases with CNTDs and normal controls. This is the first study to show that the CSA changes during gestation and that it is a reliable imaging biomarker to distinguish between ONTDs and CNTDs, independent of the morphology of the spinal defect.","author":[{"dropping-particle":"","family":"Woitek","given":"Ramona","non-dropping-particle":"","parse-names":false,"suffix":""},{"dropping-particle":"","family":"Dvorak","given":"Anton","non-dropping-particle":"","parse-names":false,"suffix":""},{"dropping-particle":"","family":"Weber","given":"Michael","non-dropping-particle":"","parse-names":false,"suffix":""},{"dropping-particle":"","family":"Seidl","given":"Rainer","non-dropping-particle":"","parse-names":false,"suffix":""},{"dropping-particle":"","family":"Bettelheim","given":"Dieter","non-dropping-particle":"","parse-names":false,"suffix":""},{"dropping-particle":"","family":"Schöpf","given":"Veronika","non-dropping-particle":"","parse-names":false,"suffix":""},{"dropping-particle":"","family":"Amann","given":"Gabriele","non-dropping-particle":"","parse-names":false,"suffix":""},{"dropping-particle":"","family":"Brugger","given":"Peter C.","non-dropping-particle":"","parse-names":false,"suffix":""},{"dropping-particle":"","family":"Furtner","given":"Julia","non-dropping-particle":"","parse-names":false,"suffix":""},{"dropping-particle":"","family":"Asenbaum","given":"Ulrika","non-dropping-particle":"","parse-names":false,"suffix":""},{"dropping-particle":"","family":"Prayer","given":"Daniela","non-dropping-particle":"","parse-names":false,"suffix":""},{"dropping-particle":"","family":"Kasprian","given":"Gregor","non-dropping-particle":"","parse-names":false,"suffix":""}],"container-title":"PLoS ONE","id":"ITEM-1","issue":"11","issued":{"date-parts":[["2014"]]},"title":"MR-based morphometry of the posterior fossa in fetuses with neural tube defects of the Spine","type":"article-journal","volume":"9"},"uris":["http://www.mendeley.com/documents/?uuid=586cc30a-ed96-42a4-9c4d-11293ca89a68"]}],"mendeley":{"formattedCitation":"(44)","plainTextFormattedCitation":"(44)","previouslyFormattedCitation":"(44)"},"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4)</w:t>
      </w:r>
      <w:r w:rsidR="0050338E" w:rsidRPr="00566261">
        <w:rPr>
          <w:rFonts w:ascii="Calibri" w:hAnsi="Calibri" w:cs="Calibri"/>
          <w:color w:val="000000" w:themeColor="text1"/>
        </w:rPr>
        <w:fldChar w:fldCharType="end"/>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330-017-4807-y","ISSN":"14321084","abstract":"© 2017, European Society of Radiology. Objectives: To describe characteristics of foetuses undergoing in utero repair of open neural tube defects (ONTD) and assess postoperative evolution of posterior fossa and brain morphology. Methods: Analysis of pre- and postoperative foetal as well as neonatal MRI of 27 foetuses who underwent in utero repair of ONTD. Type and level of ONTD, hindbrain configuration, posterior fossa and liquor space dimensions, and detection of associated findings were compared between MRI studies and to age-matched controls. Results: Level of bony spinal defect was defined with exactness of ± one vertebral body. Of surgically confirmed 18 myelomeningoceles (MMC) and 9 myeloschisis (MS), 3 MMC were misdiagnosed as MS due to non-visualisation of a flat membrane on MRI. Hindbrain herniation was more severe in MS than MMC (p  &lt;  0.001). After repair, hindbrain herniation resolved in 25/27 cases at 4 weeks and liquor spaces increased. While posterior fossa remained small (p  &lt;  0.001), its configuration normalised. Lateral ventricle diameter indexed to cerebral width decreased in 48% and increased in 12% of cases, implying a low rate of progressive obstructive hydrocephalus. Neonatally evident subependymal heterotopias were detected in 33% at preoperative and 50% at postoperative foetal MRI. Conclusion: MRI demonstrates change of Chiari malformation type II (CM-II) features. Key Points: • Hindbrain herniation is significantly more pronounced in myeloschisis than in myelomeningocele • Resolution of hindbrain herniation 4 weeks after in utero closure of ONTD • MRI is valuable for preoperative assessment and postoperative evaluation following in utero repair.","author":[{"dropping-particle":"","family":"Rethmann","given":"Christin","non-dropping-particle":"","parse-names":false,"suffix":""},{"dropping-particle":"","family":"Scheer","given":"Ianina","non-dropping-particle":"","parse-names":false,"suffix":""},{"dropping-particle":"","family":"Meuli","given":"Martin","non-dropping-particle":"","parse-names":false,"suffix":""},{"dropping-particle":"","family":"Mazzone","given":"Luca","non-dropping-particle":"","parse-names":false,"suffix":""},{"dropping-particle":"","family":"Moehrlen","given":"Ueli","non-dropping-particle":"","parse-names":false,"suffix":""},{"dropping-particle":"","family":"Kellenberger","given":"Christian Johannes","non-dropping-particle":"","parse-names":false,"suffix":""}],"container-title":"European Radiology","id":"ITEM-1","issued":{"date-parts":[["2017"]]},"title":"Evolution of posterior fossa and brain morphology after in utero repair of open neural tube defects assessed by MRI","type":"article-journal"},"uris":["http://www.mendeley.com/documents/?uuid=2a1b36a5-42d7-4a7e-b077-6cd622f49e2a"]}],"mendeley":{"formattedCitation":"(56)","plainTextFormattedCitation":"(56)","previouslyFormattedCitation":"(56)"},"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6)</w:t>
      </w:r>
      <w:r w:rsidR="0050338E" w:rsidRPr="00566261">
        <w:rPr>
          <w:rFonts w:ascii="Calibri" w:hAnsi="Calibri" w:cs="Calibri"/>
          <w:color w:val="000000" w:themeColor="text1"/>
        </w:rPr>
        <w:fldChar w:fldCharType="end"/>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3174/ajnr.A5930","ISSN":"1936959X","abstract":"BACKGROUND AND PURPOSE: Fetal MR imaging is part of the comprehensive prenatal assessment of fetuses with open spinal dysraphism. We aimed to assess the reliability of brain stem and posterior fossa measurements; use the reliable measurements to characterize fetuses with open spinal dysraphism versus what can be observed in healthy age-matched controls; and document changes in those within 1 week after prenatal repair. MATERIALS AND METHODS: Retrospective evaluation of 349 MR imaging examinations took place, including 274 in controls and 52 in fetuses with open spinal dysraphism, of whom 23 underwent prenatal repair and had additional early postoperative MR images. We evaluated measurements of the brain stem and the posterior fossa and the ventricular width in all populations for their reliability and differences between the groups. RESULTS: The transverse cerebellar diameter, cerebellar herniation level, clivus-supraocciput angle, transverse diameter of the posterior fossa, posterior fossa area, and ventricular width showed an acceptable intra- and interobserver reliability (intraclass correlation coefficient &gt; 0.5). In fetuses with open spinal dysraphism, these measurements were significantly different from those of healthy fetuses (all with P &lt; .0001). Furthermore, they also changed significantly (P value range = .01 to &lt; .0001) within 1 week after the fetal operation with an evolution toward normal, most evident for the clivus-supraocciput angle (65.9 +/- 12.5 degrees ; 76.6 +/- 10.9; P &lt; .0001) and cerebellar herniation level (-9.9 +/- 4.2 mm; -0.7 +/- 5.2; P &lt; .0001). CONCLUSIONS: In fetuses with open spinal dysraphism, brain stem measurements varied substantially between observers. However, measurements characterizing the posterior fossa could be reliably assessed and were significantly different from normal. Following a fetal operation, these deviations from normal values changed significantly within 1 week.","author":[{"dropping-particle":"","family":"Aertsen","given":"M.","non-dropping-particle":"","parse-names":false,"suffix":""},{"dropping-particle":"","family":"Verduyckt","given":"J.","non-dropping-particle":"","parse-names":false,"suffix":""},{"dropping-particle":"","family":"Keyzer","given":"F.","non-dropping-particle":"De","parse-names":false,"suffix":""},{"dropping-particle":"","family":"Vercauteren","given":"T.","non-dropping-particle":"","parse-names":false,"suffix":""},{"dropping-particle":"","family":"Calenbergh","given":"F.","non-dropping-particle":"Van","parse-names":false,"suffix":""},{"dropping-particle":"","family":"Catte","given":"L.","non-dropping-particle":"De","parse-names":false,"suffix":""},{"dropping-particle":"","family":"Dymarkowski","given":"S.","non-dropping-particle":"","parse-names":false,"suffix":""},{"dropping-particle":"","family":"Demaerel","given":"P.","non-dropping-particle":"","parse-names":false,"suffix":""},{"dropping-particle":"","family":"Deprest","given":"J.","non-dropping-particle":"","parse-names":false,"suffix":""}],"container-title":"American Journal of Neuroradiology","id":"ITEM-1","issue":"1","issued":{"date-parts":[["2019"]]},"page":"191-198","title":"Reliability of MR imaging-based posterior fossa and brain stem measurements in open spinal dysraphism in the era of fetal surgery","type":"article-journal","volume":"40"},"uris":["http://www.mendeley.com/documents/?uuid=6c6685c4-1cde-4bd8-8390-64fa925e4673"]}],"mendeley":{"formattedCitation":"(63)","plainTextFormattedCitation":"(63)","previouslyFormattedCitation":"(63)"},"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3)</w:t>
      </w:r>
      <w:r w:rsidR="0050338E" w:rsidRPr="00566261">
        <w:rPr>
          <w:rFonts w:ascii="Calibri" w:hAnsi="Calibri" w:cs="Calibri"/>
          <w:color w:val="000000" w:themeColor="text1"/>
        </w:rPr>
        <w:fldChar w:fldCharType="end"/>
      </w:r>
      <w:r w:rsidRPr="00566261">
        <w:rPr>
          <w:rFonts w:ascii="Calibri" w:hAnsi="Calibri" w:cs="Calibri"/>
          <w:color w:val="000000" w:themeColor="text1"/>
        </w:rPr>
        <w:t xml:space="preserve"> Four of these studies went on to look a</w:t>
      </w:r>
      <w:r w:rsidR="00EC5292">
        <w:rPr>
          <w:rFonts w:ascii="Calibri" w:hAnsi="Calibri" w:cs="Calibri"/>
          <w:color w:val="000000" w:themeColor="text1"/>
        </w:rPr>
        <w:t>t</w:t>
      </w:r>
      <w:r w:rsidRPr="00566261">
        <w:rPr>
          <w:rFonts w:ascii="Calibri" w:hAnsi="Calibri" w:cs="Calibri"/>
          <w:color w:val="000000" w:themeColor="text1"/>
        </w:rPr>
        <w:t xml:space="preserve"> measures that differed within the neural tube defect group, including differentiating between open and closed defects, and looking at the changes pre- and post-operatively in fetal repair, and between fetal and postnatal repair cohorts.</w:t>
      </w:r>
      <w:r w:rsidR="00E75576" w:rsidRPr="00566261">
        <w:rPr>
          <w:rFonts w:ascii="Calibri" w:hAnsi="Calibri" w:cs="Calibri"/>
          <w:color w:val="000000" w:themeColor="text1"/>
        </w:rPr>
        <w:t xml:space="preserve"> Within these studies, the CSOA</w:t>
      </w:r>
      <w:r w:rsidR="007744B3" w:rsidRPr="00566261">
        <w:rPr>
          <w:rFonts w:ascii="Calibri" w:hAnsi="Calibri" w:cs="Calibri"/>
          <w:color w:val="000000" w:themeColor="text1"/>
        </w:rPr>
        <w:t xml:space="preserve">, </w:t>
      </w:r>
      <w:r w:rsidR="00E75576" w:rsidRPr="00566261">
        <w:rPr>
          <w:rFonts w:ascii="Calibri" w:hAnsi="Calibri" w:cs="Calibri"/>
          <w:color w:val="000000" w:themeColor="text1"/>
        </w:rPr>
        <w:t xml:space="preserve">lateral ventricle </w:t>
      </w:r>
      <w:r w:rsidR="00264B33">
        <w:rPr>
          <w:rFonts w:ascii="Calibri" w:hAnsi="Calibri" w:cs="Calibri"/>
          <w:color w:val="000000" w:themeColor="text1"/>
        </w:rPr>
        <w:t>transverse diameter</w:t>
      </w:r>
      <w:r w:rsidR="00E75576" w:rsidRPr="00566261">
        <w:rPr>
          <w:rFonts w:ascii="Calibri" w:hAnsi="Calibri" w:cs="Calibri"/>
          <w:color w:val="000000" w:themeColor="text1"/>
        </w:rPr>
        <w:t xml:space="preserve">, transverse diameter of the </w:t>
      </w:r>
      <w:r w:rsidR="0002015C">
        <w:rPr>
          <w:rFonts w:ascii="Calibri" w:hAnsi="Calibri" w:cs="Calibri"/>
          <w:color w:val="000000" w:themeColor="text1"/>
        </w:rPr>
        <w:t>PF</w:t>
      </w:r>
      <w:r w:rsidR="00E75576" w:rsidRPr="00566261">
        <w:rPr>
          <w:rFonts w:ascii="Calibri" w:hAnsi="Calibri" w:cs="Calibri"/>
          <w:color w:val="000000" w:themeColor="text1"/>
        </w:rPr>
        <w:t xml:space="preserve">, and </w:t>
      </w:r>
      <w:r w:rsidR="0002015C">
        <w:rPr>
          <w:rFonts w:ascii="Calibri" w:hAnsi="Calibri" w:cs="Calibri"/>
          <w:color w:val="000000" w:themeColor="text1"/>
        </w:rPr>
        <w:t>PF</w:t>
      </w:r>
      <w:r w:rsidR="00E75576" w:rsidRPr="00566261">
        <w:rPr>
          <w:rFonts w:ascii="Calibri" w:hAnsi="Calibri" w:cs="Calibri"/>
          <w:color w:val="000000" w:themeColor="text1"/>
        </w:rPr>
        <w:t xml:space="preserve"> surface area were used more than once. </w:t>
      </w:r>
      <w:r w:rsidR="009925A7" w:rsidRPr="00566261">
        <w:rPr>
          <w:rFonts w:ascii="Calibri" w:hAnsi="Calibri" w:cs="Calibri"/>
          <w:color w:val="000000" w:themeColor="text1"/>
        </w:rPr>
        <w:t>Since the introduction of in-utero repair for neural tube defects,</w:t>
      </w:r>
      <w:r w:rsidR="009925A7" w:rsidRPr="00566261">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author":[{"dropping-particle":"","family":"Adzick","given":"NS","non-dropping-particle":"","parse-names":false,"suffix":""},{"dropping-particle":"","family":"Thom","given":"EA","non-dropping-particle":"","parse-names":false,"suffix":""},{"dropping-particle":"","family":"Spong","given":"CY","non-dropping-particle":"","parse-names":false,"suffix":""},{"dropping-particle":"","family":"Brock III","given":"JW","non-dropping-particle":"","parse-names":false,"suffix":""},{"dropping-particle":"","family":"Burrows, PK, Johnson","given":"MP","non-dropping-particle":"","parse-names":false,"suffix":""},{"dropping-particle":"","family":"Howell","given":"LJ","non-dropping-particle":"","parse-names":false,"suffix":""},{"dropping-particle":"","family":"Farrell","given":"JA","non-dropping-particle":"","parse-names":false,"suffix":""},{"dropping-particle":"","family":"Dabrowiak","given":"ME","non-dropping-particle":"","parse-names":false,"suffix":""},{"dropping-particle":"","family":"Sutton","given":"LN","non-dropping-particle":"","parse-names":false,"suffix":""},{"dropping-particle":"","family":"Gupta","given":"N","non-dropping-particle":"","parse-names":false,"suffix":""},{"dropping-particle":"","family":"Tulipan","given":"NB","non-dropping-particle":"","parse-names":false,"suffix":""},{"dropping-particle":"","family":"D'Alton","given":"ME","non-dropping-particle":"","parse-names":false,"suffix":""},{"dropping-particle":"","family":"Farmer","given":"DL","non-dropping-particle":"","parse-names":false,"suffix":""}],"container-title":"New England Journal of Medicine","id":"ITEM-1","issue":"11","issued":{"date-parts":[["2011"]]},"page":"993-1004","title":"A Randomized Trial of Prenatal versus Postnatal Repair of Myelomeningocele","type":"article-journal","volume":"364"},"uris":["http://www.mendeley.com/documents/?uuid=e5d0f409-8e06-430a-b322-1ccfa672c1bd"]}],"mendeley":{"formattedCitation":"(84)","plainTextFormattedCitation":"(84)","previouslyFormattedCitation":"(84)"},"properties":{"noteIndex":0},"schema":"https://github.com/citation-style-language/schema/raw/master/csl-citation.json"}</w:instrText>
      </w:r>
      <w:r w:rsidR="009925A7" w:rsidRPr="00566261">
        <w:rPr>
          <w:rFonts w:ascii="Calibri" w:hAnsi="Calibri" w:cs="Calibri"/>
          <w:color w:val="000000" w:themeColor="text1"/>
        </w:rPr>
        <w:fldChar w:fldCharType="separate"/>
      </w:r>
      <w:r w:rsidR="0081285F" w:rsidRPr="0081285F">
        <w:rPr>
          <w:rFonts w:ascii="Calibri" w:hAnsi="Calibri" w:cs="Calibri"/>
          <w:noProof/>
          <w:color w:val="000000" w:themeColor="text1"/>
        </w:rPr>
        <w:t>(84)</w:t>
      </w:r>
      <w:r w:rsidR="009925A7" w:rsidRPr="00566261">
        <w:rPr>
          <w:rFonts w:ascii="Calibri" w:hAnsi="Calibri" w:cs="Calibri"/>
          <w:color w:val="000000" w:themeColor="text1"/>
        </w:rPr>
        <w:fldChar w:fldCharType="end"/>
      </w:r>
      <w:r w:rsidR="009925A7" w:rsidRPr="00566261">
        <w:rPr>
          <w:rFonts w:ascii="Calibri" w:hAnsi="Calibri" w:cs="Calibri"/>
          <w:color w:val="000000" w:themeColor="text1"/>
        </w:rPr>
        <w:t xml:space="preserve"> clarity of </w:t>
      </w:r>
      <w:r w:rsidR="00F50EF9" w:rsidRPr="00566261">
        <w:rPr>
          <w:rFonts w:ascii="Calibri" w:hAnsi="Calibri" w:cs="Calibri"/>
          <w:color w:val="000000" w:themeColor="text1"/>
        </w:rPr>
        <w:t xml:space="preserve">assessment on MRI has become more crucial – the initial study used only qualitative measures of the </w:t>
      </w:r>
      <w:r w:rsidR="0002015C">
        <w:rPr>
          <w:rFonts w:ascii="Calibri" w:hAnsi="Calibri" w:cs="Calibri"/>
          <w:color w:val="000000" w:themeColor="text1"/>
        </w:rPr>
        <w:t>PF</w:t>
      </w:r>
      <w:r w:rsidR="00F50EF9" w:rsidRPr="00566261">
        <w:rPr>
          <w:rFonts w:ascii="Calibri" w:hAnsi="Calibri" w:cs="Calibri"/>
          <w:color w:val="000000" w:themeColor="text1"/>
        </w:rPr>
        <w:t xml:space="preserve">. These results suggest simple measurements </w:t>
      </w:r>
      <w:r w:rsidR="00626763">
        <w:rPr>
          <w:rFonts w:ascii="Calibri" w:hAnsi="Calibri" w:cs="Calibri"/>
          <w:color w:val="000000" w:themeColor="text1"/>
        </w:rPr>
        <w:t>could</w:t>
      </w:r>
      <w:r w:rsidR="00F50EF9" w:rsidRPr="00566261">
        <w:rPr>
          <w:rFonts w:ascii="Calibri" w:hAnsi="Calibri" w:cs="Calibri"/>
          <w:color w:val="000000" w:themeColor="text1"/>
        </w:rPr>
        <w:t xml:space="preserve"> be of benefit in this context.</w:t>
      </w:r>
    </w:p>
    <w:p w14:paraId="4B6DBE4D" w14:textId="63002EB4" w:rsidR="00711903" w:rsidRPr="00566261" w:rsidRDefault="004C31D2" w:rsidP="00FC5D5C">
      <w:pPr>
        <w:spacing w:line="480" w:lineRule="auto"/>
        <w:rPr>
          <w:rFonts w:ascii="Calibri" w:hAnsi="Calibri" w:cs="Calibri"/>
          <w:color w:val="000000" w:themeColor="text1"/>
        </w:rPr>
      </w:pPr>
      <w:r>
        <w:rPr>
          <w:rFonts w:ascii="Calibri" w:hAnsi="Calibri" w:cs="Calibri"/>
          <w:color w:val="000000" w:themeColor="text1"/>
        </w:rPr>
        <w:tab/>
        <w:t xml:space="preserve">Four studies showed measurements of the </w:t>
      </w:r>
      <w:r w:rsidR="0002015C">
        <w:rPr>
          <w:rFonts w:ascii="Calibri" w:hAnsi="Calibri" w:cs="Calibri"/>
          <w:color w:val="000000" w:themeColor="text1"/>
        </w:rPr>
        <w:t>PF</w:t>
      </w:r>
      <w:r>
        <w:rPr>
          <w:rFonts w:ascii="Calibri" w:hAnsi="Calibri" w:cs="Calibri"/>
          <w:color w:val="000000" w:themeColor="text1"/>
        </w:rPr>
        <w:t xml:space="preserve"> correlated with a diagnosis of more systemic abnormalities compared to controls – congenital heart disease,</w:t>
      </w:r>
      <w:r>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ISSN":"1708-8267","abstract":"Purpose of Study Subjects with congenital heart disease (CHD) demonstrate problems with multi-domain cognitive control of unknown etiology. Cingo-opercular and cerebellar brain networks are known to be critical in multi-domain cognitive control including language function. Little is known about the comparative structural growth trajectories of the cerebellum and operculum in CHD patients. The aim of this study is to compare and contrast the longitudinal trajectory of opercular and cerebellar structural growth in fetuses and neonates with CHD compared to control cases without CHD. Methods Used Subjects were prospectively enrolled from January 2011 to June 2015. Serial fetal (1.5T) and postnatal pre and post-operative (3T) MRI imaging were completed in the same CHD patients. Comparable cross sectional imaging was performed in the non-CHD patients both in the fetal and neonatal period. Like fetal SSFE and neonatal T2 images were used for manual linear cross sectional measurement. Multivariable (MV) analysis was used for adjustments and curve fitting. Summary of Results A total of 62 mothers were prospectively enrolled, with 11 CHD fetuses and 51 non-CHD fetuses with a total of 80 scans performed and 35 serial scans (9 in the non-CHD group) in the same patient. MV analysis, adjusting for gestational age, demonstrated altered brain trajectories in selected cerebellar and opercular measurements in the CHD patients compared to the non-CHD group (Table 1). The slope of the trajectory measurement for both the opercular and cerebellar structures were similar suggesting synchronous aberrant development in the CHD patients (Figure 1). Conclusions Synchronous altered early structural development of the cerebellum and the operculum are present in patients with CHD. These results suggest that cingulo-opercular and cerebellar cognitive control brain network are at risk in patients with CHD. Further correlative longitudinal functional connectivity studies and behavior outcomes studies are warranted in patients with CHD.","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ournal of Investigative Medicine","id":"ITEM-1","issue":"1","issued":{"date-parts":[["2016"]]},"page":"317","title":"Synchronous aberrant cerebellar and opercular development in fetuses and neonates with congenital heart disease","type":"article-journal","volume":"64"},"uris":["http://www.mendeley.com/documents/?uuid=b93a662f-8507-4ddb-932a-a105d9fdf55f"]}],"mendeley":{"formattedCitation":"(85)","plainTextFormattedCitation":"(85)","previouslyFormattedCitation":"(85)"},"properties":{"noteIndex":0},"schema":"https://github.com/citation-style-language/schema/raw/master/csl-citation.json"}</w:instrText>
      </w:r>
      <w:r>
        <w:rPr>
          <w:rFonts w:ascii="Calibri" w:hAnsi="Calibri" w:cs="Calibri"/>
          <w:color w:val="000000" w:themeColor="text1"/>
        </w:rPr>
        <w:fldChar w:fldCharType="separate"/>
      </w:r>
      <w:r w:rsidR="0081285F" w:rsidRPr="0081285F">
        <w:rPr>
          <w:rFonts w:ascii="Calibri" w:hAnsi="Calibri" w:cs="Calibri"/>
          <w:noProof/>
          <w:color w:val="000000" w:themeColor="text1"/>
        </w:rPr>
        <w:t>(85)</w:t>
      </w:r>
      <w:r>
        <w:rPr>
          <w:rFonts w:ascii="Calibri" w:hAnsi="Calibri" w:cs="Calibri"/>
          <w:color w:val="000000" w:themeColor="text1"/>
        </w:rPr>
        <w:fldChar w:fldCharType="end"/>
      </w:r>
      <w:r>
        <w:rPr>
          <w:rFonts w:ascii="Calibri" w:hAnsi="Calibri" w:cs="Calibri"/>
          <w:color w:val="000000" w:themeColor="text1"/>
        </w:rPr>
        <w:t xml:space="preserve"> Down syndrome</w:t>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nicl.2019.102139","abstract":"Down Syndrome (DS) is the most frequent genetic cause of intellectual disability with a wide spectrum of neurodevelopmental outcomes. At present, the relationship between structural brain morphology and the spectrum of cognitive phenotypes in DS, is not well understood. This study aimed to quantify development of the fetal and neonatal brain in DS using dedicated, optimised and motion-corrected in-vivo magnetic resonance imaging (MRI). We detected deviations in development and altered regional brain growth in the fetus with DS from 21 weeks’ gestation, when compared to age-matched controls. Reduced cerebellar volume was apparent in the second trimester with significant alteration in cortical growth becoming evident during the third trimester. Developmental abnormalities in the cortex and cerebellum are likely substrates for later neurocognitive impairment, and ongoing studies will allow us to confirm the role of antenatal MRI as an early biomarker for subsequent cognitive ability in DS. In the era of rapidly developing technologies, it is hoped that the results of this study will assist counselling for prospective parents.","author":[{"dropping-particle":"","family":"Patkee","given":"Prachi A.","non-dropping-particle":"","parse-names":false,"suffix":""},{"dropping-particle":"","family":"Baburamani","given":"Ana A.","non-dropping-particle":"","parse-names":false,"suffix":""},{"dropping-particle":"","family":"Kyriakopoulou","given":"Vanessa","non-dropping-particle":"","parse-names":false,"suffix":""},{"dropping-particle":"","family":"Davidson","given":"Alice","non-dropping-particle":"","parse-names":false,"suffix":""},{"dropping-particle":"","family":"Avini","given":"Elhaam","non-dropping-particle":"","parse-names":false,"suffix":""},{"dropping-particle":"","family":"Dimitrova","given":"Ralica","non-dropping-particle":"","parse-names":false,"suffix":""},{"dropping-particle":"","family":"Allsop","given":"Joanna","non-dropping-particle":"","parse-names":false,"suffix":""},{"dropping-particle":"","family":"Hughes","given":"Emer","non-dropping-particle":"","parse-names":false,"suffix":""},{"dropping-particle":"","family":"Kangas","given":"Johanna","non-dropping-particle":"","parse-names":false,"suffix":""},{"dropping-particle":"","family":"McAlonan","given":"Grainne","non-dropping-particle":"","parse-names":false,"suffix":""},{"dropping-particle":"","family":"Rutherford","given":"Mary A.","non-dropping-particle":"","parse-names":false,"suffix":""}],"container-title":"NeuroImage: Clinical","id":"ITEM-1","issue":"2020","issued":{"date-parts":[["2019"]]},"page":"102139","publisher":"Elsevier","title":"Early alterations in cortical and cerebellar regional brain growth in Down Syndrome: An in-vivo fetal and neonatal MRI assessment","type":"article-journal","volume":"25"},"uris":["http://www.mendeley.com/documents/?uuid=2c010fe3-5b6a-4f08-b3a9-1181962b33ed"]}],"mendeley":{"formattedCitation":"(66)","plainTextFormattedCitation":"(66)","previouslyFormattedCitation":"(66)"},"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66)</w:t>
      </w:r>
      <w:r>
        <w:rPr>
          <w:rFonts w:ascii="Calibri" w:hAnsi="Calibri" w:cs="Calibri"/>
          <w:color w:val="000000" w:themeColor="text1"/>
        </w:rPr>
        <w:fldChar w:fldCharType="end"/>
      </w:r>
      <w:r>
        <w:rPr>
          <w:rFonts w:ascii="Calibri" w:hAnsi="Calibri" w:cs="Calibri"/>
          <w:color w:val="000000" w:themeColor="text1"/>
        </w:rPr>
        <w:t xml:space="preserve"> and </w:t>
      </w:r>
      <w:proofErr w:type="spellStart"/>
      <w:r>
        <w:rPr>
          <w:rFonts w:ascii="Calibri" w:hAnsi="Calibri" w:cs="Calibri"/>
          <w:color w:val="000000" w:themeColor="text1"/>
        </w:rPr>
        <w:t>fetuses</w:t>
      </w:r>
      <w:proofErr w:type="spellEnd"/>
      <w:r>
        <w:rPr>
          <w:rFonts w:ascii="Calibri" w:hAnsi="Calibri" w:cs="Calibri"/>
          <w:color w:val="000000" w:themeColor="text1"/>
        </w:rPr>
        <w:t xml:space="preserve"> small for </w:t>
      </w:r>
      <w:r w:rsidR="007A586A">
        <w:rPr>
          <w:rFonts w:ascii="Calibri" w:hAnsi="Calibri" w:cs="Calibri"/>
          <w:color w:val="000000" w:themeColor="text1"/>
        </w:rPr>
        <w:t>GA</w:t>
      </w:r>
      <w:r>
        <w:rPr>
          <w:rFonts w:ascii="Calibri" w:hAnsi="Calibri" w:cs="Calibri"/>
          <w:color w:val="000000" w:themeColor="text1"/>
        </w:rPr>
        <w:t>.</w:t>
      </w:r>
      <w:r>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Damodaram","given":"Mellisa","non-dropping-particle":"","parse-names":false,"suffix":""},{"dropping-particle":"","family":"Mellisa","given":"","non-dropping-particle":"","parse-names":false,"suffix":""}],"id":"ITEM-1","issued":{"date-parts":[["2012"]]},"publisher":"Imperial College London","title":"Brain development in fetal growth restriction: A volumetric approach using fetal MRI","type":"thesis"},"uris":["http://www.mendeley.com/documents/?uuid=78b593c9-8b30-4f40-a5a6-fadb46a2979e"]}],"mendeley":{"formattedCitation":"(33)","plainTextFormattedCitation":"(33)","previouslyFormattedCitation":"(33)"},"properties":{"noteIndex":0},"schema":"https://github.com/citation-style-language/schema/raw/master/csl-citation.json"}</w:instrText>
      </w:r>
      <w:r>
        <w:rPr>
          <w:rFonts w:ascii="Calibri" w:hAnsi="Calibri" w:cs="Calibri"/>
          <w:color w:val="000000" w:themeColor="text1"/>
        </w:rPr>
        <w:fldChar w:fldCharType="separate"/>
      </w:r>
      <w:r w:rsidR="00FA06F2" w:rsidRPr="00FA06F2">
        <w:rPr>
          <w:rFonts w:ascii="Calibri" w:hAnsi="Calibri" w:cs="Calibri"/>
          <w:noProof/>
          <w:color w:val="000000" w:themeColor="text1"/>
        </w:rPr>
        <w:t>(33)</w:t>
      </w:r>
      <w:r>
        <w:rPr>
          <w:rFonts w:ascii="Calibri" w:hAnsi="Calibri" w:cs="Calibri"/>
          <w:color w:val="000000" w:themeColor="text1"/>
        </w:rPr>
        <w:fldChar w:fldCharType="end"/>
      </w:r>
      <w:r>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DOI":"10.1016/j.ajog.2013.12.008","ISSN":"10976868","abstract":"Objective We tested the hypothesis whether small-for-gestational-age (SGA) fetuses have different brain stem and cerebellar morphometry when compared with appropriate-for-gestational-age (AGA) fetuses and whether the differences in these structures were associated with their neonatal neurobehavior. Study Design Magnetic resonance imaging was performed on 51 SGA fetuses and 47 AGA fetuses at 37 weeks' gestation. Pontine width, medullar width, vermian width and height, cerebellar primary fissure's depth, and cerebellar volume were measured and corrected by biparietal diameter and cerebellar volume by total intracranial volume. Ratios were compared between cases and control subjects. The association between morphometric differences and neurobehavioral outcome in SGAs was tested. Results Brainstem and cerebellar ratios were significantly larger in SGA fetuses: pontine width, SGA 0.143 ± 0.01 vs AGA 0.135 ± 0.01 (P &lt;.01); medullar width, SGA 0.088 ± 0.01 vs AGA 0.083 ± 0.01 (P =.03); vermian width, SGA 0.181 ± 0.03 vs AGA 0.162 ± 0.02 (P &lt;.01); vermian height, SGA 0.235 ± 0.03 vs AGA 0.222 ± 0.01 (P &lt;.01); cerebellar volume, SGA 0.042 ± 0.01 vs AGA 0.038 ± 0.00 (P =.04); with deeper cerebellar primary fissure in SGAs, SGA 0.041 ± 0.01 vs AGA 0.035 ± 0.01 (P =.01). Medullar, cerebellar biometries, and volumetry were significantly associated with different Neonatal Behavioral Assessment Scale cluster scores in SGA infants. Conclusion Brain stem and cerebellar morphometric measurements are significantly different in term SGA fetuses, which are associated significantly with their neurobehavioral outcome. This finding supports the existence of brain microstructural changes in SGA fetuses and lays the basis for potential image biomarkers to detect fetuses who are at risk. © 2014 Mosby, Inc. All rights reserved.","author":[{"dropping-particle":"","family":"Sanz-Cortes","given":"Magdalena","non-dropping-particle":"","parse-names":false,"suffix":""},{"dropping-particle":"","family":"Egaña-Ugrinovic","given":"Gabriela","non-dropping-particle":"","parse-names":false,"suffix":""},{"dropping-particle":"","family":"Zupan","given":"Rudolf","non-dropping-particle":"","parse-names":false,"suffix":""},{"dropping-particle":"","family":"Figueras","given":"Francesc","non-dropping-particle":"","parse-names":false,"suffix":""},{"dropping-particle":"","family":"Gratacos","given":"Eduard","non-dropping-particle":"","parse-names":false,"suffix":""}],"container-title":"American Journal of Obstetrics and Gynecology","id":"ITEM-1","issued":{"date-parts":[["2014"]]},"title":"Brainstem and cerebellar differences and their association with neurobehavior in term small-for-gestational-age fetuses assessed by fetal MRI","type":"article-journal"},"uris":["http://www.mendeley.com/documents/?uuid=874c167f-d060-468b-abc4-c60a7d89362b"]}],"mendeley":{"formattedCitation":"(86)","plainTextFormattedCitation":"(86)","previouslyFormattedCitation":"(86)"},"properties":{"noteIndex":0},"schema":"https://github.com/citation-style-language/schema/raw/master/csl-citation.json"}</w:instrText>
      </w:r>
      <w:r>
        <w:rPr>
          <w:rFonts w:ascii="Calibri" w:hAnsi="Calibri" w:cs="Calibri"/>
          <w:color w:val="000000" w:themeColor="text1"/>
        </w:rPr>
        <w:fldChar w:fldCharType="separate"/>
      </w:r>
      <w:r w:rsidR="0081285F" w:rsidRPr="0081285F">
        <w:rPr>
          <w:rFonts w:ascii="Calibri" w:hAnsi="Calibri" w:cs="Calibri"/>
          <w:noProof/>
          <w:color w:val="000000" w:themeColor="text1"/>
        </w:rPr>
        <w:t>(86)</w:t>
      </w:r>
      <w:r>
        <w:rPr>
          <w:rFonts w:ascii="Calibri" w:hAnsi="Calibri" w:cs="Calibri"/>
          <w:color w:val="000000" w:themeColor="text1"/>
        </w:rPr>
        <w:fldChar w:fldCharType="end"/>
      </w:r>
    </w:p>
    <w:p w14:paraId="4712ED28" w14:textId="67D196D6" w:rsidR="009F3A22" w:rsidRPr="00566261" w:rsidRDefault="009F3A22" w:rsidP="00FC5D5C">
      <w:pPr>
        <w:spacing w:line="480" w:lineRule="auto"/>
        <w:ind w:firstLine="360"/>
        <w:rPr>
          <w:rFonts w:ascii="Calibri" w:hAnsi="Calibri" w:cs="Calibri"/>
          <w:color w:val="000000" w:themeColor="text1"/>
        </w:rPr>
      </w:pPr>
      <w:r w:rsidRPr="00566261">
        <w:rPr>
          <w:rFonts w:ascii="Calibri" w:hAnsi="Calibri" w:cs="Calibri"/>
          <w:color w:val="000000" w:themeColor="text1"/>
        </w:rPr>
        <w:tab/>
        <w:t>Two other studies looked at measures for distinguishing within diagnostic groups. One looked at the differ</w:t>
      </w:r>
      <w:r w:rsidR="001B37BE" w:rsidRPr="00566261">
        <w:rPr>
          <w:rFonts w:ascii="Calibri" w:hAnsi="Calibri" w:cs="Calibri"/>
          <w:color w:val="000000" w:themeColor="text1"/>
        </w:rPr>
        <w:t>ences between the donor and recipient twins within twin-twin transfusion syndrome</w:t>
      </w:r>
      <w:r w:rsidR="0050338E" w:rsidRPr="00566261">
        <w:rPr>
          <w:rFonts w:ascii="Calibri" w:hAnsi="Calibri" w:cs="Calibri"/>
          <w:color w:val="000000" w:themeColor="text1"/>
        </w:rPr>
        <w:t xml:space="preserve"> – here TCD, cranial BPD and HC differed between the groups.</w:t>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author":[{"dropping-particle":"","family":"Taylor-clarke","given":"Marisa Christina","non-dropping-particle":"","parse-names":false,"suffix":""}],"id":"ITEM-1","issued":{"date-parts":[["2017"]]},"number-of-pages":"1-244","publisher":"Imperial College London","title":"The fetal brain in co-twins treated for twin-twin transfusion syndrome","type":"thesis"},"uris":["http://www.mendeley.com/documents/?uuid=d5ce590e-ee47-4fdd-83bf-ec8267ecc353"]}],"mendeley":{"formattedCitation":"(57)","plainTextFormattedCitation":"(57)","previouslyFormattedCitation":"(57)"},"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7)</w:t>
      </w:r>
      <w:r w:rsidR="0050338E" w:rsidRPr="00566261">
        <w:rPr>
          <w:rFonts w:ascii="Calibri" w:hAnsi="Calibri" w:cs="Calibri"/>
          <w:color w:val="000000" w:themeColor="text1"/>
        </w:rPr>
        <w:fldChar w:fldCharType="end"/>
      </w:r>
      <w:r w:rsidRPr="00566261">
        <w:rPr>
          <w:rFonts w:ascii="Calibri" w:hAnsi="Calibri" w:cs="Calibri"/>
          <w:color w:val="000000" w:themeColor="text1"/>
        </w:rPr>
        <w:t xml:space="preserve"> The other looked at </w:t>
      </w:r>
      <w:proofErr w:type="spellStart"/>
      <w:r w:rsidR="00E65A63">
        <w:rPr>
          <w:rFonts w:ascii="Calibri" w:hAnsi="Calibri" w:cs="Calibri"/>
          <w:color w:val="000000" w:themeColor="text1"/>
        </w:rPr>
        <w:lastRenderedPageBreak/>
        <w:t>fetuses</w:t>
      </w:r>
      <w:proofErr w:type="spellEnd"/>
      <w:r w:rsidR="00E65A63" w:rsidRPr="00566261">
        <w:rPr>
          <w:rFonts w:ascii="Calibri" w:hAnsi="Calibri" w:cs="Calibri"/>
          <w:color w:val="000000" w:themeColor="text1"/>
        </w:rPr>
        <w:t xml:space="preserve"> </w:t>
      </w:r>
      <w:r w:rsidRPr="00566261">
        <w:rPr>
          <w:rFonts w:ascii="Calibri" w:hAnsi="Calibri" w:cs="Calibri"/>
          <w:color w:val="000000" w:themeColor="text1"/>
        </w:rPr>
        <w:t xml:space="preserve">with congenital diaphragmatic hernias, with vermis </w:t>
      </w:r>
      <w:r w:rsidR="00CE0B2A">
        <w:rPr>
          <w:rFonts w:ascii="Calibri" w:hAnsi="Calibri" w:cs="Calibri"/>
          <w:color w:val="000000" w:themeColor="text1"/>
        </w:rPr>
        <w:t>anteroposterior</w:t>
      </w:r>
      <w:r w:rsidR="006D294D">
        <w:rPr>
          <w:rFonts w:ascii="Calibri" w:hAnsi="Calibri" w:cs="Calibri"/>
          <w:color w:val="000000" w:themeColor="text1"/>
        </w:rPr>
        <w:t xml:space="preserve"> diameter</w:t>
      </w:r>
      <w:r w:rsidR="006D294D" w:rsidRPr="00566261">
        <w:rPr>
          <w:rFonts w:ascii="Calibri" w:hAnsi="Calibri" w:cs="Calibri"/>
          <w:color w:val="000000" w:themeColor="text1"/>
        </w:rPr>
        <w:t xml:space="preserve"> </w:t>
      </w:r>
      <w:r w:rsidRPr="00566261">
        <w:rPr>
          <w:rFonts w:ascii="Calibri" w:hAnsi="Calibri" w:cs="Calibri"/>
          <w:color w:val="000000" w:themeColor="text1"/>
        </w:rPr>
        <w:t>measurements significantly different between infants who survived to discharge and those who died.</w:t>
      </w:r>
      <w:r w:rsidR="0050338E"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00247-018-4272-z","ISSN":"14321998","abstract":"BACKGROUND: Many infants with congenital diaphragmatic hernia (CDH) show brain abnormality on postnatal brain MRI related to severity of CDH, degree of lung hypoplasia, intrathoracic liver, right diaphragmatic hernia and large diaphragmatic defect. It is not known whether these factors affect brain growth in utero in CDH. OBJECTIVE: To assess prenatal brain morphometry and abnormalities on fetal MR in congenital diaphragmatic hernia. MATERIALS AND METHODS: We retrospectively reviewed 109 fetal MRIs in 63 fetuses with CDH from 2009 to 2014 (27 died before discharge, 36 survived to discharge). We compared brain injury and gestational-age-corrected z-scores of brain measurements between survivors and non-survivors. We assessed correlations between brain abnormalities and CDH severity. RESULTS: Enlarged extraaxial space was the most common abnormality, frequently seen on fetal MRI at &gt;28 weeks of gestation, similar in survivors versus non-survivors. Anteroposterior cerebellar vermis dimension at &gt;28 weeks of gestation was smaller in non-survivors compared to survivors (P=.02) and positively correlated with observed/expected total fetal lung volume (P=.01). Transverse cerebellar diameter at &gt;28 weeks of gestation was also positively correlated with observed/expected total fetal lung volume (P=.04). We did not identify maturational delay, abnormal parenchymal signal or intracranial hemorrhage on fetal MRI. CONCLUSION: Enlarged extraaxial spaces in the third trimester was the most common abnormality on fetal MRI in congenital diaphragmatic hernia. Cerebellar dimensions on fetal MRI are associated with CDH severity. There was no major brain parenchymal injury on fetal MRI, even in the third trimester, in CDH survivors and non-survivors.","author":[{"dropping-particle":"","family":"Radhakrishnan","given":"Rupa","non-dropping-particle":"","parse-names":false,"suffix":""},{"dropping-particle":"","family":"Merhar","given":"Stephanie L.","non-dropping-particle":"","parse-names":false,"suffix":""},{"dropping-particle":"","family":"Burns","given":"Patricia","non-dropping-particle":"","parse-names":false,"suffix":""},{"dropping-particle":"","family":"Zhang","given":"Bin","non-dropping-particle":"","parse-names":false,"suffix":""},{"dropping-particle":"","family":"Lim","given":"Foong Yen","non-dropping-particle":"","parse-names":false,"suffix":""},{"dropping-particle":"","family":"Kline-Fath","given":"Beth M.","non-dropping-particle":"","parse-names":false,"suffix":""}],"container-title":"Pediatric Radiology","id":"ITEM-1","issued":{"date-parts":[["2019"]]},"page":"217-223","publisher":"Pediatric Radiology","title":"Fetal brain morphometry on prenatal magnetic resonance imaging in congenital diaphragmatic hernia","type":"article-journal","volume":"49"},"uris":["http://www.mendeley.com/documents/?uuid=a244befe-3795-4515-bbb6-574f83bbe070"]}],"mendeley":{"formattedCitation":"(67)","plainTextFormattedCitation":"(67)","previouslyFormattedCitation":"(67)"},"properties":{"noteIndex":0},"schema":"https://github.com/citation-style-language/schema/raw/master/csl-citation.json"}</w:instrText>
      </w:r>
      <w:r w:rsidR="0050338E"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67)</w:t>
      </w:r>
      <w:r w:rsidR="0050338E" w:rsidRPr="00566261">
        <w:rPr>
          <w:rFonts w:ascii="Calibri" w:hAnsi="Calibri" w:cs="Calibri"/>
          <w:color w:val="000000" w:themeColor="text1"/>
        </w:rPr>
        <w:fldChar w:fldCharType="end"/>
      </w:r>
      <w:r w:rsidRPr="00566261">
        <w:rPr>
          <w:rFonts w:ascii="Calibri" w:hAnsi="Calibri" w:cs="Calibri"/>
          <w:color w:val="000000" w:themeColor="text1"/>
        </w:rPr>
        <w:t xml:space="preserve"> </w:t>
      </w:r>
    </w:p>
    <w:p w14:paraId="53A59787" w14:textId="77777777" w:rsidR="00AB4110" w:rsidRPr="00566261" w:rsidRDefault="00AB4110" w:rsidP="00FC5D5C">
      <w:pPr>
        <w:spacing w:line="480" w:lineRule="auto"/>
        <w:rPr>
          <w:rFonts w:ascii="Calibri" w:hAnsi="Calibri" w:cs="Calibri"/>
          <w:color w:val="000000" w:themeColor="text1"/>
        </w:rPr>
      </w:pPr>
    </w:p>
    <w:p w14:paraId="248F4531" w14:textId="39793F09" w:rsidR="004779B6" w:rsidRPr="00566261" w:rsidRDefault="00622F57"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D</w:t>
      </w:r>
      <w:r w:rsidR="004779B6" w:rsidRPr="00566261">
        <w:rPr>
          <w:rFonts w:ascii="Calibri" w:hAnsi="Calibri" w:cs="Calibri"/>
          <w:i/>
          <w:iCs/>
          <w:color w:val="000000" w:themeColor="text1"/>
        </w:rPr>
        <w:t>evelopmental outcomes</w:t>
      </w:r>
    </w:p>
    <w:p w14:paraId="407EBD8F" w14:textId="23BF50D9" w:rsidR="004779B6" w:rsidRPr="00181C69" w:rsidRDefault="00A73CD8"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AF077C">
        <w:rPr>
          <w:rFonts w:ascii="Calibri" w:hAnsi="Calibri" w:cs="Calibri"/>
          <w:color w:val="000000" w:themeColor="text1"/>
        </w:rPr>
        <w:t>Eight</w:t>
      </w:r>
      <w:r w:rsidRPr="00566261">
        <w:rPr>
          <w:rFonts w:ascii="Calibri" w:hAnsi="Calibri" w:cs="Calibri"/>
          <w:color w:val="000000" w:themeColor="text1"/>
        </w:rPr>
        <w:t xml:space="preserve"> studies </w:t>
      </w:r>
      <w:r w:rsidR="006D52F9">
        <w:rPr>
          <w:rFonts w:ascii="Calibri" w:hAnsi="Calibri" w:cs="Calibri"/>
          <w:color w:val="000000" w:themeColor="text1"/>
        </w:rPr>
        <w:t>examined</w:t>
      </w:r>
      <w:r w:rsidRPr="00566261">
        <w:rPr>
          <w:rFonts w:ascii="Calibri" w:hAnsi="Calibri" w:cs="Calibri"/>
          <w:color w:val="000000" w:themeColor="text1"/>
        </w:rPr>
        <w:t xml:space="preserve"> neurodevelopmental outcomes</w:t>
      </w:r>
      <w:r w:rsidR="006D52F9">
        <w:rPr>
          <w:rFonts w:ascii="Calibri" w:hAnsi="Calibri" w:cs="Calibri"/>
          <w:color w:val="000000" w:themeColor="text1"/>
        </w:rPr>
        <w:t>. Only f</w:t>
      </w:r>
      <w:r w:rsidR="004729A1">
        <w:rPr>
          <w:rFonts w:ascii="Calibri" w:hAnsi="Calibri" w:cs="Calibri"/>
          <w:color w:val="000000" w:themeColor="text1"/>
        </w:rPr>
        <w:t xml:space="preserve">our </w:t>
      </w:r>
      <w:r w:rsidRPr="00566261">
        <w:rPr>
          <w:rFonts w:ascii="Calibri" w:hAnsi="Calibri" w:cs="Calibri"/>
          <w:color w:val="000000" w:themeColor="text1"/>
        </w:rPr>
        <w:t>assess</w:t>
      </w:r>
      <w:r w:rsidR="006D52F9">
        <w:rPr>
          <w:rFonts w:ascii="Calibri" w:hAnsi="Calibri" w:cs="Calibri"/>
          <w:color w:val="000000" w:themeColor="text1"/>
        </w:rPr>
        <w:t>ed</w:t>
      </w:r>
      <w:r w:rsidRPr="00566261">
        <w:rPr>
          <w:rFonts w:ascii="Calibri" w:hAnsi="Calibri" w:cs="Calibri"/>
          <w:color w:val="000000" w:themeColor="text1"/>
        </w:rPr>
        <w:t xml:space="preserve"> the relationship between measurements and outcome</w:t>
      </w:r>
      <w:r w:rsidR="009F3A22" w:rsidRPr="00566261">
        <w:rPr>
          <w:rFonts w:ascii="Calibri" w:hAnsi="Calibri" w:cs="Calibri"/>
          <w:color w:val="000000" w:themeColor="text1"/>
        </w:rPr>
        <w:t xml:space="preserve"> (Table </w:t>
      </w:r>
      <w:r w:rsidR="007C605E">
        <w:rPr>
          <w:rFonts w:ascii="Calibri" w:hAnsi="Calibri" w:cs="Calibri"/>
          <w:color w:val="000000" w:themeColor="text1"/>
        </w:rPr>
        <w:t>3</w:t>
      </w:r>
      <w:r w:rsidR="009F3A22" w:rsidRPr="00566261">
        <w:rPr>
          <w:rFonts w:ascii="Calibri" w:hAnsi="Calibri" w:cs="Calibri"/>
          <w:color w:val="000000" w:themeColor="text1"/>
        </w:rPr>
        <w:t>)</w:t>
      </w:r>
      <w:r w:rsidRPr="00566261">
        <w:rPr>
          <w:rFonts w:ascii="Calibri" w:hAnsi="Calibri" w:cs="Calibri"/>
          <w:color w:val="000000" w:themeColor="text1"/>
        </w:rPr>
        <w:t>,</w:t>
      </w:r>
      <w:r w:rsidR="00AF077C">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16/j.ajog.2013.12.008","ISSN":"10976868","abstract":"Objective We tested the hypothesis whether small-for-gestational-age (SGA) fetuses have different brain stem and cerebellar morphometry when compared with appropriate-for-gestational-age (AGA) fetuses and whether the differences in these structures were associated with their neonatal neurobehavior. Study Design Magnetic resonance imaging was performed on 51 SGA fetuses and 47 AGA fetuses at 37 weeks' gestation. Pontine width, medullar width, vermian width and height, cerebellar primary fissure's depth, and cerebellar volume were measured and corrected by biparietal diameter and cerebellar volume by total intracranial volume. Ratios were compared between cases and control subjects. The association between morphometric differences and neurobehavioral outcome in SGAs was tested. Results Brainstem and cerebellar ratios were significantly larger in SGA fetuses: pontine width, SGA 0.143 ± 0.01 vs AGA 0.135 ± 0.01 (P &lt;.01); medullar width, SGA 0.088 ± 0.01 vs AGA 0.083 ± 0.01 (P =.03); vermian width, SGA 0.181 ± 0.03 vs AGA 0.162 ± 0.02 (P &lt;.01); vermian height, SGA 0.235 ± 0.03 vs AGA 0.222 ± 0.01 (P &lt;.01); cerebellar volume, SGA 0.042 ± 0.01 vs AGA 0.038 ± 0.00 (P =.04); with deeper cerebellar primary fissure in SGAs, SGA 0.041 ± 0.01 vs AGA 0.035 ± 0.01 (P =.01). Medullar, cerebellar biometries, and volumetry were significantly associated with different Neonatal Behavioral Assessment Scale cluster scores in SGA infants. Conclusion Brain stem and cerebellar morphometric measurements are significantly different in term SGA fetuses, which are associated significantly with their neurobehavioral outcome. This finding supports the existence of brain microstructural changes in SGA fetuses and lays the basis for potential image biomarkers to detect fetuses who are at risk. © 2014 Mosby, Inc. All rights reserved.","author":[{"dropping-particle":"","family":"Sanz-Cortes","given":"Magdalena","non-dropping-particle":"","parse-names":false,"suffix":""},{"dropping-particle":"","family":"Egaña-Ugrinovic","given":"Gabriela","non-dropping-particle":"","parse-names":false,"suffix":""},{"dropping-particle":"","family":"Zupan","given":"Rudolf","non-dropping-particle":"","parse-names":false,"suffix":""},{"dropping-particle":"","family":"Figueras","given":"Francesc","non-dropping-particle":"","parse-names":false,"suffix":""},{"dropping-particle":"","family":"Gratacos","given":"Eduard","non-dropping-particle":"","parse-names":false,"suffix":""}],"container-title":"American Journal of Obstetrics and Gynecology","id":"ITEM-1","issue":"5","issued":{"date-parts":[["2014"]]},"page":"452.e1-452.e8","title":"Brainstem and cerebellar differences and their association with neurobehavior in term small-for-gestational-age fetuses assessed by fetal MRI","type":"article-journal","volume":"210"},"uris":["http://www.mendeley.com/documents/?uuid=d82fb4eb-eeff-4db2-95f5-d2ac76d18a8d"]}],"mendeley":{"formattedCitation":"(43)","plainTextFormattedCitation":"(43)","previouslyFormattedCitation":"(43)"},"properties":{"noteIndex":0},"schema":"https://github.com/citation-style-language/schema/raw/master/csl-citation.json"}</w:instrText>
      </w:r>
      <w:r w:rsidR="00AF077C">
        <w:rPr>
          <w:rFonts w:ascii="Calibri" w:hAnsi="Calibri" w:cs="Calibri"/>
          <w:color w:val="000000" w:themeColor="text1"/>
        </w:rPr>
        <w:fldChar w:fldCharType="separate"/>
      </w:r>
      <w:r w:rsidR="00FA06F2" w:rsidRPr="00FA06F2">
        <w:rPr>
          <w:rFonts w:ascii="Calibri" w:hAnsi="Calibri" w:cs="Calibri"/>
          <w:noProof/>
          <w:color w:val="000000" w:themeColor="text1"/>
        </w:rPr>
        <w:t>(43)</w:t>
      </w:r>
      <w:r w:rsidR="00AF077C">
        <w:rPr>
          <w:rFonts w:ascii="Calibri" w:hAnsi="Calibri" w:cs="Calibri"/>
          <w:color w:val="000000" w:themeColor="text1"/>
        </w:rPr>
        <w:fldChar w:fldCharType="end"/>
      </w:r>
      <w:r w:rsidR="00AF077C">
        <w:rPr>
          <w:rFonts w:ascii="Calibri" w:hAnsi="Calibri" w:cs="Calibri"/>
          <w:color w:val="000000" w:themeColor="text1"/>
        </w:rPr>
        <w:fldChar w:fldCharType="begin" w:fldLock="1"/>
      </w:r>
      <w:r w:rsidR="006E6F4C">
        <w:rPr>
          <w:rFonts w:ascii="Calibri" w:hAnsi="Calibri" w:cs="Calibri"/>
          <w:color w:val="000000" w:themeColor="text1"/>
        </w:rPr>
        <w:instrText>ADDIN CSL_CITATION {"citationItems":[{"id":"ITEM-1","itemData":{"ISSN":"1708-8267","abstract":"Purpose of Study Subjects with congenital heart disease (CHD) demonstrate problems with multi-domain cognitive control of unknown etiology. Cingo-opercular and cerebellar brain networks are known to be critical in multi-domain cognitive control including language function. Little is known about the comparative structural growth trajectories of the cerebellum and operculum in CHD patients. The aim of this study is to compare and contrast the longitudinal trajectory of opercular and cerebellar structural growth in fetuses and neonates with CHD compared to control cases without CHD. Methods Used Subjects were prospectively enrolled from January 2011 to June 2015. Serial fetal (1.5T) and postnatal pre and post-operative (3T) MRI imaging were completed in the same CHD patients. Comparable cross sectional imaging was performed in the non-CHD patients both in the fetal and neonatal period. Like fetal SSFE and neonatal T2 images were used for manual linear cross sectional measurement. Multivariable (MV) analysis was used for adjustments and curve fitting. Summary of Results A total of 62 mothers were prospectively enrolled, with 11 CHD fetuses and 51 non-CHD fetuses with a total of 80 scans performed and 35 serial scans (9 in the non-CHD group) in the same patient. MV analysis, adjusting for gestational age, demonstrated altered brain trajectories in selected cerebellar and opercular measurements in the CHD patients compared to the non-CHD group (Table 1). The slope of the trajectory measurement for both the opercular and cerebellar structures were similar suggesting synchronous aberrant development in the CHD patients (Figure 1). Conclusions Synchronous altered early structural development of the cerebellum and the operculum are present in patients with CHD. These results suggest that cingulo-opercular and cerebellar cognitive control brain network are at risk in patients with CHD. Further correlative longitudinal functional connectivity studies and behavior outcomes studies are warranted in patients with CHD.","author":[{"dropping-particle":"","family":"Wong","given":"A","non-dropping-particle":"","parse-names":false,"suffix":""},{"dropping-particle":"","family":"Chavez","given":"T","non-dropping-particle":"","parse-names":false,"suffix":""},{"dropping-particle":"","family":"Lai","given":"H","non-dropping-particle":"","parse-names":false,"suffix":""},{"dropping-particle":"","family":"Paquette","given":"L","non-dropping-particle":"","parse-names":false,"suffix":""},{"dropping-particle":"","family":"Panigrahy","given":"A","non-dropping-particle":"","parse-names":false,"suffix":""}],"container-title":"Journal of Investigative Medicine","id":"ITEM-1","issue":"1","issued":{"date-parts":[["2016"]]},"page":"317","title":"Synchronous aberrant cerebellar and opercular development in fetuses and neonates with congenital heart disease","type":"article-journal","volume":"64"},"uris":["http://www.mendeley.com/documents/?uuid=b93a662f-8507-4ddb-932a-a105d9fdf55f"]}],"mendeley":{"formattedCitation":"(85)","plainTextFormattedCitation":"(85)","previouslyFormattedCitation":"(85)"},"properties":{"noteIndex":0},"schema":"https://github.com/citation-style-language/schema/raw/master/csl-citation.json"}</w:instrText>
      </w:r>
      <w:r w:rsidR="00AF077C">
        <w:rPr>
          <w:rFonts w:ascii="Calibri" w:hAnsi="Calibri" w:cs="Calibri"/>
          <w:color w:val="000000" w:themeColor="text1"/>
        </w:rPr>
        <w:fldChar w:fldCharType="separate"/>
      </w:r>
      <w:r w:rsidR="0081285F" w:rsidRPr="0081285F">
        <w:rPr>
          <w:rFonts w:ascii="Calibri" w:hAnsi="Calibri" w:cs="Calibri"/>
          <w:noProof/>
          <w:color w:val="000000" w:themeColor="text1"/>
        </w:rPr>
        <w:t>(85)</w:t>
      </w:r>
      <w:r w:rsidR="00AF077C">
        <w:rPr>
          <w:rFonts w:ascii="Calibri" w:hAnsi="Calibri" w:cs="Calibri"/>
          <w:color w:val="000000" w:themeColor="text1"/>
        </w:rPr>
        <w:fldChar w:fldCharType="end"/>
      </w:r>
      <w:r w:rsidR="0038455B">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jmri.25270","ISSN":"15222586","abstract":"© 2016 International Society for Magnetic Resonance in MedicinePurpose: To provide normal biometry of the cerebellar vermis using fetal MR and determine threshold values associated with abnormal neurologic outcome. Materials and Methods: Cerebellar vermis biometry was applied in prospective, cross-sectional evaluation of fetal brains. Vermis length and inferior vermian distance were obtained in mid-sagittal planes using T2-weighted, single-shot sequences with 1.5 Tesla MR. Measurements were compared with reference nomograms from a retrospective review of fetal brains with normal intracranial anatomy. Observed and predicted measurements of the cerebellar vermis were recorded. Neurologic outcome was classified as normal or abnormal. Unpaired t-tests and discriminate analysis were applied to the two measurements and differences between the observed and predicted values. Results: The reference group included 64 fetuses of 13 to 38 weeks gestation. Both vermis length and inferior vermian distance increased linearly with time (r = 0.92, P &lt; 0.001; r = 0.32, P = 0.01). The prospective group included 64 additional fetuses with documented normal (39/64, 61%) and abnormal (25/64, 39%) outcomes. Significant differences were seen in vermis length, inferior vermian distance, and correlation with predicted values based on neurologic outcome (P &lt; 0.001). Vermis length discrepancy ≥ 4 mm or inferior vermian distance ≥ 4 mm were associated with abnormal neurologic outcome. Conclusion: MR measurements of a short, raised vermis characterized by a vermis length discrepancy ≥ 4 mm or an inferior vermian distance ≥ 4 mm is associated with abnormal neurologic, syndromic, and developmental outcomes. J. Magn. Reson. Imaging 2016;44:1284–1292.","author":[{"dropping-particle":"","family":"Xi","given":"Yin","non-dropping-particle":"","parse-names":false,"suffix":""},{"dropping-particle":"","family":"Brown","given":"Emily","non-dropping-particle":"","parse-names":false,"suffix":""},{"dropping-particle":"","family":"Bailey","given":"April","non-dropping-particle":"","parse-names":false,"suffix":""},{"dropping-particle":"","family":"Twickler","given":"Diane M.","non-dropping-particle":"","parse-names":false,"suffix":""}],"container-title":"Journal of Magnetic Resonance Imaging","id":"ITEM-1","issue":"5","issued":{"date-parts":[["2016"]]},"page":"1284-1292","title":"MR imaging of the fetal cerebellar vermis: Biometric predictors of adverse neurologic outcome","type":"article-journal","volume":"44"},"uris":["http://www.mendeley.com/documents/?uuid=fd4e3007-4e19-4d22-a05d-8c63d042143e"]}],"mendeley":{"formattedCitation":"(52)","plainTextFormattedCitation":"(52)","previouslyFormattedCitation":"(52)"},"properties":{"noteIndex":0},"schema":"https://github.com/citation-style-language/schema/raw/master/csl-citation.json"}</w:instrText>
      </w:r>
      <w:r w:rsidR="0038455B">
        <w:rPr>
          <w:rFonts w:ascii="Calibri" w:hAnsi="Calibri" w:cs="Calibri"/>
          <w:color w:val="000000" w:themeColor="text1"/>
        </w:rPr>
        <w:fldChar w:fldCharType="separate"/>
      </w:r>
      <w:r w:rsidR="00FA06F2" w:rsidRPr="00FA06F2">
        <w:rPr>
          <w:rFonts w:ascii="Calibri" w:hAnsi="Calibri" w:cs="Calibri"/>
          <w:noProof/>
          <w:color w:val="000000" w:themeColor="text1"/>
        </w:rPr>
        <w:t>(52)</w:t>
      </w:r>
      <w:r w:rsidR="0038455B">
        <w:rPr>
          <w:rFonts w:ascii="Calibri" w:hAnsi="Calibri" w:cs="Calibri"/>
          <w:color w:val="000000" w:themeColor="text1"/>
        </w:rPr>
        <w:fldChar w:fldCharType="end"/>
      </w:r>
      <w:r w:rsidR="0038455B">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5046","ISSN":"10970223","abstract":"OBJECTIVE: The objective of this study is to explore the effects of prenatal isolated enlarged cisterna magna (IECM) on postnatal development. METHODS: We followed up 123 fetuses with an enlarged cisterna magna (ECM), who were divided into IECM (group 1) and non-IECM (ECM plus other anomalies, group 2) groups, and compared 60 normal infants with normal fetal ultrasound. We assessed infants postnatally using the Gesell Developmental Schedules. Fetal magnetic resonance imaging, karyotyping, and chromosomal microarray analysis test were offered. RESULTS: The developmental quotients of gross motor and adapting abilities were significantly lower in infants with IECM compared with normal infants (80.81 +/- 3.44 vs 99.20 +/- 4.54 and 98.70 +/- 3.27 vs 100.30 +/- 5.33, respectively), and the depths &gt;=15 mm and 13 to 14.90 mm were associated with significantly lower adapting abilities (P &lt; 0.03 and P &lt; 0.05) compared with the normal (97.16 +/- 2.17 and 98.21 +/- 1.76 vs 100.30 +/- 5.33, respectively), while these scores were still within the borderline range, and the other subtests were not significantly different. Furthermore, the group 2 showed a significantly worse performance in the test. CONCLUSIONS: The outcome of children with IECM may be guarded, especially some subtle deficits in adapting and gross motor abilities. In contrast, the developmental quotients of infants with prenatal non-IECM were lower than that those of normal infants. © 2017 John Wiley &amp; Sons, Ltd. Copyright © 2017 John Wiley &amp; Sons, Ltd.","author":[{"dropping-particle":"","family":"Liu","given":"Zequn","non-dropping-particle":"","parse-names":false,"suffix":""},{"dropping-particle":"","family":"Han","given":"Jin","non-dropping-particle":"","parse-names":false,"suffix":""},{"dropping-particle":"","family":"Fu","given":"Fang","non-dropping-particle":"","parse-names":false,"suffix":""},{"dropping-particle":"","family":"Liu","given":"Juan","non-dropping-particle":"","parse-names":false,"suffix":""},{"dropping-particle":"","family":"Li","given":"Ru","non-dropping-particle":"","parse-names":false,"suffix":""},{"dropping-particle":"","family":"Yang","given":"Xin","non-dropping-particle":"","parse-names":false,"suffix":""},{"dropping-particle":"","family":"Pan","given":"Min","non-dropping-particle":"","parse-names":false,"suffix":""},{"dropping-particle":"","family":"Zhen","given":"Li","non-dropping-particle":"","parse-names":false,"suffix":""},{"dropping-particle":"","family":"Li","given":"Dongzhi","non-dropping-particle":"","parse-names":false,"suffix":""},{"dropping-particle":"","family":"Liao","given":"Can","non-dropping-particle":"","parse-names":false,"suffix":""}],"container-title":"Prenatal Diagnosis","id":"ITEM-1","issue":"6","issued":{"date-parts":[["2017"]]},"page":"575-582","title":"Outcome of isolated enlarged cisterna magna identified in utero: experience at a single medical center in mainland China","type":"article-journal","volume":"37"},"uris":["http://www.mendeley.com/documents/?uuid=a94c6db4-17ac-4d51-84ee-226fabb95823"]}],"mendeley":{"formattedCitation":"(55)","plainTextFormattedCitation":"(55)","previouslyFormattedCitation":"(55)"},"properties":{"noteIndex":0},"schema":"https://github.com/citation-style-language/schema/raw/master/csl-citation.json"}</w:instrText>
      </w:r>
      <w:r w:rsidR="0038455B">
        <w:rPr>
          <w:rFonts w:ascii="Calibri" w:hAnsi="Calibri" w:cs="Calibri"/>
          <w:color w:val="000000" w:themeColor="text1"/>
        </w:rPr>
        <w:fldChar w:fldCharType="separate"/>
      </w:r>
      <w:r w:rsidR="00FA06F2" w:rsidRPr="00FA06F2">
        <w:rPr>
          <w:rFonts w:ascii="Calibri" w:hAnsi="Calibri" w:cs="Calibri"/>
          <w:noProof/>
          <w:color w:val="000000" w:themeColor="text1"/>
        </w:rPr>
        <w:t>(55)</w:t>
      </w:r>
      <w:r w:rsidR="0038455B">
        <w:rPr>
          <w:rFonts w:ascii="Calibri" w:hAnsi="Calibri" w:cs="Calibri"/>
          <w:color w:val="000000" w:themeColor="text1"/>
        </w:rPr>
        <w:fldChar w:fldCharType="end"/>
      </w:r>
      <w:r w:rsidRPr="00566261">
        <w:rPr>
          <w:rFonts w:ascii="Calibri" w:hAnsi="Calibri" w:cs="Calibri"/>
          <w:color w:val="000000" w:themeColor="text1"/>
        </w:rPr>
        <w:t xml:space="preserve"> </w:t>
      </w:r>
      <w:r w:rsidR="00181C69">
        <w:rPr>
          <w:rFonts w:ascii="Calibri" w:hAnsi="Calibri" w:cs="Calibri"/>
          <w:color w:val="000000" w:themeColor="text1"/>
        </w:rPr>
        <w:t xml:space="preserve">with varied developmental </w:t>
      </w:r>
      <w:r w:rsidR="00181C69" w:rsidRPr="00181C69">
        <w:rPr>
          <w:rFonts w:ascii="Calibri" w:hAnsi="Calibri" w:cs="Calibri"/>
          <w:color w:val="000000" w:themeColor="text1"/>
        </w:rPr>
        <w:t>assessments</w:t>
      </w:r>
      <w:r w:rsidR="006D52F9">
        <w:rPr>
          <w:rFonts w:ascii="Calibri" w:hAnsi="Calibri" w:cs="Calibri"/>
          <w:color w:val="000000" w:themeColor="text1"/>
        </w:rPr>
        <w:t>,</w:t>
      </w:r>
      <w:r w:rsidR="00181C69" w:rsidRPr="00181C69">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DOI":"10.1111/j.1469-8749.2010.03760.x","ISSN":"00121622","abstract":"Background/Objectives: There is increasing evidence that premature birth impacts on early brain development. In order to determine which infants require early intervention there is a need for a valid and reliable assessments from the perinatal to postnatal period. To analyse the psychometric properties and clinical utility of published neonatal longitudinal neurobehavioural and neuromotor assessments. Design: Clinimetric Systematic Review Participants and Setting: Teriary Referral Hospital Materials/Methods: Methods: Standardised assessments suitable for preterm infants (i.e. &lt;37 weeks gestation) up to 4 months corrected age, which are discriminative, predictive or evaluative and/or criterion or norm referenced. Exclusion Criteria were those not published in English, nor peer-reviewed, and screening assessments. Databases searched included Medline Advanced, CINAHL and PsycINFO (1996-March 2008). Clinimetric properties were evaluated using a modified Outcome Measures Rating form by two independent reviewers. Results: Nine assessments met criteria. These were the Assessment of Preterm Infants' Behaviour (APIB), the Neonatal Intensive Care Unit Network Neurobehavioural Scale (NNNS), the Test of Infant Motor Performance (TIMP), Prechtl's Assessment of General Movements (GM's), the Neurobehavioural Assessment of the Preterm Infant (NAPI), the Einstein Neonatal Neurobehavioural Scale (ENNAS), the Dubowitz Neurological Assessment of the Preterm and Full-term Infant, the Neuromotor Behavioural Assessment (NMBA) and the Brazelton Neonatal Behavioural Assessment Scale (BNBAS). The primary purposes included prediction (TIMP, GM's, Dubowitz) discimination (all assessments) and evaluation of change (NBAS, NNNS, TIMP, GM's, NAPI, Dubowitz, APIB). Most assessments demonstrated moderate to strong content validity. Construct validity was not reported for the NBAS, Dubowitz, NNNS or the NMBA. The APIB demonstrated strong concurrent validity with EEG and MRI, the NAPI with the ENNAS and the GM's and ENNAS with neurological exams. Interrater reliability was demonstrated in all the tests except the NMBA and ranged from strong in the APIB, ENNAS (r=0.97) to moderate in the NAPI (r=0.67-0.97). Intra-rater reliability was only provided in the TIMP ICC 0.98-0.99 and GM'S K&gt;0.84. Test-retest reliability was demonstrated in the NNNS (r =0.30-0.44), the APIB, and the NAPI (r =0.41-0.85). Clinical utility was highly variable for administrative burden, ease of scoring, interpretabil…","author":[{"dropping-particle":"","family":"Noble Y.","given":"Boyd R.N.","non-dropping-particle":"","parse-names":false,"suffix":""}],"container-title":"Developmental Medicine and Child Neurology","id":"ITEM-1","issued":{"date-parts":[["2009"]]},"title":"The clinimetric properties of neonatal neurobehavioural assessments for the premature infant up to 4 months: A systematic review","type":"article-journal"},"uris":["http://www.mendeley.com/documents/?uuid=1650262d-c3e0-4b8f-8d7b-f909a13d5d74"]}],"mendeley":{"formattedCitation":"(87)","plainTextFormattedCitation":"(87)","previouslyFormattedCitation":"(87)"},"properties":{"noteIndex":0},"schema":"https://github.com/citation-style-language/schema/raw/master/csl-citation.json"}</w:instrText>
      </w:r>
      <w:r w:rsidR="00181C69" w:rsidRPr="00181C69">
        <w:rPr>
          <w:rFonts w:ascii="Calibri" w:hAnsi="Calibri" w:cs="Calibri"/>
          <w:color w:val="000000" w:themeColor="text1"/>
        </w:rPr>
        <w:fldChar w:fldCharType="separate"/>
      </w:r>
      <w:r w:rsidR="0081285F" w:rsidRPr="0081285F">
        <w:rPr>
          <w:rFonts w:ascii="Calibri" w:hAnsi="Calibri" w:cs="Calibri"/>
          <w:noProof/>
          <w:color w:val="000000" w:themeColor="text1"/>
        </w:rPr>
        <w:t>(87)</w:t>
      </w:r>
      <w:r w:rsidR="00181C69" w:rsidRPr="00181C69">
        <w:rPr>
          <w:rFonts w:ascii="Calibri" w:hAnsi="Calibri" w:cs="Calibri"/>
          <w:color w:val="000000" w:themeColor="text1"/>
        </w:rPr>
        <w:fldChar w:fldCharType="end"/>
      </w:r>
      <w:r w:rsidR="00181C69" w:rsidRPr="00181C69">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DOI":"10.1007/BF00913694","ISSN":"00910627","abstract":"Describes the normative studies of infant development begun by A. Gesell in 1919. Gesell took a longitudinal series of motion pictures of 107 infants from birth to 56 wks and again at 18, 24, 36, 48, 60, and 72 mos and, for some Ss, at 10 yrs. The movies were supplemented by observers' notes and mothers' observations recorded on schedules. Four types of behavior were recorded: motor, language, adaptive (e.g., eye-hand coordination, handling objects), and personal-social. An explanation of the standardized scoring and interpretation methods used in the schedules is given, Gesell's theories of infant development as applied in his work are discussed, and the results of various factor-analytic studies of the schedules are considered. (18 ref) (PsycINFO Database Record (c) 2016 APA, all rights reserved)","author":[{"dropping-particle":"","family":"Ball","given":"Rachel S.","non-dropping-particle":"","parse-names":false,"suffix":""}],"container-title":"Journal of Abnormal Child Psychology","id":"ITEM-1","issue":"3","issued":{"date-parts":[["1977"]]},"page":"233-239","title":"The Gesell developmental schedules: Arnold Gesell (1880-1961)","type":"article-journal","volume":"5"},"uris":["http://www.mendeley.com/documents/?uuid=0107a3fb-3156-4044-a4d7-8817f9f62b6f"]}],"mendeley":{"formattedCitation":"(88)","plainTextFormattedCitation":"(88)","previouslyFormattedCitation":"(88)"},"properties":{"noteIndex":0},"schema":"https://github.com/citation-style-language/schema/raw/master/csl-citation.json"}</w:instrText>
      </w:r>
      <w:r w:rsidR="00181C69" w:rsidRPr="00181C69">
        <w:rPr>
          <w:rFonts w:ascii="Calibri" w:hAnsi="Calibri" w:cs="Calibri"/>
          <w:color w:val="000000" w:themeColor="text1"/>
        </w:rPr>
        <w:fldChar w:fldCharType="separate"/>
      </w:r>
      <w:r w:rsidR="0081285F" w:rsidRPr="0081285F">
        <w:rPr>
          <w:rFonts w:ascii="Calibri" w:hAnsi="Calibri" w:cs="Calibri"/>
          <w:noProof/>
          <w:color w:val="000000" w:themeColor="text1"/>
        </w:rPr>
        <w:t>(88)</w:t>
      </w:r>
      <w:r w:rsidR="00181C69" w:rsidRPr="00181C69">
        <w:rPr>
          <w:rFonts w:ascii="Calibri" w:hAnsi="Calibri" w:cs="Calibri"/>
          <w:color w:val="000000" w:themeColor="text1"/>
        </w:rPr>
        <w:fldChar w:fldCharType="end"/>
      </w:r>
      <w:r w:rsidR="00181C69" w:rsidRPr="00181C69">
        <w:rPr>
          <w:rFonts w:ascii="Calibri" w:hAnsi="Calibri" w:cs="Calibri"/>
          <w:color w:val="000000" w:themeColor="text1"/>
        </w:rPr>
        <w:fldChar w:fldCharType="begin" w:fldLock="1"/>
      </w:r>
      <w:r w:rsidR="0081285F">
        <w:rPr>
          <w:rFonts w:ascii="Calibri" w:hAnsi="Calibri" w:cs="Calibri"/>
          <w:color w:val="000000" w:themeColor="text1"/>
        </w:rPr>
        <w:instrText>ADDIN CSL_CITATION {"citationItems":[{"id":"ITEM-1","itemData":{"author":[{"dropping-particle":"","family":"Newborg","given":"J","non-dropping-particle":"","parse-names":false,"suffix":""}],"edition":"2nd","id":"ITEM-1","issued":{"date-parts":[["2005"]]},"publisher":"Riverside Publishing","publisher-place":"Itasca, IL","title":"Battelle developmental inventory","type":"book"},"uris":["http://www.mendeley.com/documents/?uuid=0c5c3b73-9dcb-4c5c-b876-42b6fa4154c4"]}],"mendeley":{"formattedCitation":"(89)","plainTextFormattedCitation":"(89)","previouslyFormattedCitation":"(89)"},"properties":{"noteIndex":0},"schema":"https://github.com/citation-style-language/schema/raw/master/csl-citation.json"}</w:instrText>
      </w:r>
      <w:r w:rsidR="00181C69" w:rsidRPr="00181C69">
        <w:rPr>
          <w:rFonts w:ascii="Calibri" w:hAnsi="Calibri" w:cs="Calibri"/>
          <w:color w:val="000000" w:themeColor="text1"/>
        </w:rPr>
        <w:fldChar w:fldCharType="separate"/>
      </w:r>
      <w:r w:rsidR="0081285F" w:rsidRPr="0081285F">
        <w:rPr>
          <w:rFonts w:ascii="Calibri" w:hAnsi="Calibri" w:cs="Calibri"/>
          <w:noProof/>
          <w:color w:val="000000" w:themeColor="text1"/>
        </w:rPr>
        <w:t>(89)</w:t>
      </w:r>
      <w:r w:rsidR="00181C69" w:rsidRPr="00181C69">
        <w:rPr>
          <w:rFonts w:ascii="Calibri" w:hAnsi="Calibri" w:cs="Calibri"/>
          <w:color w:val="000000" w:themeColor="text1"/>
        </w:rPr>
        <w:fldChar w:fldCharType="end"/>
      </w:r>
      <w:r w:rsidR="00181C69">
        <w:rPr>
          <w:rFonts w:ascii="Calibri" w:hAnsi="Calibri" w:cs="Calibri"/>
          <w:color w:val="000000" w:themeColor="text1"/>
        </w:rPr>
        <w:t xml:space="preserve"> </w:t>
      </w:r>
      <w:r w:rsidR="006D52F9">
        <w:rPr>
          <w:rFonts w:ascii="Calibri" w:hAnsi="Calibri" w:cs="Calibri"/>
          <w:color w:val="000000" w:themeColor="text1"/>
        </w:rPr>
        <w:t>with the remaining four</w:t>
      </w:r>
      <w:r w:rsidRPr="00566261">
        <w:rPr>
          <w:rFonts w:ascii="Calibri" w:hAnsi="Calibri" w:cs="Calibri"/>
          <w:color w:val="000000" w:themeColor="text1"/>
        </w:rPr>
        <w:t xml:space="preserve"> </w:t>
      </w:r>
      <w:r w:rsidR="006D52F9">
        <w:rPr>
          <w:rFonts w:ascii="Calibri" w:hAnsi="Calibri" w:cs="Calibri"/>
          <w:color w:val="000000" w:themeColor="text1"/>
        </w:rPr>
        <w:t>examining</w:t>
      </w:r>
      <w:r w:rsidRPr="00566261">
        <w:rPr>
          <w:rFonts w:ascii="Calibri" w:hAnsi="Calibri" w:cs="Calibri"/>
          <w:color w:val="000000" w:themeColor="text1"/>
        </w:rPr>
        <w:t xml:space="preserve"> outcome in relation </w:t>
      </w:r>
      <w:r w:rsidR="006D52F9">
        <w:rPr>
          <w:rFonts w:ascii="Calibri" w:hAnsi="Calibri" w:cs="Calibri"/>
          <w:color w:val="000000" w:themeColor="text1"/>
        </w:rPr>
        <w:t>to specific</w:t>
      </w:r>
      <w:r w:rsidRPr="00566261">
        <w:rPr>
          <w:rFonts w:ascii="Calibri" w:hAnsi="Calibri" w:cs="Calibri"/>
          <w:color w:val="000000" w:themeColor="text1"/>
        </w:rPr>
        <w:t xml:space="preserve"> diagnoses</w:t>
      </w:r>
      <w:r w:rsidR="009043A0" w:rsidRPr="00566261">
        <w:rPr>
          <w:rFonts w:ascii="Calibri" w:hAnsi="Calibri" w:cs="Calibri"/>
          <w:color w:val="000000" w:themeColor="text1"/>
        </w:rPr>
        <w:t>,</w:t>
      </w:r>
      <w:r w:rsidR="009043A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7/s12311-013-0470-2","ISSN":"14734222","abstract":"Fetal magnetic resonance imaging (MRI) is now routinely used to further investigate cerebellar malformations detected with ultrasound. However, the lack of 2D and 3D biometrics in the current literature hinders the detailed characterisation and classification of cerebellar anomalies. The main objectives of this fetal neuroimaging study were to provide normal posterior fossa growth trajectories during the second and third trimesters of pregnancy via semi-automatic segmentation of reconstructed fetal brain MR images and to assess common cerebellar malformations in comparison with the reference data. Using a 1.5-T MRI scanner, 143 MR images were obtained from 79 normal control and 53 fetuses with posterior fossa abnormalities that were grouped according to the severity of diagnosis on visual MRI inspections. All quantifications were performed on volumetric datasets, and supplemental outcome information was collected from the surviving infants. Normal growth trajectories of total brain, cerebellar, vermis, pons and fourth ventricle volumes showed significant correlations with 2D measurements and increased in second-order polynomial trends across gestation (Pearson r, p &lt; 0.05). Comparison of normal controls to five abnormal cerebellum subgroups depicted significant alterations in volumes that could not be detected exclusively with 2D analysis (MANCOVA, p &lt; 0.05). There were 15 terminations of pregnancy, 8 neonatal deaths, and a spectrum of genetic and neurodevelopmental outcomes in the assessed 24 children with cerebellar abnormalities. The given posterior fossa biometrics enhance the delineation of normal and abnormal cerebellar phenotypes on fetal MRI and confirm the advantages of utilizing advanced neuroimaging tools in clinical fetal research.","author":[{"dropping-particle":"","family":"Vatansever","given":"Deniz","non-dropping-particle":"","parse-names":false,"suffix":""},{"dropping-particle":"","family":"Kyriakopoulou","given":"Vanessa","non-dropping-particle":"","parse-names":false,"suffix":""},{"dropping-particle":"","family":"Allsop","given":"Joanna M.","non-dropping-particle":"","parse-names":false,"suffix":""},{"dropping-particle":"","family":"Fox","given":"Matthew","non-dropping-particle":"","parse-names":false,"suffix":""},{"dropping-particle":"","family":"Chew","given":"Andrew","non-dropping-particle":"","parse-names":false,"suffix":""},{"dropping-particle":"V.","family":"Hajnal","given":"Joseph","non-dropping-particle":"","parse-names":false,"suffix":""},{"dropping-particle":"","family":"Rutherford","given":"Mary A.","non-dropping-particle":"","parse-names":false,"suffix":""}],"container-title":"Cerebellum","id":"ITEM-1","issue":"5","issued":{"date-parts":[["2013"]]},"page":"632-644","title":"Multidimensional analysis of fetal posterior fossa in health and disease","type":"article-journal","volume":"12"},"uris":["http://www.mendeley.com/documents/?uuid=0642e11f-f7f3-4ebb-bcfe-e7a5f66acdaf"]}],"mendeley":{"formattedCitation":"(39)","plainTextFormattedCitation":"(39)","previouslyFormattedCitation":"(39)"},"properties":{"noteIndex":0},"schema":"https://github.com/citation-style-language/schema/raw/master/csl-citation.json"}</w:instrText>
      </w:r>
      <w:r w:rsidR="009043A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9)</w:t>
      </w:r>
      <w:r w:rsidR="009043A0" w:rsidRPr="00566261">
        <w:rPr>
          <w:rFonts w:ascii="Calibri" w:hAnsi="Calibri" w:cs="Calibri"/>
          <w:color w:val="000000" w:themeColor="text1"/>
        </w:rPr>
        <w:fldChar w:fldCharType="end"/>
      </w:r>
      <w:r w:rsidR="009043A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http://dx.doi.org/10.1007/s00381-018-3912-9","ISSN":"1433-0350","abstract":"OBJECTIVE: Posterior Fossa (PF) and vermain developmental anomalies include a wide spectrum of conditions. Improvement in neurosonography and fetal MRI made prenatal diagnosis of these findings facile; however, prenatal counseling is still challenging. The main objective of our study was to evaluate the neurodevelopmental outcome of children suspected to present with abnormal isolated vermis development during fetal life. MATERIAL-METHODS: We retrospectively collected data from the OB-GYN US &amp; Pediatric Radiology Units, between 2000-2017, of patients referred due to suspected Posterior fossa &amp; vermian anomalies. In 79, the anomaly was considered isolated; 15 of them were loss to follow up and 26 underwent TOP (termination of pregnancy). The remaining 38 were contacted but 3 were excluded since their fetuses were diagnosed with genetic syndromes. Twenty four of these fetuses were diagnosed as having a Blakes 'pouch cyst and two with arachnoid cysts (Group 1); the remaining 9 had an isolated vermian abnormality (Group 2). The structures of the posterior fossa (PF) was assessed quantitatively by measuring Vermis length/width, Pons diameter, Transverse cerebellar diameter (TCD), Lateral ventricles, Brainstem vermis &amp; Brainstem tentorium angles. The Festigium &amp; Primary fissure were grossly evaluated as normal or abnormal. Neuro developmental evaluation was conducted using the Vineland-II questionnaire. RESULTS: Children in Group 2 showed significantly low scores in the questionnaires domain and subdomains, predominantly in the social and communication skills. This group demonstrated significantly more developmental difficulties and ADHD, even when compared to the general population. In fetuses with either Blake's pouch cysts or isolated vermain abnormality, there was no differences in the degree of angulation of the brainstem/vermian angle. CONCLUSION: Defining a \"pure\" vermian abnormality in the fetus, with small vermis, and abnormal configuration (abnormal primary fissure and festigium) are the most important factors for neurological outcome.","author":[{"dropping-particle":"","family":"Ben-Sira","given":"Liat","non-dropping-particle":"","parse-names":false,"suffix":""},{"dropping-particle":"","family":"Shperling","given":"Raz","non-dropping-particle":"","parse-names":false,"suffix":""},{"dropping-particle":"","family":"Malinger","given":"Gustavo","non-dropping-particle":"","parse-names":false,"suffix":""}],"container-title":"Child's Nervous System","id":"ITEM-1","issue":"10","issued":{"date-parts":[["2018"]]},"page":"2027","title":"Developmental Outcome in fetuses diagnosed with Isolated Vermis abnormality","type":"article-journal","volume":"34"},"uris":["http://www.mendeley.com/documents/?uuid=477fa807-ceb7-4d64-a037-25e70ca3b1ae"]}],"mendeley":{"formattedCitation":"(59)","plainTextFormattedCitation":"(59)","previouslyFormattedCitation":"(59)"},"properties":{"noteIndex":0},"schema":"https://github.com/citation-style-language/schema/raw/master/csl-citation.json"}</w:instrText>
      </w:r>
      <w:r w:rsidR="009043A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59)</w:t>
      </w:r>
      <w:r w:rsidR="009043A0" w:rsidRPr="00566261">
        <w:rPr>
          <w:rFonts w:ascii="Calibri" w:hAnsi="Calibri" w:cs="Calibri"/>
          <w:color w:val="000000" w:themeColor="text1"/>
        </w:rPr>
        <w:fldChar w:fldCharType="end"/>
      </w:r>
      <w:r w:rsidR="009043A0" w:rsidRPr="00566261">
        <w:rPr>
          <w:rFonts w:ascii="Calibri" w:hAnsi="Calibri" w:cs="Calibri"/>
          <w:color w:val="000000" w:themeColor="text1"/>
        </w:rPr>
        <w:t xml:space="preserve"> or describing the range of outcomes </w:t>
      </w:r>
      <w:r w:rsidR="006D52F9">
        <w:rPr>
          <w:rFonts w:ascii="Calibri" w:hAnsi="Calibri" w:cs="Calibri"/>
          <w:color w:val="000000" w:themeColor="text1"/>
        </w:rPr>
        <w:t>seen</w:t>
      </w:r>
      <w:r w:rsidR="009043A0" w:rsidRPr="00566261">
        <w:rPr>
          <w:rFonts w:ascii="Calibri" w:hAnsi="Calibri" w:cs="Calibri"/>
          <w:color w:val="000000" w:themeColor="text1"/>
        </w:rPr>
        <w:t>.</w:t>
      </w:r>
      <w:r w:rsidR="009043A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3828","ISSN":"01973851","abstract":"Objective: The purpose of this article is to improve prenatal imaging diagnosis and counselling for cases of 'isolated' Dandy-Walker malformation (DWM) in the light of recent literature, which has demonstrated a potential good clinical and intellectual outcome of fetuses presenting with DWM characterised by partial vermian agenesis (identification of two fissures and three lobes) and absence of associated anatomical anomalies. Methods: This is a retrospective observational study of six consecutive prenatal cystic posterior fossa malformations, diagnosed as DWM, encountered in a national reference centre for posterior fossa malformations over a 2-year period. Results: In all cases, DWM was diagnosed as isolated (without any associated central nervous system or extra-central nervous system malformations and normal standard karyotype). Despite good-quality imaging, including fetal magnetic resonance imaging (MRI), prenatal analysis of the vermis was impossible because of limited identification of fissuration and lobulation. In three cases, a cytogenetic anomaly was found, including 6p subtelomeric deletion (n=2) and partial 4qter deletion associated with partial 7p trisomy (n=1). One fetus with 6p deletion was terminated. In four of the five postnatal cases, MRI confirmed the diagnosis of DWM but provided only limited information for vermian analysis. In one case, postnatal MRI showed a large Blake's pouch cyst with rotated but complete vermis associated with a marked mass effect on the distal part of the tentorium. Of the four babies born with postnatal diagnosis of DWM, all required ventriculoperitoneal shunting because of early postnatal hydrocephalus. Conclusion: When fetal MRI is necessary to exclude additional cerebral lesions in the diagnosis of DWM, we highlight the inaccuracy of magnetic resonance for anatomi cal analysis of the vermis. We also emphasise the potential high incidence of subtelomeric anomalies in isolated DWM, especially 6p deletion. In the postnatal period, paediatricians should look for postnatal hydrocephalus even if the ventricular size is normal or slightly dilated on prenatal imaging. © 2012 John Wiley  &amp;  Sons, Ltd.","author":[{"dropping-particle":"","family":"Guibaud","given":"Laurent","non-dropping-particle":"","parse-names":false,"suffix":""},{"dropping-particle":"","family":"Larroque","given":"Anne","non-dropping-particle":"","parse-names":false,"suffix":""},{"dropping-particle":"","family":"Ville","given":"Dorothée","non-dropping-particle":"","parse-names":false,"suffix":""},{"dropping-particle":"","family":"Sanlaville","given":"Damien","non-dropping-particle":"","parse-names":false,"suffix":""},{"dropping-particle":"","family":"Till","given":"Marianne","non-dropping-particle":"","parse-names":false,"suffix":""},{"dropping-particle":"","family":"Gaucherand","given":"Pascal","non-dropping-particle":"","parse-names":false,"suffix":""},{"dropping-particle":"","family":"Pracros","given":"Jean Pierre","non-dropping-particle":"","parse-names":false,"suffix":""},{"dropping-particle":"","family":"Portes","given":"Vincent","non-dropping-particle":"Des","parse-names":false,"suffix":""}],"container-title":"Prenatal Diagnosis","id":"ITEM-1","issue":"2","issued":{"date-parts":[["2012"]]},"page":"185-193","title":"Prenatal diagnosis of 'isolated' Dandy-Walker malformation: Imaging findings and prenatal counselling","type":"article-journal","volume":"32"},"uris":["http://www.mendeley.com/documents/?uuid=f8ebb403-4cd6-4ea2-bf59-ada6a98dac49"]}],"mendeley":{"formattedCitation":"(34)","plainTextFormattedCitation":"(34)","previouslyFormattedCitation":"(34)"},"properties":{"noteIndex":0},"schema":"https://github.com/citation-style-language/schema/raw/master/csl-citation.json"}</w:instrText>
      </w:r>
      <w:r w:rsidR="009043A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34)</w:t>
      </w:r>
      <w:r w:rsidR="009043A0" w:rsidRPr="00566261">
        <w:rPr>
          <w:rFonts w:ascii="Calibri" w:hAnsi="Calibri" w:cs="Calibri"/>
          <w:color w:val="000000" w:themeColor="text1"/>
        </w:rPr>
        <w:fldChar w:fldCharType="end"/>
      </w:r>
      <w:r w:rsidR="009043A0" w:rsidRPr="00566261">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uog.13217","ISSN":"14690705","abstract":"OBJECTIVE: To define imaging patterns of unilateral cerebellar hypoplasia (UCH), discuss possible physiopathological mechanisms, and underline the aetiology and prognosis associated with these lesions.\\n\\nMATERIAL AND METHODS: Retrospective study of 26 foetuses with asymmetric cerebellar hemispheres.\\n\\nRESULTS: Our series could be divided into two groups according to imaging follow-up. In the first group (8/26), the progression of imaging features, echogenic cerebellar changes and/or hyposignal in T2*-weighted images were highly suggestive of ischaemic/haemorrhagic insult. In the second group (18/26), imaging features remain constant during follow up; UCH was associated with abnormal foliation in three proven cases of clastic lesions, a cystic lesion was noted in three cases of PHACE syndrome and in the remaining cases, UCH was constant without imaging pattern typical of haemorrhage. Of the 24 living infants investigated, neurological complications were identified in 1/7 (mean 46 months) patients in Group 1 and 6/16 (mean 35 months) patients in Group 2 (follow-up data was not available for one infant). The surface loss of cerebellar hemisphere was &gt; 50% in 19/24 foetuses and the vermis clearly appeared normal in 19/24. Predisposing factors for foetal vascular insult were identified in eight cases and included alcohol addiction, diabetes mellitus, congenital CMV infection and pathological placenta with thrombotic vasculopathy and infarctions.\\n\\nCONCLUSION: UCH is defined as a focal lesion of the cerebellum that may be secondary to either haemorrhage or/and ischaemic insult, suggesting a clastic origin, particularly when imaging follow-up reveals changes over time. UCH may also be a clue for prenatal diagnosis of PHACE syndrome. The surface loss of cerebellar hemisphere does not correlate with poor prognosis, and UCH with normal vermis is often associated with normal outcome.","author":[{"dropping-particle":"","family":"Massoud","given":"M.","non-dropping-particle":"","parse-names":false,"suffix":""},{"dropping-particle":"","family":"Cagneaux","given":"M.","non-dropping-particle":"","parse-names":false,"suffix":""},{"dropping-particle":"","family":"Garel","given":"C.","non-dropping-particle":"","parse-names":false,"suffix":""},{"dropping-particle":"","family":"Varene","given":"N.","non-dropping-particle":"","parse-names":false,"suffix":""},{"dropping-particle":"","family":"Moutard","given":"M. L.","non-dropping-particle":"","parse-names":false,"suffix":""},{"dropping-particle":"","family":"Billette","given":"T.","non-dropping-particle":"","parse-names":false,"suffix":""},{"dropping-particle":"","family":"Benezit","given":"A.","non-dropping-particle":"","parse-names":false,"suffix":""},{"dropping-particle":"","family":"Rougeot","given":"C.","non-dropping-particle":"","parse-names":false,"suffix":""},{"dropping-particle":"","family":"Jouannic","given":"J. M.","non-dropping-particle":"","parse-names":false,"suffix":""},{"dropping-particle":"","family":"Massardier","given":"J.","non-dropping-particle":"","parse-names":false,"suffix":""},{"dropping-particle":"","family":"Gaucherand","given":"P.","non-dropping-particle":"","parse-names":false,"suffix":""},{"dropping-particle":"","family":"Desportes","given":"V.","non-dropping-particle":"","parse-names":false,"suffix":""},{"dropping-particle":"","family":"Guibaud","given":"L.","non-dropping-particle":"","parse-names":false,"suffix":""}],"container-title":"Ultrasound in Obstetrics and Gynecology","id":"ITEM-1","issue":"4","issued":{"date-parts":[["2014"]]},"page":"447-454","title":"Prenatal unilateral cerebellar hypoplasia in a series of 26 cases: Significance and implications for prenatal diagnosis","type":"article-journal","volume":"44"},"uris":["http://www.mendeley.com/documents/?uuid=e729a649-448b-45da-8cd1-bec30da15d7b"]}],"mendeley":{"formattedCitation":"(41)","plainTextFormattedCitation":"(41)","previouslyFormattedCitation":"(41)"},"properties":{"noteIndex":0},"schema":"https://github.com/citation-style-language/schema/raw/master/csl-citation.json"}</w:instrText>
      </w:r>
      <w:r w:rsidR="009043A0" w:rsidRPr="00566261">
        <w:rPr>
          <w:rFonts w:ascii="Calibri" w:hAnsi="Calibri" w:cs="Calibri"/>
          <w:color w:val="000000" w:themeColor="text1"/>
        </w:rPr>
        <w:fldChar w:fldCharType="separate"/>
      </w:r>
      <w:r w:rsidR="00FA06F2" w:rsidRPr="00FA06F2">
        <w:rPr>
          <w:rFonts w:ascii="Calibri" w:hAnsi="Calibri" w:cs="Calibri"/>
          <w:noProof/>
          <w:color w:val="000000" w:themeColor="text1"/>
        </w:rPr>
        <w:t>(41)</w:t>
      </w:r>
      <w:r w:rsidR="009043A0" w:rsidRPr="00566261">
        <w:rPr>
          <w:rFonts w:ascii="Calibri" w:hAnsi="Calibri" w:cs="Calibri"/>
          <w:color w:val="000000" w:themeColor="text1"/>
        </w:rPr>
        <w:fldChar w:fldCharType="end"/>
      </w:r>
      <w:r w:rsidR="0039261B" w:rsidRPr="00566261">
        <w:rPr>
          <w:rFonts w:ascii="Calibri" w:hAnsi="Calibri" w:cs="Calibri"/>
          <w:color w:val="000000" w:themeColor="text1"/>
        </w:rPr>
        <w:t xml:space="preserve"> </w:t>
      </w:r>
      <w:r w:rsidR="00DE4F28">
        <w:rPr>
          <w:rFonts w:ascii="Calibri" w:hAnsi="Calibri" w:cs="Calibri"/>
          <w:color w:val="000000" w:themeColor="text1"/>
        </w:rPr>
        <w:t>8 measurements correlate</w:t>
      </w:r>
      <w:r w:rsidR="00626763">
        <w:rPr>
          <w:rFonts w:ascii="Calibri" w:hAnsi="Calibri" w:cs="Calibri"/>
          <w:color w:val="000000" w:themeColor="text1"/>
        </w:rPr>
        <w:t>d</w:t>
      </w:r>
      <w:r w:rsidR="00DE4F28">
        <w:rPr>
          <w:rFonts w:ascii="Calibri" w:hAnsi="Calibri" w:cs="Calibri"/>
          <w:color w:val="000000" w:themeColor="text1"/>
        </w:rPr>
        <w:t xml:space="preserve"> with outcome, and only 3 of these in the context of PFA</w:t>
      </w:r>
      <w:r w:rsidR="004729A1">
        <w:rPr>
          <w:rFonts w:ascii="Calibri" w:hAnsi="Calibri" w:cs="Calibri"/>
          <w:color w:val="000000" w:themeColor="text1"/>
        </w:rPr>
        <w:t>s</w:t>
      </w:r>
      <w:r w:rsidR="00DE4F28">
        <w:rPr>
          <w:rFonts w:ascii="Calibri" w:hAnsi="Calibri" w:cs="Calibri"/>
          <w:color w:val="000000" w:themeColor="text1"/>
        </w:rPr>
        <w:t xml:space="preserve"> – vermis </w:t>
      </w:r>
      <w:r w:rsidR="006D294D">
        <w:rPr>
          <w:rFonts w:ascii="Calibri" w:hAnsi="Calibri" w:cs="Calibri"/>
          <w:color w:val="000000" w:themeColor="text1"/>
        </w:rPr>
        <w:t>craniocaudal diameter</w:t>
      </w:r>
      <w:r w:rsidR="00DE4F28">
        <w:rPr>
          <w:rFonts w:ascii="Calibri" w:hAnsi="Calibri" w:cs="Calibri"/>
          <w:color w:val="000000" w:themeColor="text1"/>
        </w:rPr>
        <w:t xml:space="preserve">, </w:t>
      </w:r>
      <w:r w:rsidR="006D294D">
        <w:rPr>
          <w:rFonts w:ascii="Calibri" w:hAnsi="Calibri" w:cs="Calibri"/>
          <w:color w:val="000000" w:themeColor="text1"/>
        </w:rPr>
        <w:t>IVD</w:t>
      </w:r>
      <w:r w:rsidR="00DE4F28">
        <w:rPr>
          <w:rFonts w:ascii="Calibri" w:hAnsi="Calibri" w:cs="Calibri"/>
          <w:color w:val="000000" w:themeColor="text1"/>
        </w:rPr>
        <w:t xml:space="preserve">, and </w:t>
      </w:r>
      <w:r w:rsidR="006D294D">
        <w:rPr>
          <w:rFonts w:ascii="Calibri" w:hAnsi="Calibri" w:cs="Calibri"/>
          <w:color w:val="000000" w:themeColor="text1"/>
        </w:rPr>
        <w:t>CM</w:t>
      </w:r>
      <w:r w:rsidR="00DE4F28">
        <w:rPr>
          <w:rFonts w:ascii="Calibri" w:hAnsi="Calibri" w:cs="Calibri"/>
          <w:color w:val="000000" w:themeColor="text1"/>
        </w:rPr>
        <w:t xml:space="preserve"> dept</w:t>
      </w:r>
      <w:r w:rsidR="004729A1">
        <w:rPr>
          <w:rFonts w:ascii="Calibri" w:hAnsi="Calibri" w:cs="Calibri"/>
          <w:color w:val="000000" w:themeColor="text1"/>
        </w:rPr>
        <w:t xml:space="preserve">h. </w:t>
      </w:r>
      <w:r w:rsidR="00AF077C">
        <w:rPr>
          <w:rFonts w:ascii="Calibri" w:hAnsi="Calibri" w:cs="Calibri"/>
          <w:color w:val="000000" w:themeColor="text1"/>
        </w:rPr>
        <w:t>Only the latter was from a study showing a specific link between a PFA, enlarged cisterna magna, with outcome.</w:t>
      </w:r>
      <w:r w:rsidR="00AF077C">
        <w:rPr>
          <w:rFonts w:ascii="Calibri" w:hAnsi="Calibri" w:cs="Calibri"/>
          <w:color w:val="000000" w:themeColor="text1"/>
        </w:rPr>
        <w:fldChar w:fldCharType="begin" w:fldLock="1"/>
      </w:r>
      <w:r w:rsidR="007F1B5A">
        <w:rPr>
          <w:rFonts w:ascii="Calibri" w:hAnsi="Calibri" w:cs="Calibri"/>
          <w:color w:val="000000" w:themeColor="text1"/>
        </w:rPr>
        <w:instrText>ADDIN CSL_CITATION {"citationItems":[{"id":"ITEM-1","itemData":{"DOI":"10.1002/pd.5046","ISSN":"10970223","abstract":"OBJECTIVE: The objective of this study is to explore the effects of prenatal isolated enlarged cisterna magna (IECM) on postnatal development. METHODS: We followed up 123 fetuses with an enlarged cisterna magna (ECM), who were divided into IECM (group 1) and non-IECM (ECM plus other anomalies, group 2) groups, and compared 60 normal infants with normal fetal ultrasound. We assessed infants postnatally using the Gesell Developmental Schedules. Fetal magnetic resonance imaging, karyotyping, and chromosomal microarray analysis test were offered. RESULTS: The developmental quotients of gross motor and adapting abilities were significantly lower in infants with IECM compared with normal infants (80.81 +/- 3.44 vs 99.20 +/- 4.54 and 98.70 +/- 3.27 vs 100.30 +/- 5.33, respectively), and the depths &gt;=15 mm and 13 to 14.90 mm were associated with significantly lower adapting abilities (P &lt; 0.03 and P &lt; 0.05) compared with the normal (97.16 +/- 2.17 and 98.21 +/- 1.76 vs 100.30 +/- 5.33, respectively), while these scores were still within the borderline range, and the other subtests were not significantly different. Furthermore, the group 2 showed a significantly worse performance in the test. CONCLUSIONS: The outcome of children with IECM may be guarded, especially some subtle deficits in adapting and gross motor abilities. In contrast, the developmental quotients of infants with prenatal non-IECM were lower than that those of normal infants. © 2017 John Wiley &amp; Sons, Ltd. Copyright © 2017 John Wiley &amp; Sons, Ltd.","author":[{"dropping-particle":"","family":"Liu","given":"Zequn","non-dropping-particle":"","parse-names":false,"suffix":""},{"dropping-particle":"","family":"Han","given":"Jin","non-dropping-particle":"","parse-names":false,"suffix":""},{"dropping-particle":"","family":"Fu","given":"Fang","non-dropping-particle":"","parse-names":false,"suffix":""},{"dropping-particle":"","family":"Liu","given":"Juan","non-dropping-particle":"","parse-names":false,"suffix":""},{"dropping-particle":"","family":"Li","given":"Ru","non-dropping-particle":"","parse-names":false,"suffix":""},{"dropping-particle":"","family":"Yang","given":"Xin","non-dropping-particle":"","parse-names":false,"suffix":""},{"dropping-particle":"","family":"Pan","given":"Min","non-dropping-particle":"","parse-names":false,"suffix":""},{"dropping-particle":"","family":"Zhen","given":"Li","non-dropping-particle":"","parse-names":false,"suffix":""},{"dropping-particle":"","family":"Li","given":"Dongzhi","non-dropping-particle":"","parse-names":false,"suffix":""},{"dropping-particle":"","family":"Liao","given":"Can","non-dropping-particle":"","parse-names":false,"suffix":""}],"container-title":"Prenatal Diagnosis","id":"ITEM-1","issue":"6","issued":{"date-parts":[["2017"]]},"page":"575-582","title":"Outcome of isolated enlarged cisterna magna identified in utero: experience at a single medical center in mainland China","type":"article-journal","volume":"37"},"uris":["http://www.mendeley.com/documents/?uuid=a94c6db4-17ac-4d51-84ee-226fabb95823"]}],"mendeley":{"formattedCitation":"(55)","plainTextFormattedCitation":"(55)","previouslyFormattedCitation":"(55)"},"properties":{"noteIndex":0},"schema":"https://github.com/citation-style-language/schema/raw/master/csl-citation.json"}</w:instrText>
      </w:r>
      <w:r w:rsidR="00AF077C">
        <w:rPr>
          <w:rFonts w:ascii="Calibri" w:hAnsi="Calibri" w:cs="Calibri"/>
          <w:color w:val="000000" w:themeColor="text1"/>
        </w:rPr>
        <w:fldChar w:fldCharType="separate"/>
      </w:r>
      <w:r w:rsidR="00FA06F2" w:rsidRPr="00FA06F2">
        <w:rPr>
          <w:rFonts w:ascii="Calibri" w:hAnsi="Calibri" w:cs="Calibri"/>
          <w:noProof/>
          <w:color w:val="000000" w:themeColor="text1"/>
        </w:rPr>
        <w:t>(55)</w:t>
      </w:r>
      <w:r w:rsidR="00AF077C">
        <w:rPr>
          <w:rFonts w:ascii="Calibri" w:hAnsi="Calibri" w:cs="Calibri"/>
          <w:color w:val="000000" w:themeColor="text1"/>
        </w:rPr>
        <w:fldChar w:fldCharType="end"/>
      </w:r>
    </w:p>
    <w:p w14:paraId="36BDAA91" w14:textId="41F58A88" w:rsidR="00095A79" w:rsidRPr="004729A1" w:rsidRDefault="00095A79" w:rsidP="00FC5D5C">
      <w:pPr>
        <w:spacing w:line="480" w:lineRule="auto"/>
        <w:rPr>
          <w:rFonts w:ascii="Calibri" w:hAnsi="Calibri" w:cs="Calibri"/>
          <w:color w:val="000000" w:themeColor="text1"/>
        </w:rPr>
      </w:pPr>
    </w:p>
    <w:p w14:paraId="1F204115" w14:textId="279F79F0" w:rsidR="000A4ED9" w:rsidRPr="00566261" w:rsidRDefault="00095A79" w:rsidP="00FC5D5C">
      <w:pPr>
        <w:spacing w:line="480" w:lineRule="auto"/>
        <w:rPr>
          <w:rFonts w:ascii="Calibri" w:hAnsi="Calibri" w:cs="Calibri"/>
          <w:color w:val="000000" w:themeColor="text1"/>
        </w:rPr>
      </w:pPr>
      <w:r w:rsidRPr="00566261">
        <w:rPr>
          <w:rFonts w:ascii="Calibri" w:hAnsi="Calibri" w:cs="Calibri"/>
          <w:color w:val="000000" w:themeColor="text1"/>
        </w:rPr>
        <w:t xml:space="preserve">&lt;TABLE </w:t>
      </w:r>
      <w:r w:rsidR="007C605E">
        <w:rPr>
          <w:rFonts w:ascii="Calibri" w:hAnsi="Calibri" w:cs="Calibri"/>
          <w:color w:val="000000" w:themeColor="text1"/>
        </w:rPr>
        <w:t>3</w:t>
      </w:r>
      <w:r w:rsidRPr="00566261">
        <w:rPr>
          <w:rFonts w:ascii="Calibri" w:hAnsi="Calibri" w:cs="Calibri"/>
          <w:color w:val="000000" w:themeColor="text1"/>
        </w:rPr>
        <w:t xml:space="preserve">&gt; </w:t>
      </w:r>
    </w:p>
    <w:p w14:paraId="614239F3" w14:textId="77777777" w:rsidR="004741C0" w:rsidRPr="00181C69" w:rsidRDefault="004741C0" w:rsidP="00FC5D5C">
      <w:pPr>
        <w:spacing w:line="480" w:lineRule="auto"/>
        <w:rPr>
          <w:rFonts w:ascii="Calibri" w:hAnsi="Calibri" w:cs="Calibri"/>
          <w:color w:val="000000" w:themeColor="text1"/>
        </w:rPr>
      </w:pPr>
    </w:p>
    <w:p w14:paraId="7306E888" w14:textId="1ECCFB5E" w:rsidR="009B69BA" w:rsidRPr="00577ED5" w:rsidRDefault="008C6B8C"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Discussion</w:t>
      </w:r>
    </w:p>
    <w:p w14:paraId="6A20F797" w14:textId="22DE5EF4" w:rsidR="00001E5B" w:rsidRDefault="009B69BA" w:rsidP="00FC5D5C">
      <w:pPr>
        <w:spacing w:line="480" w:lineRule="auto"/>
        <w:ind w:firstLine="720"/>
        <w:rPr>
          <w:rFonts w:ascii="Calibri" w:hAnsi="Calibri" w:cs="Calibri"/>
          <w:color w:val="000000" w:themeColor="text1"/>
        </w:rPr>
      </w:pPr>
      <w:r>
        <w:rPr>
          <w:rFonts w:ascii="Calibri" w:hAnsi="Calibri" w:cs="Calibri"/>
          <w:color w:val="000000" w:themeColor="text1"/>
        </w:rPr>
        <w:t xml:space="preserve">This is the first systematic review to assess </w:t>
      </w:r>
      <w:r w:rsidRPr="00566261">
        <w:rPr>
          <w:rFonts w:ascii="Calibri" w:hAnsi="Calibri" w:cs="Calibri"/>
          <w:color w:val="000000" w:themeColor="text1"/>
        </w:rPr>
        <w:t>2D biometric measurements currently use</w:t>
      </w:r>
      <w:r w:rsidR="003702F8">
        <w:rPr>
          <w:rFonts w:ascii="Calibri" w:hAnsi="Calibri" w:cs="Calibri"/>
          <w:color w:val="000000" w:themeColor="text1"/>
        </w:rPr>
        <w:t>d</w:t>
      </w:r>
      <w:r w:rsidRPr="00566261">
        <w:rPr>
          <w:rFonts w:ascii="Calibri" w:hAnsi="Calibri" w:cs="Calibri"/>
          <w:color w:val="000000" w:themeColor="text1"/>
        </w:rPr>
        <w:t xml:space="preserve"> for assessing the </w:t>
      </w:r>
      <w:r>
        <w:rPr>
          <w:rFonts w:ascii="Calibri" w:hAnsi="Calibri" w:cs="Calibri"/>
          <w:color w:val="000000" w:themeColor="text1"/>
        </w:rPr>
        <w:t>PF</w:t>
      </w:r>
      <w:r w:rsidRPr="00566261">
        <w:rPr>
          <w:rFonts w:ascii="Calibri" w:hAnsi="Calibri" w:cs="Calibri"/>
          <w:color w:val="000000" w:themeColor="text1"/>
        </w:rPr>
        <w:t xml:space="preserve"> on fetal MRI</w:t>
      </w:r>
      <w:r>
        <w:rPr>
          <w:rFonts w:ascii="Calibri" w:hAnsi="Calibri" w:cs="Calibri"/>
          <w:color w:val="000000" w:themeColor="text1"/>
        </w:rPr>
        <w:t xml:space="preserve">, and how these </w:t>
      </w:r>
      <w:r w:rsidR="003702F8">
        <w:rPr>
          <w:rFonts w:ascii="Calibri" w:hAnsi="Calibri" w:cs="Calibri"/>
          <w:color w:val="000000" w:themeColor="text1"/>
        </w:rPr>
        <w:t>have been</w:t>
      </w:r>
      <w:r>
        <w:rPr>
          <w:rFonts w:ascii="Calibri" w:hAnsi="Calibri" w:cs="Calibri"/>
          <w:color w:val="000000" w:themeColor="text1"/>
        </w:rPr>
        <w:t xml:space="preserve"> used for diagnosis and relation to developmental outcomes. Our findings show</w:t>
      </w:r>
      <w:r w:rsidR="003702F8">
        <w:rPr>
          <w:rFonts w:ascii="Calibri" w:hAnsi="Calibri" w:cs="Calibri"/>
          <w:color w:val="000000" w:themeColor="text1"/>
        </w:rPr>
        <w:t>ed</w:t>
      </w:r>
      <w:r>
        <w:rPr>
          <w:rFonts w:ascii="Calibri" w:hAnsi="Calibri" w:cs="Calibri"/>
          <w:color w:val="000000" w:themeColor="text1"/>
        </w:rPr>
        <w:t xml:space="preserve"> 62 different measurements currently use</w:t>
      </w:r>
      <w:r w:rsidR="003702F8">
        <w:rPr>
          <w:rFonts w:ascii="Calibri" w:hAnsi="Calibri" w:cs="Calibri"/>
          <w:color w:val="000000" w:themeColor="text1"/>
        </w:rPr>
        <w:t>d</w:t>
      </w:r>
      <w:r>
        <w:rPr>
          <w:rFonts w:ascii="Calibri" w:hAnsi="Calibri" w:cs="Calibri"/>
          <w:color w:val="000000" w:themeColor="text1"/>
        </w:rPr>
        <w:t xml:space="preserve">, including linear, area and angular measurements. These </w:t>
      </w:r>
      <w:r w:rsidRPr="00566261">
        <w:rPr>
          <w:rFonts w:ascii="Calibri" w:hAnsi="Calibri" w:cs="Calibri"/>
          <w:color w:val="000000" w:themeColor="text1"/>
        </w:rPr>
        <w:t xml:space="preserve">represent measures of </w:t>
      </w:r>
      <w:r>
        <w:rPr>
          <w:rFonts w:ascii="Calibri" w:hAnsi="Calibri" w:cs="Calibri"/>
          <w:color w:val="000000" w:themeColor="text1"/>
        </w:rPr>
        <w:t xml:space="preserve">the </w:t>
      </w:r>
      <w:r w:rsidRPr="00566261">
        <w:rPr>
          <w:rFonts w:ascii="Calibri" w:hAnsi="Calibri" w:cs="Calibri"/>
          <w:color w:val="000000" w:themeColor="text1"/>
        </w:rPr>
        <w:t>PF, cerebellum/vermis, brainstem, a</w:t>
      </w:r>
      <w:r>
        <w:rPr>
          <w:rFonts w:ascii="Calibri" w:hAnsi="Calibri" w:cs="Calibri"/>
          <w:color w:val="000000" w:themeColor="text1"/>
        </w:rPr>
        <w:t xml:space="preserve">s well as </w:t>
      </w:r>
      <w:r w:rsidRPr="00566261">
        <w:rPr>
          <w:rFonts w:ascii="Calibri" w:hAnsi="Calibri" w:cs="Calibri"/>
          <w:color w:val="000000" w:themeColor="text1"/>
        </w:rPr>
        <w:t>supratentorial measurements</w:t>
      </w:r>
      <w:r>
        <w:rPr>
          <w:rFonts w:ascii="Calibri" w:hAnsi="Calibri" w:cs="Calibri"/>
          <w:color w:val="000000" w:themeColor="text1"/>
        </w:rPr>
        <w:t>. Despite the broad range of measurements, we show how few have been compared to later outcomes</w:t>
      </w:r>
      <w:r w:rsidR="006D294D">
        <w:rPr>
          <w:rFonts w:ascii="Calibri" w:hAnsi="Calibri" w:cs="Calibri"/>
          <w:color w:val="000000" w:themeColor="text1"/>
        </w:rPr>
        <w:t xml:space="preserve"> -</w:t>
      </w:r>
      <w:r w:rsidR="003702F8">
        <w:rPr>
          <w:rFonts w:ascii="Calibri" w:hAnsi="Calibri" w:cs="Calibri"/>
          <w:color w:val="000000" w:themeColor="text1"/>
        </w:rPr>
        <w:t xml:space="preserve"> only eight studies considered this area</w:t>
      </w:r>
      <w:r>
        <w:rPr>
          <w:rFonts w:ascii="Calibri" w:hAnsi="Calibri" w:cs="Calibri"/>
          <w:color w:val="000000" w:themeColor="text1"/>
        </w:rPr>
        <w:t>.</w:t>
      </w:r>
    </w:p>
    <w:p w14:paraId="32B34856" w14:textId="35433503" w:rsidR="003702F8" w:rsidRDefault="00E14561" w:rsidP="00FC5D5C">
      <w:pPr>
        <w:spacing w:line="480" w:lineRule="auto"/>
        <w:ind w:firstLine="720"/>
        <w:rPr>
          <w:rFonts w:ascii="Calibri" w:hAnsi="Calibri" w:cs="Calibri"/>
          <w:color w:val="000000" w:themeColor="text1"/>
        </w:rPr>
      </w:pPr>
      <w:r>
        <w:rPr>
          <w:rFonts w:ascii="Calibri" w:hAnsi="Calibri" w:cs="Calibri"/>
          <w:color w:val="000000" w:themeColor="text1"/>
        </w:rPr>
        <w:lastRenderedPageBreak/>
        <w:t>The</w:t>
      </w:r>
      <w:r w:rsidR="003702F8">
        <w:rPr>
          <w:rFonts w:ascii="Calibri" w:hAnsi="Calibri" w:cs="Calibri"/>
          <w:color w:val="000000" w:themeColor="text1"/>
        </w:rPr>
        <w:t xml:space="preserve"> use of </w:t>
      </w:r>
      <w:r>
        <w:rPr>
          <w:rFonts w:ascii="Calibri" w:hAnsi="Calibri" w:cs="Calibri"/>
          <w:color w:val="000000" w:themeColor="text1"/>
        </w:rPr>
        <w:t xml:space="preserve">qualitative assessments alone of the </w:t>
      </w:r>
      <w:r w:rsidR="0002015C">
        <w:rPr>
          <w:rFonts w:ascii="Calibri" w:hAnsi="Calibri" w:cs="Calibri"/>
          <w:color w:val="000000" w:themeColor="text1"/>
        </w:rPr>
        <w:t>PF</w:t>
      </w:r>
      <w:r>
        <w:rPr>
          <w:rFonts w:ascii="Calibri" w:hAnsi="Calibri" w:cs="Calibri"/>
          <w:color w:val="000000" w:themeColor="text1"/>
        </w:rPr>
        <w:t xml:space="preserve"> in fetal MRI should no longer be common practice</w:t>
      </w:r>
      <w:r w:rsidR="00C64A24">
        <w:rPr>
          <w:rFonts w:ascii="Calibri" w:hAnsi="Calibri" w:cs="Calibri"/>
          <w:color w:val="000000" w:themeColor="text1"/>
        </w:rPr>
        <w:t xml:space="preserve"> – qualitative assessment</w:t>
      </w:r>
      <w:r w:rsidR="002E7AED">
        <w:rPr>
          <w:rFonts w:ascii="Calibri" w:hAnsi="Calibri" w:cs="Calibri"/>
          <w:color w:val="000000" w:themeColor="text1"/>
        </w:rPr>
        <w:t>s are</w:t>
      </w:r>
      <w:r w:rsidR="00C64A24">
        <w:rPr>
          <w:rFonts w:ascii="Calibri" w:hAnsi="Calibri" w:cs="Calibri"/>
          <w:color w:val="000000" w:themeColor="text1"/>
        </w:rPr>
        <w:t xml:space="preserve"> not completely accurate</w:t>
      </w:r>
      <w:r w:rsidR="00C64A24">
        <w:rPr>
          <w:rFonts w:ascii="Calibri" w:hAnsi="Calibri" w:cs="Calibri"/>
          <w:color w:val="000000" w:themeColor="text1"/>
        </w:rPr>
        <w:fldChar w:fldCharType="begin" w:fldLock="1"/>
      </w:r>
      <w:r w:rsidR="001D4F52">
        <w:rPr>
          <w:rFonts w:ascii="Calibri" w:hAnsi="Calibri" w:cs="Calibri"/>
          <w:color w:val="000000" w:themeColor="text1"/>
        </w:rPr>
        <w:instrText>ADDIN CSL_CITATION {"citationItems":[{"id":"ITEM-1","itemData":{"DOI":"10.1002/uog.4012","ISSN":"09607692","abstract":"OBJECTIVES: To compare magnetic resonance imaging (MRI) and fetopathological findings in the evaluation of non-cystic fetal posterior fossa anomalies and to describe associated abnormalities. METHODS: This was a prospective study from 2000 to 2005 of fetuses identified on ultrasound as having sonographic suspicion of posterior fossa malformation. All underwent a thorough MRI examination of the fetal brain, after which we classified each fetus as presenting one of the following pathologies: vermian hypoplasia or agenesis, cerebellar and/or brain stem hypoplasia, destructive or dysplastic lesions. All of the pregnancies were then terminated, after which the whole fetus underwent fetopathological examination. We compared the findings from MRI and fetopathological examinations and recorded the associated cerebral and extracerebral abnormalities. RESULTS: Twenty-five fetuses were included. MRI was performed at a mean gestational age of 31 weeks, and fetopathological examination at 33 weeks. In 12 cases we observed vermian hypoplasia, six had partial vermian agenesis, 11 had cerebellar hemisphere hypoplasia, seven had brain stem hypoplasia, four had destructive lesions and six had dysplastic lesions. The two techniques were similar in their performance with respect to the detection of vermian agenesis, brain stem hypoplasia and destructive lesions. There were four false-positive results of MRI for vermian hypoplasia and a poor agreement regarding cerebellar hemisphere hypoplasia. No dysplastic lesions were diagnosed by MRI. None of the posterior fossa malformations was isolated and many cerebral and extracerebral abnormalities were found. CONCLUSION: A systematic analysis of the posterior fossa in fetal MRI makes it possible to diagnose accurately most posterior fossa malformations. These malformations never occurred in isolation in our study. Copyright (c) 2007 ISUOG. Published by John Wiley &amp; Sons, Ltd.","author":[{"dropping-particle":"","family":"Tilea","given":"B.","non-dropping-particle":"","parse-names":false,"suffix":""},{"dropping-particle":"","family":"Delezoide","given":"A. L.","non-dropping-particle":"","parse-names":false,"suffix":""},{"dropping-particle":"","family":"Khung-Savatovski","given":"S.","non-dropping-particle":"","parse-names":false,"suffix":""},{"dropping-particle":"","family":"Guimiot","given":"F.","non-dropping-particle":"","parse-names":false,"suffix":""},{"dropping-particle":"","family":"Vuillard","given":"E.","non-dropping-particle":"","parse-names":false,"suffix":""},{"dropping-particle":"","family":"Oury","given":"J. F.","non-dropping-particle":"","parse-names":false,"suffix":""},{"dropping-particle":"","family":"Garel","given":"C.","non-dropping-particle":"","parse-names":false,"suffix":""}],"container-title":"Ultrasound in Obstetrics and Gynecology","id":"ITEM-1","issue":"6","issued":{"date-parts":[["2007"]]},"page":"651-659","title":"Comparison between magnetic resonance imaging and fetopathology in the evaluation of fetal posterior fossa non-cystic abnormalities","type":"article-journal","volume":"29"},"uris":["http://www.mendeley.com/documents/?uuid=23252789-8406-4310-90fb-9bc58c5790e9"]}],"mendeley":{"formattedCitation":"(7)","plainTextFormattedCitation":"(7)","previouslyFormattedCitation":"(7)"},"properties":{"noteIndex":0},"schema":"https://github.com/citation-style-language/schema/raw/master/csl-citation.json"}</w:instrText>
      </w:r>
      <w:r w:rsidR="00C64A24">
        <w:rPr>
          <w:rFonts w:ascii="Calibri" w:hAnsi="Calibri" w:cs="Calibri"/>
          <w:color w:val="000000" w:themeColor="text1"/>
        </w:rPr>
        <w:fldChar w:fldCharType="separate"/>
      </w:r>
      <w:r w:rsidR="00C64A24" w:rsidRPr="00C64A24">
        <w:rPr>
          <w:rFonts w:ascii="Calibri" w:hAnsi="Calibri" w:cs="Calibri"/>
          <w:noProof/>
          <w:color w:val="000000" w:themeColor="text1"/>
        </w:rPr>
        <w:t>(7)</w:t>
      </w:r>
      <w:r w:rsidR="00C64A24">
        <w:rPr>
          <w:rFonts w:ascii="Calibri" w:hAnsi="Calibri" w:cs="Calibri"/>
          <w:color w:val="000000" w:themeColor="text1"/>
        </w:rPr>
        <w:fldChar w:fldCharType="end"/>
      </w:r>
      <w:r w:rsidR="002E7AED">
        <w:rPr>
          <w:rFonts w:ascii="Calibri" w:hAnsi="Calibri" w:cs="Calibri"/>
          <w:color w:val="000000" w:themeColor="text1"/>
        </w:rPr>
        <w:t xml:space="preserve">, and quantitative measurements </w:t>
      </w:r>
      <w:r w:rsidR="00A468A0">
        <w:rPr>
          <w:rFonts w:ascii="Calibri" w:hAnsi="Calibri" w:cs="Calibri"/>
          <w:color w:val="000000" w:themeColor="text1"/>
        </w:rPr>
        <w:t>can be</w:t>
      </w:r>
      <w:r w:rsidR="002E7AED">
        <w:rPr>
          <w:rFonts w:ascii="Calibri" w:hAnsi="Calibri" w:cs="Calibri"/>
          <w:color w:val="000000" w:themeColor="text1"/>
        </w:rPr>
        <w:t xml:space="preserve"> combine</w:t>
      </w:r>
      <w:r w:rsidR="00A468A0">
        <w:rPr>
          <w:rFonts w:ascii="Calibri" w:hAnsi="Calibri" w:cs="Calibri"/>
          <w:color w:val="000000" w:themeColor="text1"/>
        </w:rPr>
        <w:t>d</w:t>
      </w:r>
      <w:r w:rsidR="002E7AED">
        <w:rPr>
          <w:rFonts w:ascii="Calibri" w:hAnsi="Calibri" w:cs="Calibri"/>
          <w:color w:val="000000" w:themeColor="text1"/>
        </w:rPr>
        <w:t xml:space="preserve"> with qualitative for a more thorough assessment</w:t>
      </w:r>
      <w:r w:rsidR="001D4F52">
        <w:rPr>
          <w:rFonts w:ascii="Calibri" w:hAnsi="Calibri" w:cs="Calibri"/>
          <w:color w:val="000000" w:themeColor="text1"/>
        </w:rPr>
        <w:fldChar w:fldCharType="begin" w:fldLock="1"/>
      </w:r>
      <w:r w:rsidR="00A468A0">
        <w:rPr>
          <w:rFonts w:ascii="Calibri" w:hAnsi="Calibri" w:cs="Calibri"/>
          <w:color w:val="000000" w:themeColor="text1"/>
        </w:rPr>
        <w:instrText>ADDIN CSL_CITATION {"citationItems":[{"id":"ITEM-1","itemData":{"author":[{"dropping-particle":"","family":"Twickler","given":"D. M.","non-dropping-particle":"","parse-names":false,"suffix":""},{"dropping-particle":"","family":"C.P.Read","given":"","non-dropping-particle":"","parse-names":false,"suffix":""},{"dropping-particle":"","family":"Dashe","given":"J. S.","non-dropping-particle":"","parse-names":false,"suffix":""}],"container-title":"Ultrasound in Obstetrics &amp; Gynecology","id":"ITEM-1","issued":{"date-parts":[["2007"]]},"page":"372","title":"Quantitative and qualitative vermis and posterior fossa evaluation by magnetic resonance imaging in fetuses with suspected abnormal findings by ultrasound examination","type":"article-journal","volume":"30"},"uris":["http://www.mendeley.com/documents/?uuid=118d9eae-e9a5-4e37-bc3b-b6efefc3a237"]}],"mendeley":{"formattedCitation":"(26)","plainTextFormattedCitation":"(26)","previouslyFormattedCitation":"(26)"},"properties":{"noteIndex":0},"schema":"https://github.com/citation-style-language/schema/raw/master/csl-citation.json"}</w:instrText>
      </w:r>
      <w:r w:rsidR="001D4F52">
        <w:rPr>
          <w:rFonts w:ascii="Calibri" w:hAnsi="Calibri" w:cs="Calibri"/>
          <w:color w:val="000000" w:themeColor="text1"/>
        </w:rPr>
        <w:fldChar w:fldCharType="separate"/>
      </w:r>
      <w:r w:rsidR="001D4F52" w:rsidRPr="001D4F52">
        <w:rPr>
          <w:rFonts w:ascii="Calibri" w:hAnsi="Calibri" w:cs="Calibri"/>
          <w:noProof/>
          <w:color w:val="000000" w:themeColor="text1"/>
        </w:rPr>
        <w:t>(26)</w:t>
      </w:r>
      <w:r w:rsidR="001D4F52">
        <w:rPr>
          <w:rFonts w:ascii="Calibri" w:hAnsi="Calibri" w:cs="Calibri"/>
          <w:color w:val="000000" w:themeColor="text1"/>
        </w:rPr>
        <w:fldChar w:fldCharType="end"/>
      </w:r>
      <w:r w:rsidR="00A468A0">
        <w:rPr>
          <w:rFonts w:ascii="Calibri" w:hAnsi="Calibri" w:cs="Calibri"/>
          <w:color w:val="000000" w:themeColor="text1"/>
        </w:rPr>
        <w:fldChar w:fldCharType="begin" w:fldLock="1"/>
      </w:r>
      <w:r w:rsidR="00A468A0">
        <w:rPr>
          <w:rFonts w:ascii="Calibri" w:hAnsi="Calibri" w:cs="Calibri"/>
          <w:color w:val="000000" w:themeColor="text1"/>
        </w:rPr>
        <w:instrText>ADDIN CSL_CITATION {"citationItems":[{"id":"ITEM-1","itemData":{"DOI":"10.1016/j.siny.2005.05.004","ISSN":"1744165X","abstract":"In the last few years magnetic resonance imaging (MRI) has expanded its diagnostic capability in the evaluation of fetal brain. Starting from the 18th to 20th gestational weeks, MRI can reliably depict fetal brain anatomy and locate pathology, offering a robust and reliable tool for the assessment of disorders of the fetal central nervous system. In this review quantitative and qualitative in vivo MRI data on fetal cerebellar development are presented. Our normative reference data have been obtained from a database of 580 MR fetal imaging studies. Normal cases were selected within normal MRI fetal brain studies, and all selected cases had a normal clinical evaluation and a normal cranial ultrasound or MR image after birth. Fetal cerebellar development is gradual, steady, and grossly comparable to the development of the supratentorial brain. Archicerebellar (flocculonodular lobe) and paleocerebellar (vermis) structures develop before the neocerebellum (cerebellar hemispheres) that develops more slowly and largely after birth. © 2005 Elsevier Ltd. All rights reserved.","author":[{"dropping-particle":"","family":"Triulzi","given":"Fabio","non-dropping-particle":"","parse-names":false,"suffix":""},{"dropping-particle":"","family":"Parazzini","given":"Cecilia","non-dropping-particle":"","parse-names":false,"suffix":""},{"dropping-particle":"","family":"Righini","given":"Andrea","non-dropping-particle":"","parse-names":false,"suffix":""}],"container-title":"Seminars in Fetal and Neonatal Medicine","id":"ITEM-1","issued":{"date-parts":[["2005"]]},"title":"MRI of fetal and neonatal cerebellar development","type":"article"},"uris":["http://www.mendeley.com/documents/?uuid=98d133e3-29af-4511-9b53-3040c4c43e30"]}],"mendeley":{"formattedCitation":"(20)","plainTextFormattedCitation":"(20)","previouslyFormattedCitation":"(20)"},"properties":{"noteIndex":0},"schema":"https://github.com/citation-style-language/schema/raw/master/csl-citation.json"}</w:instrText>
      </w:r>
      <w:r w:rsidR="00A468A0">
        <w:rPr>
          <w:rFonts w:ascii="Calibri" w:hAnsi="Calibri" w:cs="Calibri"/>
          <w:color w:val="000000" w:themeColor="text1"/>
        </w:rPr>
        <w:fldChar w:fldCharType="separate"/>
      </w:r>
      <w:r w:rsidR="00A468A0" w:rsidRPr="00A468A0">
        <w:rPr>
          <w:rFonts w:ascii="Calibri" w:hAnsi="Calibri" w:cs="Calibri"/>
          <w:noProof/>
          <w:color w:val="000000" w:themeColor="text1"/>
        </w:rPr>
        <w:t>(20)</w:t>
      </w:r>
      <w:r w:rsidR="00A468A0">
        <w:rPr>
          <w:rFonts w:ascii="Calibri" w:hAnsi="Calibri" w:cs="Calibri"/>
          <w:color w:val="000000" w:themeColor="text1"/>
        </w:rPr>
        <w:fldChar w:fldCharType="end"/>
      </w:r>
      <w:r w:rsidR="00A468A0">
        <w:rPr>
          <w:rFonts w:ascii="Calibri" w:hAnsi="Calibri" w:cs="Calibri"/>
          <w:color w:val="000000" w:themeColor="text1"/>
        </w:rPr>
        <w:fldChar w:fldCharType="begin" w:fldLock="1"/>
      </w:r>
      <w:r w:rsidR="00A468A0">
        <w:rPr>
          <w:rFonts w:ascii="Calibri" w:hAnsi="Calibri" w:cs="Calibri"/>
          <w:color w:val="000000" w:themeColor="text1"/>
        </w:rPr>
        <w:instrText>ADDIN CSL_CITATION {"citationItems":[{"id":"ITEM-1","itemData":{"DOI":"10.1016/j.ejrad.2018.01.013","ISSN":"18727727","abstract":"Objectives: Fetal cerebellar vermis may be assessed by ultrasound (US) or magnetic resonance imaging (MRI), and median-plane views are best for evaluation. The purpose of this study was to compare measurements of normal fetal vermis at 24–32 weeks of gestation obtained in median plane by transabdominal 2D-US, 3D-US, and MRI. Methods: A prospective study was conducted, examining normal singleton fetuses between 24 and 32 weeks of gestation. Within a 24-h period, median-plane views of posterior fossa were generated using 2D-US, 3D-US, and MRI. Measurements of anteroposterior (AP) diameter, craniocaudal (CC) diameter, mid-sagittal surface area, brainstem-vermis (BV) angle and brainstem-tentorium (BT) angle were obtained to compare these imaging modalities. Results: A total of 180 fetuses were studied. Correlation among imaging methods was good, marked by the following intraclass correlation coefficients: AP diameter, 0.955; CC diameter, 0.956; mid-sagittal surface area, 0.982; BV angle, 0.810; and BT angle, 0.865 (p &lt; 0.001). Conclusions: Visualization rates of MRI, 3D-US, and transabdominal 2D-US were decremental, MRI being superior in this regard. However, these three imaging modalities correlated well in measuring cerebellar vermis and its surroundings.","author":[{"dropping-particle":"","family":"Zhao","given":"Dan","non-dropping-particle":"","parse-names":false,"suffix":""},{"dropping-particle":"","family":"Cai","given":"Ailu","non-dropping-particle":"","parse-names":false,"suffix":""},{"dropping-particle":"","family":"Zhang","given":"Jun","non-dropping-particle":"","parse-names":false,"suffix":""},{"dropping-particle":"","family":"Wang","given":"Yan","non-dropping-particle":"","parse-names":false,"suffix":""},{"dropping-particle":"","family":"Wang","given":"Bing","non-dropping-particle":"","parse-names":false,"suffix":""}],"container-title":"European Journal of Radiology","id":"ITEM-1","issue":"36","issued":{"date-parts":[["2018"]]},"page":"30-35","publisher":"Elsevier","title":"Measurement of normal fetal cerebellar vermis at 24–32 weeks of gestation by transabdominal ultrasound and magnetic resonance imaging: A prospective comparative study","type":"article-journal","volume":"100"},"uris":["http://www.mendeley.com/documents/?uuid=cae8de41-e61d-4668-b5ed-ef97aa897623"]}],"mendeley":{"formattedCitation":"(62)","plainTextFormattedCitation":"(62)","previouslyFormattedCitation":"(62)"},"properties":{"noteIndex":0},"schema":"https://github.com/citation-style-language/schema/raw/master/csl-citation.json"}</w:instrText>
      </w:r>
      <w:r w:rsidR="00A468A0">
        <w:rPr>
          <w:rFonts w:ascii="Calibri" w:hAnsi="Calibri" w:cs="Calibri"/>
          <w:color w:val="000000" w:themeColor="text1"/>
        </w:rPr>
        <w:fldChar w:fldCharType="separate"/>
      </w:r>
      <w:r w:rsidR="00A468A0" w:rsidRPr="00A468A0">
        <w:rPr>
          <w:rFonts w:ascii="Calibri" w:hAnsi="Calibri" w:cs="Calibri"/>
          <w:noProof/>
          <w:color w:val="000000" w:themeColor="text1"/>
        </w:rPr>
        <w:t>(62)</w:t>
      </w:r>
      <w:r w:rsidR="00A468A0">
        <w:rPr>
          <w:rFonts w:ascii="Calibri" w:hAnsi="Calibri" w:cs="Calibri"/>
          <w:color w:val="000000" w:themeColor="text1"/>
        </w:rPr>
        <w:fldChar w:fldCharType="end"/>
      </w:r>
      <w:r w:rsidR="00A468A0">
        <w:rPr>
          <w:rFonts w:ascii="Calibri" w:hAnsi="Calibri" w:cs="Calibri"/>
          <w:color w:val="000000" w:themeColor="text1"/>
        </w:rPr>
        <w:fldChar w:fldCharType="begin" w:fldLock="1"/>
      </w:r>
      <w:r w:rsidR="00A468A0">
        <w:rPr>
          <w:rFonts w:ascii="Calibri" w:hAnsi="Calibri" w:cs="Calibri"/>
          <w:color w:val="000000" w:themeColor="text1"/>
        </w:rPr>
        <w:instrText>ADDIN CSL_CITATION {"citationItems":[{"id":"ITEM-1","itemData":{"DOI":"10.1002/jmri.24032","ISSN":"10531807","abstract":"Purpose To evaluate bSSFP (balanced steady state free precession) and half-Fourier RARE (rapid acceleration with relaxation enhancement) MRI sequences in their ability to demonstrate fetal anatomic landmarks, quantify the degree of cerebellar herniation in Chiari II malformations and level and length of the associated open neural tube defects, as well as evaluate interobserver reliability of these measurements. Materials and Methods Two independent observers retrospectively reviewed MRIs of 37 fetuses with Chiari II malformations and associated open neural tube defects (mean gestational age: 27 weeks 2 days). Comparison of bSSFP and RARE included: (i) Ability to confidently identify anatomic landmarks of the posterior fossa and spine; (ii) Measurements of the foramen magnum, cerebellar tonsillar herniation length, intervertebral disc space level of tonsillar herniation, open neural tube defect length, and disc space start and end level of the open neural tube defect; (iii) Observed conspicuity of anatomic landmarks. Results There was no significant difference in assessment of cerebellar tonsillar herniation or open neural tube defect level between bSSFP and RARE for either observer. Intervertebral discs were more conspicuous on bSSFP while cerebellar tonsils were more conspicuous on RARE (P &lt; 0.05). Interobserver reliability was strong for both sequences in assessing the foramen magnum (r = 0.95, 0.94), tonsillar herniation length (r = 0.93, 0.95), and open neural tube defect length (r = 0.97, 0.96). Conclusion Despite improved conspicuity of the intervertebral discs with bSSFP and cerebellar tonsils with RARE, there is no significant difference in measurement of hindbrain herniation or open neural tube defect level; interobserver reliability is excellent for both sequences. Copyright © 2013 Wiley Periodicals, Inc.","author":[{"dropping-particle":"","family":"Abele","given":"Travis A.","non-dropping-particle":"","parse-names":false,"suffix":""},{"dropping-particle":"","family":"Lee","given":"Stacy L.","non-dropping-particle":"","parse-names":false,"suffix":""},{"dropping-particle":"","family":"Twickler","given":"Diane M.","non-dropping-particle":"","parse-names":false,"suffix":""}],"container-title":"Journal of Magnetic Resonance Imaging","id":"ITEM-1","issue":"4","issued":{"date-parts":[["2013"]]},"page":"786-793","title":"MR imaging quantitative analysis of fetal chiari II malformations and associated open neural tube defects: Balanced SSFP versus half-fourier RARE and interobserver reliability","type":"article-journal","volume":"38"},"uris":["http://www.mendeley.com/documents/?uuid=a00e7b0b-d9e7-4a5b-8a0c-adcae924a285"]}],"mendeley":{"formattedCitation":"(37)","plainTextFormattedCitation":"(37)","previouslyFormattedCitation":"(37)"},"properties":{"noteIndex":0},"schema":"https://github.com/citation-style-language/schema/raw/master/csl-citation.json"}</w:instrText>
      </w:r>
      <w:r w:rsidR="00A468A0">
        <w:rPr>
          <w:rFonts w:ascii="Calibri" w:hAnsi="Calibri" w:cs="Calibri"/>
          <w:color w:val="000000" w:themeColor="text1"/>
        </w:rPr>
        <w:fldChar w:fldCharType="separate"/>
      </w:r>
      <w:r w:rsidR="00A468A0" w:rsidRPr="00A468A0">
        <w:rPr>
          <w:rFonts w:ascii="Calibri" w:hAnsi="Calibri" w:cs="Calibri"/>
          <w:noProof/>
          <w:color w:val="000000" w:themeColor="text1"/>
        </w:rPr>
        <w:t>(37)</w:t>
      </w:r>
      <w:r w:rsidR="00A468A0">
        <w:rPr>
          <w:rFonts w:ascii="Calibri" w:hAnsi="Calibri" w:cs="Calibri"/>
          <w:color w:val="000000" w:themeColor="text1"/>
        </w:rPr>
        <w:fldChar w:fldCharType="end"/>
      </w:r>
      <w:r w:rsidR="00A468A0">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111/jon.12342","ISSN":"15526569","abstract":"PURPOSE Current diagnosis of fetal posterior fossa anomalies by sonography and conventional MRI is limited by fetal position, motion, and by two-dimensional (2D), rather than three-dimensional (3D), representation. In this study, we aimed to validate the use of a novel magnetic resonance imaging (MRI) technique, 3D super-resolution motion-corrected MRI, to image the fetal posterior fossa. METHODS From a database of pregnant women who received fetal MRIs at our institution, images of 49 normal fetal brains were reconstructed. Six measurements of the cerebellum, vermis, and pons were obtained for all cases on 2D conventional and 3D reconstructed MRI, and the agreement between the two methods was determined using concordance correlation coefficients. Concordance of axial and coronal measurements of the transcerebellar diameter was also assessed within each method. RESULTS Between the two methods, the concordance of measurements was high for all six structures (P &lt; .001), and was highest for larger structures such as the transcerebellar diameter. Within each method, agreement of axial and coronal measurements of the transcerebellar diameter was superior in 3D reconstructed MRI compared to 2D conventional MRI (P &lt; .001). CONCLUSIONS This comparison study validates the use of 3D super-resolution motion-corrected MRI for imaging the fetal posterior fossa, as this technique results in linear measurements that have high concordance with 2D conventional MRI measurements. Lengths of the transcerebellar diameter measured within a 3D reconstruction are more concordant between imaging planes, as they correct for fetal motion and orthogonal slice acquisition. This technique will facilitate further study of fetal abnormalities of the posterior fossa.","author":[{"dropping-particle":"","family":"Pier","given":"Danielle B.","non-dropping-particle":"","parse-names":false,"suffix":""},{"dropping-particle":"","family":"Gholipour","given":"Ali","non-dropping-particle":"","parse-names":false,"suffix":""},{"dropping-particle":"","family":"Afacan","given":"Onur","non-dropping-particle":"","parse-names":false,"suffix":""},{"dropping-particle":"","family":"Velasco-Annis","given":"Clemente","non-dropping-particle":"","parse-names":false,"suffix":""},{"dropping-particle":"","family":"Clancy","given":"Sean","non-dropping-particle":"","parse-names":false,"suffix":""},{"dropping-particle":"","family":"Kapur","given":"Kush","non-dropping-particle":"","parse-names":false,"suffix":""},{"dropping-particle":"","family":"Estroff","given":"Judy A.","non-dropping-particle":"","parse-names":false,"suffix":""},{"dropping-particle":"","family":"Warfield","given":"Simon K.","non-dropping-particle":"","parse-names":false,"suffix":""}],"container-title":"Journal of Neuroimaging","id":"ITEM-1","issue":"5","issued":{"date-parts":[["2016"]]},"page":"539-544","title":"3D Super-Resolution Motion-Corrected MRI: Validation of Fetal Posterior Fossa Measurements","type":"article-journal","volume":"26"},"uris":["http://www.mendeley.com/documents/?uuid=10e6c9a3-4133-4b2a-8eb8-9b11b8eea0d6"]}],"mendeley":{"formattedCitation":"(50)","plainTextFormattedCitation":"(50)","previouslyFormattedCitation":"(50)"},"properties":{"noteIndex":0},"schema":"https://github.com/citation-style-language/schema/raw/master/csl-citation.json"}</w:instrText>
      </w:r>
      <w:r w:rsidR="00A468A0">
        <w:rPr>
          <w:rFonts w:ascii="Calibri" w:hAnsi="Calibri" w:cs="Calibri"/>
          <w:color w:val="000000" w:themeColor="text1"/>
        </w:rPr>
        <w:fldChar w:fldCharType="separate"/>
      </w:r>
      <w:r w:rsidR="00A468A0" w:rsidRPr="00A468A0">
        <w:rPr>
          <w:rFonts w:ascii="Calibri" w:hAnsi="Calibri" w:cs="Calibri"/>
          <w:noProof/>
          <w:color w:val="000000" w:themeColor="text1"/>
        </w:rPr>
        <w:t>(50)</w:t>
      </w:r>
      <w:r w:rsidR="00A468A0">
        <w:rPr>
          <w:rFonts w:ascii="Calibri" w:hAnsi="Calibri" w:cs="Calibri"/>
          <w:color w:val="000000" w:themeColor="text1"/>
        </w:rPr>
        <w:fldChar w:fldCharType="end"/>
      </w:r>
      <w:r w:rsidR="00707175">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16/j.neuroimage.2006.07.005","ISSN":"10538119","abstract":"Magnetic resonance imaging (MRI) allows for high resolution imaging of the central nervous system. We have tested the feasibility of using MRI in conjunction with quantitative image analysis to perform volumetric measurements of the brain in the developing human fetus in utero. The database comprises MR images of a total of 56 fetuses (gestational age 25-41 weeks) referred because of suspected abnormalities due to ultrasound findings, family history or maternal illness and scanned on a 1.5 T MR system using a single-shot fast spin echo (SSFSE) T2 sequence, slice thickness 3 mm, no gap. Four out of the 56 scans could not be used in the analysis due to poor image quality. Automatic segmentation (using NIH Image routines) was found to be unreliable in these fetal brains, so cerebral, cerebellar and ventricular regions were traced manually. Ventricular volumes did not vary with gestational age in normal fetuses (N = 27, R = 0.05, p = 0.8) while cerebral parenchyma and cerebellum volumes increased significantly during the same period (R = 0.67, p = 0.0002 and R = 0.51, p = 0.0066 respectively). Two calculated parameters: percent ventricular asymmetry and volume ratio of ventricles to hemispheric parenchyma were found to be very sensitive to ventricular pathology; such that the mean value of the latter in normal fetuses was 4.4% ± 0.56 (mean ± SEM, N = 27) compared to 34.3% ± 17.6 (N = 6, p &lt; 0.0001) in fetuses with ventriculomegaly. These results support the use of image analysis and MRI to produce normal growth curves as well as quantitative severity assessments of brain pathologies in the developing human fetus. © 2006 Elsevier Inc. All rights reserved.","author":[{"dropping-particle":"","family":"Grossman","given":"Rachel","non-dropping-particle":"","parse-names":false,"suffix":""},{"dropping-particle":"","family":"Hoffman","given":"Chen","non-dropping-particle":"","parse-names":false,"suffix":""},{"dropping-particle":"","family":"Mardor","given":"Yael","non-dropping-particle":"","parse-names":false,"suffix":""},{"dropping-particle":"","family":"Biegon","given":"Anat","non-dropping-particle":"","parse-names":false,"suffix":""}],"container-title":"NeuroImage","id":"ITEM-1","issue":"2","issued":{"date-parts":[["2006"]]},"page":"463-470","title":"Quantitative MRI measurements of human fetal brain development in utero","type":"article-journal","volume":"33"},"uris":["http://www.mendeley.com/documents/?uuid=5a2dff0f-36e5-41c0-b8aa-e9854a746adf"]}],"mendeley":{"formattedCitation":"(90)","plainTextFormattedCitation":"(90)"},"properties":{"noteIndex":0},"schema":"https://github.com/citation-style-language/schema/raw/master/csl-citation.json"}</w:instrText>
      </w:r>
      <w:r w:rsidR="00707175">
        <w:rPr>
          <w:rFonts w:ascii="Calibri" w:hAnsi="Calibri" w:cs="Calibri"/>
          <w:color w:val="000000" w:themeColor="text1"/>
        </w:rPr>
        <w:fldChar w:fldCharType="separate"/>
      </w:r>
      <w:r w:rsidR="00707175" w:rsidRPr="00707175">
        <w:rPr>
          <w:rFonts w:ascii="Calibri" w:hAnsi="Calibri" w:cs="Calibri"/>
          <w:noProof/>
          <w:color w:val="000000" w:themeColor="text1"/>
        </w:rPr>
        <w:t>(90)</w:t>
      </w:r>
      <w:r w:rsidR="00707175">
        <w:rPr>
          <w:rFonts w:ascii="Calibri" w:hAnsi="Calibri" w:cs="Calibri"/>
          <w:color w:val="000000" w:themeColor="text1"/>
        </w:rPr>
        <w:fldChar w:fldCharType="end"/>
      </w:r>
      <w:r w:rsidR="00C64A24">
        <w:rPr>
          <w:rFonts w:ascii="Calibri" w:hAnsi="Calibri" w:cs="Calibri"/>
          <w:color w:val="000000" w:themeColor="text1"/>
        </w:rPr>
        <w:t>. T</w:t>
      </w:r>
      <w:r>
        <w:rPr>
          <w:rFonts w:ascii="Calibri" w:hAnsi="Calibri" w:cs="Calibri"/>
          <w:color w:val="000000" w:themeColor="text1"/>
        </w:rPr>
        <w:t>he development of centile calculators (54)</w:t>
      </w:r>
      <w:r>
        <w:rPr>
          <w:rFonts w:ascii="Helvetica" w:eastAsiaTheme="minorHAnsi" w:hAnsi="Helvetica" w:cs="Helvetica"/>
          <w:lang w:eastAsia="en-US"/>
        </w:rPr>
        <w:t xml:space="preserve"> </w:t>
      </w:r>
      <w:r>
        <w:rPr>
          <w:rFonts w:ascii="Calibri" w:hAnsi="Calibri" w:cs="Calibri"/>
          <w:color w:val="000000" w:themeColor="text1"/>
        </w:rPr>
        <w:t xml:space="preserve">should make </w:t>
      </w:r>
      <w:r w:rsidR="00C64A24">
        <w:rPr>
          <w:rFonts w:ascii="Calibri" w:hAnsi="Calibri" w:cs="Calibri"/>
          <w:color w:val="000000" w:themeColor="text1"/>
        </w:rPr>
        <w:t xml:space="preserve">the use of quantitative measures </w:t>
      </w:r>
      <w:r>
        <w:rPr>
          <w:rFonts w:ascii="Calibri" w:hAnsi="Calibri" w:cs="Calibri"/>
          <w:color w:val="000000" w:themeColor="text1"/>
        </w:rPr>
        <w:t>easier. We demonstrate</w:t>
      </w:r>
      <w:r w:rsidR="00577ED5">
        <w:rPr>
          <w:rFonts w:ascii="Calibri" w:hAnsi="Calibri" w:cs="Calibri"/>
          <w:color w:val="000000" w:themeColor="text1"/>
        </w:rPr>
        <w:t xml:space="preserve"> here</w:t>
      </w:r>
      <w:r>
        <w:rPr>
          <w:rFonts w:ascii="Calibri" w:hAnsi="Calibri" w:cs="Calibri"/>
          <w:color w:val="000000" w:themeColor="text1"/>
        </w:rPr>
        <w:t xml:space="preserve"> the variety of measurements currently use</w:t>
      </w:r>
      <w:r w:rsidR="00577ED5">
        <w:rPr>
          <w:rFonts w:ascii="Calibri" w:hAnsi="Calibri" w:cs="Calibri"/>
          <w:color w:val="000000" w:themeColor="text1"/>
        </w:rPr>
        <w:t>d</w:t>
      </w:r>
      <w:r>
        <w:rPr>
          <w:rFonts w:ascii="Calibri" w:hAnsi="Calibri" w:cs="Calibri"/>
          <w:color w:val="000000" w:themeColor="text1"/>
        </w:rPr>
        <w:t xml:space="preserve"> globally, </w:t>
      </w:r>
      <w:r w:rsidR="00577ED5">
        <w:rPr>
          <w:rFonts w:ascii="Calibri" w:hAnsi="Calibri" w:cs="Calibri"/>
          <w:color w:val="000000" w:themeColor="text1"/>
        </w:rPr>
        <w:t>without each adding to the diagnostic picture – consistency in use is needed to standardise the evaluation of images.</w:t>
      </w:r>
      <w:r>
        <w:rPr>
          <w:rFonts w:ascii="Calibri" w:hAnsi="Calibri" w:cs="Calibri"/>
          <w:color w:val="000000" w:themeColor="text1"/>
        </w:rPr>
        <w:t xml:space="preserve"> </w:t>
      </w:r>
    </w:p>
    <w:p w14:paraId="426EB5C8" w14:textId="456CD50A" w:rsidR="00FC5D5C" w:rsidRPr="00295487" w:rsidRDefault="00FC5D5C" w:rsidP="00FC5D5C">
      <w:pPr>
        <w:spacing w:line="480" w:lineRule="auto"/>
        <w:rPr>
          <w:rFonts w:ascii="Calibri" w:hAnsi="Calibri" w:cs="Calibri"/>
          <w:color w:val="000000" w:themeColor="text1"/>
        </w:rPr>
      </w:pPr>
    </w:p>
    <w:p w14:paraId="4B8468A5" w14:textId="77777777" w:rsidR="00576E6D" w:rsidRDefault="00576E6D" w:rsidP="00FC5D5C">
      <w:pPr>
        <w:spacing w:line="480" w:lineRule="auto"/>
        <w:rPr>
          <w:rFonts w:ascii="Calibri" w:hAnsi="Calibri" w:cs="Calibri"/>
          <w:i/>
          <w:iCs/>
          <w:color w:val="000000" w:themeColor="text1"/>
        </w:rPr>
      </w:pPr>
      <w:r>
        <w:rPr>
          <w:rFonts w:ascii="Calibri" w:hAnsi="Calibri" w:cs="Calibri"/>
          <w:i/>
          <w:iCs/>
          <w:color w:val="000000" w:themeColor="text1"/>
        </w:rPr>
        <w:t>Implications for clinical practice</w:t>
      </w:r>
    </w:p>
    <w:p w14:paraId="31AF5D94" w14:textId="2BC07145"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From the literature available, we propose the following flowchart for validated 2-dimensional measurements of the </w:t>
      </w:r>
      <w:r w:rsidR="0002015C">
        <w:rPr>
          <w:rFonts w:ascii="Calibri" w:hAnsi="Calibri" w:cs="Calibri"/>
          <w:color w:val="000000" w:themeColor="text1"/>
        </w:rPr>
        <w:t>PF</w:t>
      </w:r>
      <w:r w:rsidRPr="00566261">
        <w:rPr>
          <w:rFonts w:ascii="Calibri" w:hAnsi="Calibri" w:cs="Calibri"/>
          <w:color w:val="000000" w:themeColor="text1"/>
        </w:rPr>
        <w:t xml:space="preserve"> (Fig. 4). For a routine fetal MRI where an assessment of the </w:t>
      </w:r>
      <w:r w:rsidR="0002015C">
        <w:rPr>
          <w:rFonts w:ascii="Calibri" w:hAnsi="Calibri" w:cs="Calibri"/>
          <w:color w:val="000000" w:themeColor="text1"/>
        </w:rPr>
        <w:t>PF</w:t>
      </w:r>
      <w:r w:rsidRPr="00566261">
        <w:rPr>
          <w:rFonts w:ascii="Calibri" w:hAnsi="Calibri" w:cs="Calibri"/>
          <w:color w:val="000000" w:themeColor="text1"/>
        </w:rPr>
        <w:t xml:space="preserve"> is being made, 16 measurements will provide an ample evaluation, both looking at the </w:t>
      </w:r>
      <w:r w:rsidR="0002015C">
        <w:rPr>
          <w:rFonts w:ascii="Calibri" w:hAnsi="Calibri" w:cs="Calibri"/>
          <w:color w:val="000000" w:themeColor="text1"/>
        </w:rPr>
        <w:t>PF</w:t>
      </w:r>
      <w:r w:rsidRPr="00566261">
        <w:rPr>
          <w:rFonts w:ascii="Calibri" w:hAnsi="Calibri" w:cs="Calibri"/>
          <w:color w:val="000000" w:themeColor="text1"/>
        </w:rPr>
        <w:t xml:space="preserve"> and its components, as well as an assessment of the brain as a whole as a comparison. These measurements will be sufficient to highlight the most common PFAs. </w:t>
      </w:r>
      <w:r w:rsidR="005A21F6">
        <w:rPr>
          <w:rFonts w:ascii="Calibri" w:hAnsi="Calibri" w:cs="Calibri"/>
          <w:color w:val="000000" w:themeColor="text1"/>
        </w:rPr>
        <w:t>We propose this tool as a diagnostic tool, with suggested measurements, although not all will be possible in all patients, for example due to gestation and optimal views.</w:t>
      </w:r>
    </w:p>
    <w:p w14:paraId="2FA5D63A" w14:textId="77777777" w:rsidR="00576E6D" w:rsidRPr="00566261" w:rsidRDefault="00576E6D" w:rsidP="00FC5D5C">
      <w:pPr>
        <w:spacing w:line="480" w:lineRule="auto"/>
        <w:rPr>
          <w:rFonts w:ascii="Calibri" w:hAnsi="Calibri" w:cs="Calibri"/>
          <w:color w:val="000000" w:themeColor="text1"/>
        </w:rPr>
      </w:pPr>
    </w:p>
    <w:p w14:paraId="08183249" w14:textId="77777777"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t>&lt;FIGURE 4&gt;</w:t>
      </w:r>
    </w:p>
    <w:p w14:paraId="234DCB60" w14:textId="77777777" w:rsidR="00576E6D" w:rsidRDefault="00576E6D" w:rsidP="00FC5D5C">
      <w:pPr>
        <w:spacing w:line="480" w:lineRule="auto"/>
        <w:rPr>
          <w:rFonts w:ascii="Calibri" w:hAnsi="Calibri" w:cs="Calibri"/>
          <w:color w:val="000000" w:themeColor="text1"/>
        </w:rPr>
      </w:pPr>
    </w:p>
    <w:p w14:paraId="7A7FE5D5" w14:textId="6E5581CA"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tab/>
        <w:t>The definitions used for PFAs are variable</w:t>
      </w:r>
      <w:r w:rsidR="006F6D64">
        <w:rPr>
          <w:rFonts w:ascii="Calibri" w:hAnsi="Calibri" w:cs="Calibri"/>
          <w:color w:val="000000" w:themeColor="text1"/>
        </w:rPr>
        <w:t xml:space="preserve">, as they are numerous and difficult to classify. However, </w:t>
      </w:r>
      <w:r w:rsidR="004228D7">
        <w:rPr>
          <w:rFonts w:ascii="Calibri" w:hAnsi="Calibri" w:cs="Calibri"/>
          <w:color w:val="000000" w:themeColor="text1"/>
        </w:rPr>
        <w:t xml:space="preserve">most </w:t>
      </w:r>
      <w:r w:rsidRPr="00566261">
        <w:rPr>
          <w:rFonts w:ascii="Calibri" w:hAnsi="Calibri" w:cs="Calibri"/>
          <w:color w:val="000000" w:themeColor="text1"/>
        </w:rPr>
        <w:t xml:space="preserve">can be divided into those with cranial vault malformations and hindbrain malformations, with the latter further divided into those with increased fluid-filled space in the </w:t>
      </w:r>
      <w:r w:rsidR="0002015C">
        <w:rPr>
          <w:rFonts w:ascii="Calibri" w:hAnsi="Calibri" w:cs="Calibri"/>
          <w:color w:val="000000" w:themeColor="text1"/>
        </w:rPr>
        <w:t>PF</w:t>
      </w:r>
      <w:r w:rsidRPr="00566261">
        <w:rPr>
          <w:rFonts w:ascii="Calibri" w:hAnsi="Calibri" w:cs="Calibri"/>
          <w:color w:val="000000" w:themeColor="text1"/>
        </w:rPr>
        <w:t xml:space="preserve">, and cerebellar or </w:t>
      </w:r>
      <w:proofErr w:type="spellStart"/>
      <w:r w:rsidRPr="00566261">
        <w:rPr>
          <w:rFonts w:ascii="Calibri" w:hAnsi="Calibri" w:cs="Calibri"/>
          <w:color w:val="000000" w:themeColor="text1"/>
        </w:rPr>
        <w:t>vermian</w:t>
      </w:r>
      <w:proofErr w:type="spellEnd"/>
      <w:r w:rsidRPr="00566261">
        <w:rPr>
          <w:rFonts w:ascii="Calibri" w:hAnsi="Calibri" w:cs="Calibri"/>
          <w:color w:val="000000" w:themeColor="text1"/>
        </w:rPr>
        <w:t xml:space="preserve"> agenesis, aplasia or hypoplasia.</w:t>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2/uog.2777","ISSN":"0960-7692","author":[{"dropping-particle":"","family":"Guibaud","given":"L.","non-dropping-particle":"","parse-names":false,"suffix":""},{"dropping-particle":"","family":"Portes","given":"V.","non-dropping-particle":"des","parse-names":false,"suffix":""}],"container-title":"Ultrasound in Obstetrics and Gynecology","id":"ITEM-1","issue":"5","issued":{"date-parts":[["2006"]]},"page":"477-481","title":"Plea for an anatomical approach to abnormalities of the posterior fossa in prenatal diagnosis","type":"article-journal","volume":"27"},"uris":["http://www.mendeley.com/documents/?uuid=a58ac8fc-57b4-411b-bc95-6b57cfc215d8"]}],"mendeley":{"formattedCitation":"(91)","plainTextFormattedCitation":"(91)","previouslyFormattedCitation":"(90)"},"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1)</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177/1971400915576665","ISSN":"19714009","abstract":"The classification of posterior fossa congenital anomalies has been a controversial topic. Advances in genetics and imaging have allowed a better understanding of the embryologic development of these abnormalities. A new classification schema correlates the embryologic, morphologic, and genetic bases of these anomalies in order to better distinguish and describe them. Although they provide a better understanding of the clinical aspects and genetics of these disorders, it is crucial for the radiologist to be able to diagnose the congenital posterior fossa anomalies based on their morphology, since neuroimaging is usually the initial step when these disorders are suspected. We divide the most common posterior fossa congenital anomalies into two groups: 1) hindbrain malformations, including diseases with cerebellar or vermian agenesis, aplasia or hypoplasia and cystic posterior fossa anomalies; and 2) cranial vault malformations. In addition, we will review the embryologic development of the posterior fossa and, from the perspective of embryonic development, will describe the imaging appearance of congenital posterior fossa anomalies. Knowledge of the developmental bases of these malformations facilitates detection of the morphological changes identified on imaging, allowing accurate differentiation and diagnosis of congenital posterior fossa anomalies.","author":[{"dropping-particle":"","family":"Cotes","given":"Claudia","non-dropping-particle":"","parse-names":false,"suffix":""},{"dropping-particle":"","family":"Bonfante","given":"Eliana","non-dropping-particle":"","parse-names":false,"suffix":""},{"dropping-particle":"","family":"Lazor","given":"Jillian","non-dropping-particle":"","parse-names":false,"suffix":""},{"dropping-particle":"","family":"Jadhav","given":"Siddharth","non-dropping-particle":"","parse-names":false,"suffix":""},{"dropping-particle":"","family":"Caldas","given":"Maria","non-dropping-particle":"","parse-names":false,"suffix":""},{"dropping-particle":"","family":"Swischuk","given":"Leonard","non-dropping-particle":"","parse-names":false,"suffix":""},{"dropping-particle":"","family":"Riascos","given":"Roy","non-dropping-particle":"","parse-names":false,"suffix":""}],"container-title":"Neuroradiology Journal","id":"ITEM-1","issue":"3","issued":{"date-parts":[["2015"]]},"page":"238-253","title":"Congenital basis of posterior fossa anomalies","type":"article-journal","volume":"28"},"uris":["http://www.mendeley.com/documents/?uuid=f3341b79-5785-478b-8834-9a3ca44c4d65"]}],"mendeley":{"formattedCitation":"(92)","plainTextFormattedCitation":"(92)","previouslyFormattedCitation":"(91)"},"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2)</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2/uog.13296","ISSN":"09607692","abstract":"Purpose - Objective. To propose and provide evidence for an alternative concept regarding development of the cerebellum, and to dispel several misconceptions regarding both normal and abnormal cerebellar development, with specific reference to the cerebellar vermis. Material and methods. Examples of cerebellar and vermian anatomy by both sonography and fetal MRI were retrospectively reviewed in both fetuses and in pre-term neonates between 8 and 40 weeks gestation. This was correlated with already established knowledge of cerebellar embryology, phylogeny, somatotopic mapping and functional MRI. Results. The evidence indicates that the cerebellar vermis probably does not develop in a cranio-caudal direction, but rather in a ventral to dorsal direction, and therefore the concept of inferior vermian hypoplasia is probably incorrect. Discussion and conclusions. As a result of terminology such as “closure of the 4th ventricle”, “craniocaudal growth of the vermis”, “craniocaudal diameter” and the numbering of the cerebellar lobules from superior to inferior, we have the preconception that the vermis grows from superior to inferior. There is then an incorrect assumption that partial agenesis always involves the inferior lobules, whereas the evidence suggests that in many cases it is the central lobules that are actually deficient. In these cases “neo-vermian hypoplasia” may be a more accurate description.","author":[{"dropping-particle":"","family":"Robinson","given":"Ashley J.","non-dropping-particle":"","parse-names":false,"suffix":""}],"container-title":"Ultrasound in Obstetrics and Gynecology","id":"ITEM-1","issue":"2","issued":{"date-parts":[["2014"]]},"page":"123-136","title":"Inferior vermian hypoplasia - Preconception, misconception","type":"article-journal","volume":"43"},"uris":["http://www.mendeley.com/documents/?uuid=6d1a5357-f6a5-4c6a-b22a-47416dd42c84"]}],"mendeley":{"formattedCitation":"(93)","plainTextFormattedCitation":"(93)","previouslyFormattedCitation":"(92)"},"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3)</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7/s00247-010-1617-7","ISBN":"0024701016177","ISSN":"03010449","abstract":"Posterior fossa (PF) malformations are commonly observed during prenatal screening. Their understanding requires knowledge of the main steps of PF development and knowledge of normal patterns in US and MR imaging. The vast majority of PF malformations can be strongly suspected by acquiring a midline sagittal slice and a transverse slice and by systematically scrutinizing the elements of the PF: cerebellar vermis, hemispheres, brainstem, fourth ventricle, PF fluid spaces and tentorium. Analysis of cerebellar echogenicity and biometry is also useful. This review explains how to approach the diagnosis of the main PF malformations by performing these two slices and answering six key questions about the elements of the PF. The main imaging characteristics of PF malformations are also reviewed.","author":[{"dropping-particle":"","family":"Garel","given":"Catherine","non-dropping-particle":"","parse-names":false,"suffix":""}],"container-title":"Pediatric Radiology","id":"ITEM-1","issue":"6","issued":{"date-parts":[["2010"]]},"page":"1038-1045","title":"Posterior fossa malformations: main features and limits in prenatal diagnosis","type":"article-journal","volume":"40"},"uris":["http://www.mendeley.com/documents/?uuid=4bb34e29-5605-4721-81fe-88832c20fd91"]}],"mendeley":{"formattedCitation":"(94)","plainTextFormattedCitation":"(94)","previouslyFormattedCitation":"(93)"},"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4)</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16/j.clinimag.2014.10.010","ISSN":"18734499","abstract":"This article is the first portion of a two-part review that illustrates the normal appearance of the cerebellum and posterior fossa on prenatal ultrasound and MRI and on postnatal diagnostic imaging studies. Classification and terminology of posterior fossa abnormalities in the literature are confusing due to evolution of concepts and sometimes lack of consensus. Accurate classification of posterior fossa anomalies is important for predicting fetal outcome and for appropriate counseling. In Part 1 of this review, prenatal and postnatal imaging techniques for assessing the posterior fossa will be discussed, followed by a discussion of how cerebellar malformations may be classified.","author":[{"dropping-particle":"","family":"Chapman","given":"Teresa","non-dropping-particle":"","parse-names":false,"suffix":""},{"dropping-particle":"","family":"Mahalingam","given":"Sowmya","non-dropping-particle":"","parse-names":false,"suffix":""},{"dropping-particle":"","family":"Ishak","given":"Gisele E.","non-dropping-particle":"","parse-names":false,"suffix":""},{"dropping-particle":"","family":"Nixon","given":"Jason N.","non-dropping-particle":"","parse-names":false,"suffix":""},{"dropping-particle":"","family":"Siebert","given":"Joseph","non-dropping-particle":"","parse-names":false,"suffix":""},{"dropping-particle":"","family":"Dighe","given":"Manjiri K.","non-dropping-particle":"","parse-names":false,"suffix":""}],"container-title":"Clinical Imaging","id":"ITEM-1","issued":{"date-parts":[["2015"]]},"title":"Diagnostic imaging of posterior fossa anomalies in the fetus and neonate: Part 1, normal anatomy and classification of anomalies","type":"article"},"uris":["http://www.mendeley.com/documents/?uuid=1370851c-3513-4d20-8d8b-f53ba5bced93"]}],"mendeley":{"formattedCitation":"(95)","plainTextFormattedCitation":"(95)","previouslyFormattedCitation":"(94)"},"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5)</w:t>
      </w:r>
      <w:r w:rsidRPr="00566261">
        <w:rPr>
          <w:rFonts w:ascii="Calibri" w:hAnsi="Calibri" w:cs="Calibri"/>
          <w:color w:val="000000" w:themeColor="text1"/>
        </w:rPr>
        <w:fldChar w:fldCharType="end"/>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16/j.clinimag.2014.10.012","ISSN":"18734499","abstract":"This second portion of a two-part review illustrates examples of posterior fossa disorders detectable on prenatal ultrasound and MRI, with postnatal or pathology correlation where available. These disorders are discussed in the context of an anatomic classification scheme described in Part 1 of this posterior fossa anomaly review. Assessment of the size and formation of the cerebellar hemispheres and vermis is critical. Diagnoses discussed here include arachnoid cyst, Blake's pouch cyst, Dandy-Walker malformation, vermian agenesis, Joubert syndrome, rhombencephalosynapsis, Chiari II malformation, ischemia, and tumors.","author":[{"dropping-particle":"","family":"Chapman","given":"Teresa","non-dropping-particle":"","parse-names":false,"suffix":""},{"dropping-particle":"","family":"Mahalingam","given":"Sowmya","non-dropping-particle":"","parse-names":false,"suffix":""},{"dropping-particle":"","family":"Ishak","given":"Gisele E.","non-dropping-particle":"","parse-names":false,"suffix":""},{"dropping-particle":"","family":"Nixon","given":"Jason N.","non-dropping-particle":"","parse-names":false,"suffix":""},{"dropping-particle":"","family":"Siebert","given":"Joseph","non-dropping-particle":"","parse-names":false,"suffix":""},{"dropping-particle":"","family":"Dighe","given":"Manjiri K.","non-dropping-particle":"","parse-names":false,"suffix":""}],"container-title":"Clinical Imaging","id":"ITEM-1","issued":{"date-parts":[["2015"]]},"title":"Diagnostic imaging of posterior fossa anomalies in the fetus and neonate: Part 2, posterior fossa disorders","type":"article"},"uris":["http://www.mendeley.com/documents/?uuid=1f517c9a-6b8d-4b50-b24c-9b5635807cf1"]}],"mendeley":{"formattedCitation":"(96)","plainTextFormattedCitation":"(96)","previouslyFormattedCitation":"(95)"},"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6)</w:t>
      </w:r>
      <w:r w:rsidRPr="00566261">
        <w:rPr>
          <w:rFonts w:ascii="Calibri" w:hAnsi="Calibri" w:cs="Calibri"/>
          <w:color w:val="000000" w:themeColor="text1"/>
        </w:rPr>
        <w:fldChar w:fldCharType="end"/>
      </w:r>
      <w:r w:rsidRPr="00566261">
        <w:rPr>
          <w:rFonts w:ascii="Calibri" w:hAnsi="Calibri" w:cs="Calibri"/>
          <w:color w:val="000000" w:themeColor="text1"/>
        </w:rPr>
        <w:t xml:space="preserve"> </w:t>
      </w:r>
      <w:r w:rsidR="004228D7">
        <w:rPr>
          <w:rFonts w:ascii="Calibri" w:hAnsi="Calibri" w:cs="Calibri"/>
          <w:color w:val="000000" w:themeColor="text1"/>
        </w:rPr>
        <w:t>It is not possible to cover all PFAs, but here we cover some of the most common and the useful measurement findings.</w:t>
      </w:r>
    </w:p>
    <w:p w14:paraId="17A112EB" w14:textId="62CCB074"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lastRenderedPageBreak/>
        <w:tab/>
      </w:r>
      <w:proofErr w:type="spellStart"/>
      <w:r w:rsidRPr="00566261">
        <w:rPr>
          <w:rFonts w:ascii="Calibri" w:hAnsi="Calibri" w:cs="Calibri"/>
          <w:color w:val="000000" w:themeColor="text1"/>
        </w:rPr>
        <w:t>Megacisterna</w:t>
      </w:r>
      <w:proofErr w:type="spellEnd"/>
      <w:r w:rsidRPr="00566261">
        <w:rPr>
          <w:rFonts w:ascii="Calibri" w:hAnsi="Calibri" w:cs="Calibri"/>
          <w:color w:val="000000" w:themeColor="text1"/>
        </w:rPr>
        <w:t xml:space="preserve"> magna, also known as enlarged CM, is the presence of increased fluid spaces, with</w:t>
      </w:r>
      <w:r w:rsidR="005D168D">
        <w:rPr>
          <w:rFonts w:ascii="Calibri" w:hAnsi="Calibri" w:cs="Calibri"/>
          <w:color w:val="000000" w:themeColor="text1"/>
        </w:rPr>
        <w:t xml:space="preserve"> a</w:t>
      </w:r>
      <w:r w:rsidRPr="00566261">
        <w:rPr>
          <w:rFonts w:ascii="Calibri" w:hAnsi="Calibri" w:cs="Calibri"/>
          <w:color w:val="000000" w:themeColor="text1"/>
        </w:rPr>
        <w:t xml:space="preserve"> normal tentorium and cerebellum/brainstem. By measurements, this would be an increased CM, with otherwise normal measurements. A “Blake’s Pouch cyst” includes additional abnormal measurements, with an increased TVA, IVD, occipital angle and 4</w:t>
      </w:r>
      <w:r w:rsidRPr="00566261">
        <w:rPr>
          <w:rFonts w:ascii="Calibri" w:hAnsi="Calibri" w:cs="Calibri"/>
          <w:color w:val="000000" w:themeColor="text1"/>
          <w:vertAlign w:val="superscript"/>
        </w:rPr>
        <w:t>th</w:t>
      </w:r>
      <w:r w:rsidRPr="00566261">
        <w:rPr>
          <w:rFonts w:ascii="Calibri" w:hAnsi="Calibri" w:cs="Calibri"/>
          <w:color w:val="000000" w:themeColor="text1"/>
        </w:rPr>
        <w:t xml:space="preserve"> ventricle diameters. With an arachnoid cyst, there may simply be an increased CM depth, but when very enlarged, dimensions of the vermis/cerebellum and brainstem may be reduced by mass effect. There may also be hydrocephalus with changes to the lateral ventricle </w:t>
      </w:r>
      <w:r w:rsidR="00264B33">
        <w:rPr>
          <w:rFonts w:ascii="Calibri" w:hAnsi="Calibri" w:cs="Calibri"/>
          <w:color w:val="000000" w:themeColor="text1"/>
        </w:rPr>
        <w:t>transverse diameter</w:t>
      </w:r>
      <w:r w:rsidRPr="00566261">
        <w:rPr>
          <w:rFonts w:ascii="Calibri" w:hAnsi="Calibri" w:cs="Calibri"/>
          <w:color w:val="000000" w:themeColor="text1"/>
        </w:rPr>
        <w:t>.</w:t>
      </w:r>
    </w:p>
    <w:p w14:paraId="195F82A3" w14:textId="733FA639"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tab/>
        <w:t xml:space="preserve">If the CM depth, </w:t>
      </w:r>
      <w:r w:rsidR="00182F3A" w:rsidRPr="00566261">
        <w:rPr>
          <w:rFonts w:ascii="Calibri" w:hAnsi="Calibri" w:cs="Calibri"/>
          <w:color w:val="000000" w:themeColor="text1"/>
        </w:rPr>
        <w:t>TVA,</w:t>
      </w:r>
      <w:r w:rsidRPr="00566261">
        <w:rPr>
          <w:rFonts w:ascii="Calibri" w:hAnsi="Calibri" w:cs="Calibri"/>
          <w:color w:val="000000" w:themeColor="text1"/>
        </w:rPr>
        <w:t xml:space="preserve"> occipital angle and IVD are increased, but there are also abnormalities of the TCD, vermis </w:t>
      </w:r>
      <w:r w:rsidR="00CE0B2A">
        <w:rPr>
          <w:rFonts w:ascii="Calibri" w:hAnsi="Calibri" w:cs="Calibri"/>
          <w:color w:val="000000" w:themeColor="text1"/>
        </w:rPr>
        <w:t>craniocaudal diameter</w:t>
      </w:r>
      <w:r w:rsidRPr="00566261">
        <w:rPr>
          <w:rFonts w:ascii="Calibri" w:hAnsi="Calibri" w:cs="Calibri"/>
          <w:color w:val="000000" w:themeColor="text1"/>
        </w:rPr>
        <w:t>/</w:t>
      </w:r>
      <w:r w:rsidR="00CE0B2A">
        <w:rPr>
          <w:rFonts w:ascii="Calibri" w:hAnsi="Calibri" w:cs="Calibri"/>
          <w:color w:val="000000" w:themeColor="text1"/>
        </w:rPr>
        <w:t>anteroposterior diameter</w:t>
      </w:r>
      <w:r w:rsidRPr="00566261">
        <w:rPr>
          <w:rFonts w:ascii="Calibri" w:hAnsi="Calibri" w:cs="Calibri"/>
          <w:color w:val="000000" w:themeColor="text1"/>
        </w:rPr>
        <w:t>/surface area, then other pathology must be considered. This can include a focal abnormality such as dysplasia or as a result of previous insult (ischaemia, haemorrhage) – for these there could be unilateral abnormalities, so variations of the routine measures may be needed, such as measuring the TCD for each cerebellar hemisphere separately.</w:t>
      </w:r>
    </w:p>
    <w:p w14:paraId="002362B6" w14:textId="62D5D676" w:rsidR="00576E6D" w:rsidRPr="00566261" w:rsidRDefault="00576E6D"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The “Dandy-Walker” malformation/variant/continuum definition becomes even more </w:t>
      </w:r>
      <w:r w:rsidR="005D168D">
        <w:rPr>
          <w:rFonts w:ascii="Calibri" w:hAnsi="Calibri" w:cs="Calibri"/>
          <w:color w:val="000000" w:themeColor="text1"/>
        </w:rPr>
        <w:t>unclear</w:t>
      </w:r>
      <w:r w:rsidRPr="00566261">
        <w:rPr>
          <w:rFonts w:ascii="Calibri" w:hAnsi="Calibri" w:cs="Calibri"/>
          <w:color w:val="000000" w:themeColor="text1"/>
        </w:rPr>
        <w:t xml:space="preserve">, with a range including the “inferior </w:t>
      </w:r>
      <w:proofErr w:type="spellStart"/>
      <w:r w:rsidRPr="00566261">
        <w:rPr>
          <w:rFonts w:ascii="Calibri" w:hAnsi="Calibri" w:cs="Calibri"/>
          <w:color w:val="000000" w:themeColor="text1"/>
        </w:rPr>
        <w:t>vermian</w:t>
      </w:r>
      <w:proofErr w:type="spellEnd"/>
      <w:r w:rsidRPr="00566261">
        <w:rPr>
          <w:rFonts w:ascii="Calibri" w:hAnsi="Calibri" w:cs="Calibri"/>
          <w:color w:val="000000" w:themeColor="text1"/>
        </w:rPr>
        <w:t xml:space="preserve"> hypoplasia”. The following measurements could be abnormal: TCD, vermis </w:t>
      </w:r>
      <w:r w:rsidR="00CE0B2A">
        <w:rPr>
          <w:rFonts w:ascii="Calibri" w:hAnsi="Calibri" w:cs="Calibri"/>
          <w:color w:val="000000" w:themeColor="text1"/>
        </w:rPr>
        <w:t>craniocaudal diameter</w:t>
      </w:r>
      <w:r w:rsidRPr="00566261">
        <w:rPr>
          <w:rFonts w:ascii="Calibri" w:hAnsi="Calibri" w:cs="Calibri"/>
          <w:color w:val="000000" w:themeColor="text1"/>
        </w:rPr>
        <w:t>/</w:t>
      </w:r>
      <w:r w:rsidR="00CE0B2A">
        <w:rPr>
          <w:rFonts w:ascii="Calibri" w:hAnsi="Calibri" w:cs="Calibri"/>
          <w:color w:val="000000" w:themeColor="text1"/>
        </w:rPr>
        <w:t>anteroposterior diameter</w:t>
      </w:r>
      <w:r w:rsidRPr="00566261">
        <w:rPr>
          <w:rFonts w:ascii="Calibri" w:hAnsi="Calibri" w:cs="Calibri"/>
          <w:color w:val="000000" w:themeColor="text1"/>
        </w:rPr>
        <w:t>/surface area, TVA, CM depth, IVD, 4</w:t>
      </w:r>
      <w:r w:rsidRPr="00566261">
        <w:rPr>
          <w:rFonts w:ascii="Calibri" w:hAnsi="Calibri" w:cs="Calibri"/>
          <w:color w:val="000000" w:themeColor="text1"/>
          <w:vertAlign w:val="superscript"/>
        </w:rPr>
        <w:t>th</w:t>
      </w:r>
      <w:r w:rsidRPr="00566261">
        <w:rPr>
          <w:rFonts w:ascii="Calibri" w:hAnsi="Calibri" w:cs="Calibri"/>
          <w:color w:val="000000" w:themeColor="text1"/>
        </w:rPr>
        <w:t xml:space="preserve"> ventricle </w:t>
      </w:r>
      <w:proofErr w:type="spellStart"/>
      <w:r w:rsidR="00D363D3">
        <w:rPr>
          <w:rFonts w:ascii="Calibri" w:hAnsi="Calibri" w:cs="Calibri"/>
          <w:color w:val="000000" w:themeColor="text1"/>
        </w:rPr>
        <w:t>laterolateral</w:t>
      </w:r>
      <w:proofErr w:type="spellEnd"/>
      <w:r w:rsidR="00D363D3">
        <w:rPr>
          <w:rFonts w:ascii="Calibri" w:hAnsi="Calibri" w:cs="Calibri"/>
          <w:color w:val="000000" w:themeColor="text1"/>
        </w:rPr>
        <w:t xml:space="preserve"> diameter</w:t>
      </w:r>
      <w:r w:rsidRPr="00566261">
        <w:rPr>
          <w:rFonts w:ascii="Calibri" w:hAnsi="Calibri" w:cs="Calibri"/>
          <w:color w:val="000000" w:themeColor="text1"/>
        </w:rPr>
        <w:t>, lateral ventricles, occipital angle.</w:t>
      </w:r>
    </w:p>
    <w:p w14:paraId="688E9C22" w14:textId="77777777" w:rsidR="00576E6D" w:rsidRPr="00566261"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tab/>
        <w:t>A small number of scenarios will then need specific measurements for further assessment. For these more particular situations, there are often fewer studies, so although measures may be less frequently used overall these measures are more likely to help with a certain diagnosis.</w:t>
      </w:r>
    </w:p>
    <w:p w14:paraId="4208B126" w14:textId="0FA60642" w:rsidR="00576E6D" w:rsidRPr="00566261" w:rsidRDefault="00576E6D"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 xml:space="preserve">Neural tube defects cause changes in the </w:t>
      </w:r>
      <w:r w:rsidR="0002015C">
        <w:rPr>
          <w:rFonts w:ascii="Calibri" w:hAnsi="Calibri" w:cs="Calibri"/>
          <w:color w:val="000000" w:themeColor="text1"/>
        </w:rPr>
        <w:t>PF</w:t>
      </w:r>
      <w:r w:rsidRPr="00566261">
        <w:rPr>
          <w:rFonts w:ascii="Calibri" w:hAnsi="Calibri" w:cs="Calibri"/>
          <w:color w:val="000000" w:themeColor="text1"/>
        </w:rPr>
        <w:t xml:space="preserve"> through a Chiari II malformation. In this scenario, additional measurements will allow specific changes to be monitored. These include the cerebellar herniation level and brainstem kinking level, both of which are not of use to measure in most clinical situations. </w:t>
      </w:r>
    </w:p>
    <w:p w14:paraId="6280DD23" w14:textId="3254A039" w:rsidR="00576E6D" w:rsidRDefault="00576E6D" w:rsidP="00FC5D5C">
      <w:pPr>
        <w:spacing w:line="480" w:lineRule="auto"/>
        <w:rPr>
          <w:rFonts w:ascii="Calibri" w:hAnsi="Calibri" w:cs="Calibri"/>
          <w:color w:val="000000" w:themeColor="text1"/>
        </w:rPr>
      </w:pPr>
      <w:r w:rsidRPr="00566261">
        <w:rPr>
          <w:rFonts w:ascii="Calibri" w:hAnsi="Calibri" w:cs="Calibri"/>
          <w:color w:val="000000" w:themeColor="text1"/>
        </w:rPr>
        <w:lastRenderedPageBreak/>
        <w:tab/>
        <w:t>A less common scenario is investigation for possible Joubert syndrome</w:t>
      </w:r>
      <w:r w:rsidR="00846F3A">
        <w:rPr>
          <w:rFonts w:ascii="Calibri" w:hAnsi="Calibri" w:cs="Calibri"/>
          <w:color w:val="000000" w:themeColor="text1"/>
        </w:rPr>
        <w:t xml:space="preserve"> and related disorders</w:t>
      </w:r>
      <w:r w:rsidRPr="00566261">
        <w:rPr>
          <w:rFonts w:ascii="Calibri" w:hAnsi="Calibri" w:cs="Calibri"/>
          <w:color w:val="000000" w:themeColor="text1"/>
        </w:rPr>
        <w:t>. The classic MRI description of the “molar tooth sign”</w:t>
      </w:r>
      <w:r w:rsidRPr="00566261">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177/088307389701200703","ISSN":"08830738","abstract":"Joubert syndrome is characterized by episodic hyperpnea and apnea, developmental delay, hypotonia, truncal ataxia, ophthalmologic abnormalities, and vermian dysgenesis. We studied 15 patients with the diagnosis of Joubert syndrome to (1) more fully define the syndrome's clinical features, and (2) correlate the clinical features with magnetic resonance imaging (MRI) findings. Eight of 15 patients had a history of episodic hyperpnea and apnea. All patients had developmental delay and hypotonia. Of the 13 patients receiving detailed neuro-ophthalmologic evaluations, three had optic nerve dysplasia, pendular nystagmus, and gaze-holding nystagmus. All 13 patients had a normal vestibulo-ocular reflex based on head thrust, but had absent to poor ability to cancel the vestibulo-ocular reflex horizontally and vertically. Twelve of 13 patients had impaired smooth pursuit. Twelve of 13 patients had defects in initiation of saccades and quick phases. Two of the most consistent radiologic features were absent or hypoplastic posterior cerebellar vermis, and deformed midbrain and pontomesencephalic junction, which based on ocular motor physiology correlate with the vestibulo-ocular reflex cancellation/ pursuit defect and saccade initiation defect, respectively. As a result of midbrain, vermian, and superior cerebellar peduncle abnormalities, axial neuroimaging showed a unique \"molar tooth\" appearance of these structures. These results indicate that Joubert syndrome results from maldevelopment of the midbrain and cerebellar vermis, producing a pathognomonic sign on MRI.","author":[{"dropping-particle":"","family":"Maria","given":"Bernard L.","non-dropping-particle":"","parse-names":false,"suffix":""},{"dropping-particle":"","family":"Hoang","given":"Karin B.N.","non-dropping-particle":"","parse-names":false,"suffix":""},{"dropping-particle":"","family":"Tusa","given":"Ronald J.","non-dropping-particle":"","parse-names":false,"suffix":""},{"dropping-particle":"","family":"Mancuso","given":"Anthony A.","non-dropping-particle":"","parse-names":false,"suffix":""},{"dropping-particle":"","family":"Hamed","given":"Latif M.","non-dropping-particle":"","parse-names":false,"suffix":""},{"dropping-particle":"","family":"Quisling","given":"Ronald G.","non-dropping-particle":"","parse-names":false,"suffix":""},{"dropping-particle":"","family":"Hove","given":"Martin T.","non-dropping-particle":"","parse-names":false,"suffix":""},{"dropping-particle":"","family":"Fennell","given":"Eileen B.","non-dropping-particle":"","parse-names":false,"suffix":""},{"dropping-particle":"","family":"Booth-Jones","given":"Margaret","non-dropping-particle":"","parse-names":false,"suffix":""},{"dropping-particle":"","family":"Ringdahl","given":"Deborah M.","non-dropping-particle":"","parse-names":false,"suffix":""},{"dropping-particle":"","family":"Yachnis","given":"Anthony T.","non-dropping-particle":"","parse-names":false,"suffix":""},{"dropping-particle":"","family":"Creel","given":"Gwen","non-dropping-particle":"","parse-names":false,"suffix":""},{"dropping-particle":"","family":"Frerking","given":"Beth","non-dropping-particle":"","parse-names":false,"suffix":""}],"container-title":"Journal of Child Neurology","id":"ITEM-1","issued":{"date-parts":[["1997"]]},"title":"'Joubert syndrome' revisited: Key ocular motor signs with magnetic resonance imaging correlation","type":"article-journal"},"uris":["http://www.mendeley.com/documents/?uuid=edce1353-12e7-4fee-a81f-ae704b97d34e"]}],"mendeley":{"formattedCitation":"(97)","plainTextFormattedCitation":"(97)","previouslyFormattedCitation":"(96)"},"properties":{"noteIndex":0},"schema":"https://github.com/citation-style-language/schema/raw/master/csl-citation.json"}</w:instrText>
      </w:r>
      <w:r w:rsidRPr="00566261">
        <w:rPr>
          <w:rFonts w:ascii="Calibri" w:hAnsi="Calibri" w:cs="Calibri"/>
          <w:color w:val="000000" w:themeColor="text1"/>
        </w:rPr>
        <w:fldChar w:fldCharType="separate"/>
      </w:r>
      <w:r w:rsidR="00707175" w:rsidRPr="00707175">
        <w:rPr>
          <w:rFonts w:ascii="Calibri" w:hAnsi="Calibri" w:cs="Calibri"/>
          <w:noProof/>
          <w:color w:val="000000" w:themeColor="text1"/>
        </w:rPr>
        <w:t>(97)</w:t>
      </w:r>
      <w:r w:rsidRPr="00566261">
        <w:rPr>
          <w:rFonts w:ascii="Calibri" w:hAnsi="Calibri" w:cs="Calibri"/>
          <w:color w:val="000000" w:themeColor="text1"/>
        </w:rPr>
        <w:fldChar w:fldCharType="end"/>
      </w:r>
      <w:r w:rsidRPr="00566261">
        <w:rPr>
          <w:rFonts w:ascii="Calibri" w:hAnsi="Calibri" w:cs="Calibri"/>
          <w:color w:val="000000" w:themeColor="text1"/>
        </w:rPr>
        <w:t xml:space="preserve"> can be assessed in a quantitative way through specific measures of these features. </w:t>
      </w:r>
    </w:p>
    <w:p w14:paraId="4F820A8C" w14:textId="6DCF2591" w:rsidR="00576E6D" w:rsidRDefault="00576E6D" w:rsidP="00FC5D5C">
      <w:pPr>
        <w:spacing w:line="480" w:lineRule="auto"/>
        <w:rPr>
          <w:rFonts w:ascii="Calibri" w:hAnsi="Calibri" w:cs="Calibri"/>
          <w:i/>
          <w:iCs/>
          <w:color w:val="000000" w:themeColor="text1"/>
        </w:rPr>
      </w:pPr>
    </w:p>
    <w:p w14:paraId="5EB94FEE" w14:textId="77777777" w:rsidR="009B69BA" w:rsidRDefault="009B69BA" w:rsidP="00FC5D5C">
      <w:pPr>
        <w:spacing w:line="480" w:lineRule="auto"/>
        <w:rPr>
          <w:rFonts w:ascii="Calibri" w:hAnsi="Calibri" w:cs="Calibri"/>
          <w:i/>
          <w:iCs/>
          <w:color w:val="000000" w:themeColor="text1"/>
        </w:rPr>
      </w:pPr>
      <w:r>
        <w:rPr>
          <w:rFonts w:ascii="Calibri" w:hAnsi="Calibri" w:cs="Calibri"/>
          <w:i/>
          <w:iCs/>
          <w:color w:val="000000" w:themeColor="text1"/>
        </w:rPr>
        <w:t>Implications for research</w:t>
      </w:r>
    </w:p>
    <w:p w14:paraId="063C4983" w14:textId="2115D6A2" w:rsidR="009B69BA" w:rsidRPr="007C0393" w:rsidRDefault="009B69BA" w:rsidP="00FC5D5C">
      <w:pPr>
        <w:spacing w:line="480" w:lineRule="auto"/>
        <w:rPr>
          <w:rFonts w:ascii="Calibri" w:hAnsi="Calibri" w:cs="Calibri"/>
          <w:color w:val="000000" w:themeColor="text1"/>
        </w:rPr>
      </w:pPr>
      <w:r>
        <w:rPr>
          <w:rFonts w:ascii="Calibri" w:hAnsi="Calibri" w:cs="Calibri"/>
          <w:color w:val="000000" w:themeColor="text1"/>
        </w:rPr>
        <w:tab/>
        <w:t xml:space="preserve">The diversity and variation in 2D biometric measurements used to assess the </w:t>
      </w:r>
      <w:r w:rsidR="0002015C">
        <w:rPr>
          <w:rFonts w:ascii="Calibri" w:hAnsi="Calibri" w:cs="Calibri"/>
          <w:color w:val="000000" w:themeColor="text1"/>
        </w:rPr>
        <w:t>PF</w:t>
      </w:r>
      <w:r>
        <w:rPr>
          <w:rFonts w:ascii="Calibri" w:hAnsi="Calibri" w:cs="Calibri"/>
          <w:color w:val="000000" w:themeColor="text1"/>
        </w:rPr>
        <w:t xml:space="preserve"> on fetal MRI highlights the need for standardisation of the measurements used in clinical and research settings. Prospective studies are needed, using standardised measurements and comparing to developmental outcomes. This will </w:t>
      </w:r>
      <w:r w:rsidR="00CA32BD">
        <w:rPr>
          <w:rFonts w:ascii="Calibri" w:hAnsi="Calibri" w:cs="Calibri"/>
          <w:color w:val="000000" w:themeColor="text1"/>
        </w:rPr>
        <w:t>improve the accuracy of antenatal diagnoses and prognoses given to families.</w:t>
      </w:r>
    </w:p>
    <w:p w14:paraId="3EE1279C" w14:textId="77777777" w:rsidR="009B69BA" w:rsidRDefault="009B69BA" w:rsidP="00FC5D5C">
      <w:pPr>
        <w:spacing w:line="480" w:lineRule="auto"/>
        <w:rPr>
          <w:rFonts w:ascii="Calibri" w:hAnsi="Calibri" w:cs="Calibri"/>
          <w:i/>
          <w:iCs/>
          <w:color w:val="000000" w:themeColor="text1"/>
        </w:rPr>
      </w:pPr>
    </w:p>
    <w:p w14:paraId="4CC37811" w14:textId="4BFC7D0B" w:rsidR="007C0393" w:rsidRPr="007C0393" w:rsidRDefault="003702F8" w:rsidP="00FC5D5C">
      <w:pPr>
        <w:spacing w:line="480" w:lineRule="auto"/>
        <w:rPr>
          <w:rFonts w:ascii="Calibri" w:hAnsi="Calibri" w:cs="Calibri"/>
          <w:i/>
          <w:iCs/>
          <w:color w:val="000000" w:themeColor="text1"/>
        </w:rPr>
      </w:pPr>
      <w:r>
        <w:rPr>
          <w:rFonts w:ascii="Calibri" w:hAnsi="Calibri" w:cs="Calibri"/>
          <w:i/>
          <w:iCs/>
          <w:color w:val="000000" w:themeColor="text1"/>
        </w:rPr>
        <w:t>Other clinical concerns</w:t>
      </w:r>
    </w:p>
    <w:p w14:paraId="26A0D7DC" w14:textId="0FD8AC1D" w:rsidR="007C0393" w:rsidRPr="00295487" w:rsidRDefault="00295487" w:rsidP="00FC5D5C">
      <w:pPr>
        <w:spacing w:line="480" w:lineRule="auto"/>
        <w:ind w:firstLine="720"/>
        <w:rPr>
          <w:rFonts w:ascii="Calibri" w:hAnsi="Calibri" w:cs="Calibri"/>
          <w:color w:val="000000" w:themeColor="text1"/>
        </w:rPr>
      </w:pPr>
      <w:r w:rsidRPr="00295487">
        <w:rPr>
          <w:rFonts w:ascii="Calibri" w:hAnsi="Calibri" w:cs="Calibri"/>
          <w:color w:val="000000" w:themeColor="text1"/>
        </w:rPr>
        <w:t xml:space="preserve">Fetal MRIs in this review were performed across the second and third trimesters. </w:t>
      </w:r>
      <w:r w:rsidR="007C0393" w:rsidRPr="00295487">
        <w:rPr>
          <w:rFonts w:ascii="Calibri" w:hAnsi="Calibri" w:cs="Calibri"/>
          <w:color w:val="000000" w:themeColor="text1"/>
        </w:rPr>
        <w:t xml:space="preserve">There is some concern regarding MRI scanning in early pregnancy. This is </w:t>
      </w:r>
      <w:r w:rsidR="007F1B5A">
        <w:rPr>
          <w:rFonts w:ascii="Calibri" w:hAnsi="Calibri" w:cs="Calibri"/>
          <w:color w:val="000000" w:themeColor="text1"/>
        </w:rPr>
        <w:t>not related to safety concerns,</w:t>
      </w:r>
      <w:r w:rsidR="007F1B5A">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53/j.semperi.2013.06.011","ISSN":"01460005","abstract":"This review addresses specific questions regarding performance and utility of fetal MR. The specific issues addressed are (1) physician qualifications; (2) MR safety; (3) access to fetal MR; (4) timing of MRI in pregnancy; (5) repeat exams; and (6) when MRI is most effective for prenatal diagnosis. Fetal MRI is a problem-solving tool used for specific indications that are driven by ultrasound or at times by family history. Fetal MR should always be performed with knowledge of the sonographic findings from prior targeted scan. The best evidence for utility of MR is in assessment of CNS anomalies and assessment of the fetus with airway obstruction requiring decisions regarding mode of therapy. The type of information provided by MR can profoundly impact patient counseling and management. We recommend a team approach including specialists in obstetric imaging, fetal MRI, and postnatal care in interpreting MR so that the best information can be given to the pregnant patient. © 2013 Elsevier Inc.","author":[{"dropping-particle":"","family":"Levine","given":"Deborah","non-dropping-particle":"","parse-names":false,"suffix":""}],"container-title":"Seminars in Perinatology","id":"ITEM-1","issue":"5","issued":{"date-parts":[["2013"]]},"page":"340-344","publisher":"Elsevier","title":"Timing of MRI in pregnancy, repeat exams, access, and physician qualifications","type":"article-journal","volume":"37"},"uris":["http://www.mendeley.com/documents/?uuid=3a53697c-495d-4d16-a297-7c74c1c58a29"]}],"mendeley":{"formattedCitation":"(98)","plainTextFormattedCitation":"(98)","previouslyFormattedCitation":"(97)"},"properties":{"noteIndex":0},"schema":"https://github.com/citation-style-language/schema/raw/master/csl-citation.json"}</w:instrText>
      </w:r>
      <w:r w:rsidR="007F1B5A">
        <w:rPr>
          <w:rFonts w:ascii="Calibri" w:hAnsi="Calibri" w:cs="Calibri"/>
          <w:color w:val="000000" w:themeColor="text1"/>
        </w:rPr>
        <w:fldChar w:fldCharType="separate"/>
      </w:r>
      <w:r w:rsidR="00707175" w:rsidRPr="00707175">
        <w:rPr>
          <w:rFonts w:ascii="Calibri" w:hAnsi="Calibri" w:cs="Calibri"/>
          <w:noProof/>
          <w:color w:val="000000" w:themeColor="text1"/>
        </w:rPr>
        <w:t>(98)</w:t>
      </w:r>
      <w:r w:rsidR="007F1B5A">
        <w:rPr>
          <w:rFonts w:ascii="Calibri" w:hAnsi="Calibri" w:cs="Calibri"/>
          <w:color w:val="000000" w:themeColor="text1"/>
        </w:rPr>
        <w:fldChar w:fldCharType="end"/>
      </w:r>
      <w:r w:rsidR="007F1B5A">
        <w:rPr>
          <w:rFonts w:ascii="Calibri" w:hAnsi="Calibri" w:cs="Calibri"/>
          <w:color w:val="000000" w:themeColor="text1"/>
        </w:rPr>
        <w:t xml:space="preserve"> but </w:t>
      </w:r>
      <w:r w:rsidR="007C0393" w:rsidRPr="00295487">
        <w:rPr>
          <w:rFonts w:ascii="Calibri" w:hAnsi="Calibri" w:cs="Calibri"/>
          <w:color w:val="000000" w:themeColor="text1"/>
        </w:rPr>
        <w:t>primarily due to technical difficulty with fetal movement and limited diagnostic value,</w:t>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515/jpm-2015-0226","ISSN":"16193997","abstract":"&lt;p&gt;Magnetic resonance imaging (MRI) has been increasingly adopted in obstetrics practice in the past three decades. MRI aids prenatal ultrasound and improves diagnostic accuracy for selected maternal and fetal conditions. However, it should be considered only when high-quality ultrasound cannot provide certain information that affects the counseling, prenatal intervention, pregnancy course, and delivery plan. Major indications of fetal MRI include, but are not restricted to, morbidly adherent placenta, selected cases of fetal brain anomalies, thoracic lesions (especially in severe congenital diaphragmatic hernia), and soft tissue tumors at head and neck regions of the fetus. For fetal anatomy assessment, a 1.5-Tesla machine with a fast T2-weighted single-shot technique is recommended for image requisition of common fetal abnormalities. Individual judgment needs to be applied when considering usage of a 3-Tesla machine. Gadolinium MRI contrast is not recommended during pregnancy. MRI should be avoided in the first half of pregnancy due to small fetal structures and motion artifacts. Assessment of fetal cerebral cortex can be achieved with MRI in the third trimester. MRI is a viable research tool for noninvasive interrogation of the fetus and the placenta.&lt;/p&gt;","author":[{"dropping-particle":"","family":"Wataganara","given":"Tuangsit","non-dropping-particle":"","parse-names":false,"suffix":""},{"dropping-particle":"","family":"Ebrashy","given":"Alaa","non-dropping-particle":"","parse-names":false,"suffix":""},{"dropping-particle":"","family":"Aliyu","given":"Labaran Dayyabu","non-dropping-particle":"","parse-names":false,"suffix":""},{"dropping-particle":"","family":"Moreira De Sa","given":"Renato Augusto","non-dropping-particle":"","parse-names":false,"suffix":""},{"dropping-particle":"","family":"Pooh","given":"Ritsuko","non-dropping-particle":"","parse-names":false,"suffix":""},{"dropping-particle":"","family":"Kurjak","given":"Asim","non-dropping-particle":"","parse-names":false,"suffix":""},{"dropping-particle":"","family":"Sen","given":"Cihat","non-dropping-particle":"","parse-names":false,"suffix":""},{"dropping-particle":"","family":"Adra","given":"Abdallah","non-dropping-particle":"","parse-names":false,"suffix":""},{"dropping-particle":"","family":"Stanojevic","given":"Milan","non-dropping-particle":"","parse-names":false,"suffix":""}],"container-title":"Journal of Perinatal Medicine","id":"ITEM-1","issue":"5","issued":{"date-parts":[["2016"]]},"page":"533-542","title":"Fetal magnetic resonance imaging and ultrasound","type":"article-journal","volume":"44"},"uris":["http://www.mendeley.com/documents/?uuid=923b15e0-6bf1-49e5-bf2d-273c5510a8b2"]}],"mendeley":{"formattedCitation":"(99)","plainTextFormattedCitation":"(99)","previouslyFormattedCitation":"(98)"},"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99)</w:t>
      </w:r>
      <w:r w:rsidR="007C0393" w:rsidRPr="00295487">
        <w:rPr>
          <w:rFonts w:ascii="Calibri" w:hAnsi="Calibri" w:cs="Calibri"/>
          <w:color w:val="000000" w:themeColor="text1"/>
        </w:rPr>
        <w:fldChar w:fldCharType="end"/>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2/uog.17412","ISSN":"14690705","abstract":"The article focuses on fetal magnetic resonance imaging (MRI) practice guidelines developed by the International Society of Ultrasound in Obstetrics and Gynecology (ISUOG) following a survey in 2014. Topics include fetal MRI as an imaging adjunct to ultrasonography for fetal brain development assessment, factors influencing performance such as gestational age and termination of pregnancy (TOP) and improvement in management of complicated pregnancies from standardized criteria MRI.","author":[{"dropping-particle":"","family":"Prayer","given":"D.","non-dropping-particle":"","parse-names":false,"suffix":""},{"dropping-particle":"","family":"Malinger","given":"G.","non-dropping-particle":"","parse-names":false,"suffix":""},{"dropping-particle":"","family":"Brugger","given":"P. C.","non-dropping-particle":"","parse-names":false,"suffix":""},{"dropping-particle":"","family":"Cassady","given":"C.","non-dropping-particle":"","parse-names":false,"suffix":""},{"dropping-particle":"","family":"Catte","given":"L.","non-dropping-particle":"De","parse-names":false,"suffix":""},{"dropping-particle":"","family":"Keersmaecker","given":"B.","non-dropping-particle":"De","parse-names":false,"suffix":""},{"dropping-particle":"","family":"Fernandes","given":"G. L.","non-dropping-particle":"","parse-names":false,"suffix":""},{"dropping-particle":"","family":"Glanc","given":"P.","non-dropping-particle":"","parse-names":false,"suffix":""},{"dropping-particle":"","family":"Gonçalves","given":"L. F.","non-dropping-particle":"","parse-names":false,"suffix":""},{"dropping-particle":"","family":"Gruber","given":"G. M.","non-dropping-particle":"","parse-names":false,"suffix":""},{"dropping-particle":"","family":"Laifer-Narin","given":"S.","non-dropping-particle":"","parse-names":false,"suffix":""},{"dropping-particle":"","family":"Lee","given":"W.","non-dropping-particle":"","parse-names":false,"suffix":""},{"dropping-particle":"","family":"Millischer","given":"A. E.","non-dropping-particle":"","parse-names":false,"suffix":""},{"dropping-particle":"","family":"Molho","given":"M.","non-dropping-particle":"","parse-names":false,"suffix":""},{"dropping-particle":"","family":"Neelavalli","given":"J.","non-dropping-particle":"","parse-names":false,"suffix":""},{"dropping-particle":"","family":"Platt","given":"L.","non-dropping-particle":"","parse-names":false,"suffix":""},{"dropping-particle":"","family":"Pugash","given":"D.","non-dropping-particle":"","parse-names":false,"suffix":""},{"dropping-particle":"","family":"Ramaekers","given":"P.","non-dropping-particle":"","parse-names":false,"suffix":""},{"dropping-particle":"","family":"Salomon","given":"L. J.","non-dropping-particle":"","parse-names":false,"suffix":""},{"dropping-particle":"","family":"Sanz","given":"M.","non-dropping-particle":"","parse-names":false,"suffix":""},{"dropping-particle":"","family":"Timor-Tritsch","given":"I. E.","non-dropping-particle":"","parse-names":false,"suffix":""},{"dropping-particle":"","family":"Tutschek","given":"B.","non-dropping-particle":"","parse-names":false,"suffix":""},{"dropping-particle":"","family":"Twickler","given":"D.","non-dropping-particle":"","parse-names":false,"suffix":""},{"dropping-particle":"","family":"Weber","given":"M.","non-dropping-particle":"","parse-names":false,"suffix":""},{"dropping-particle":"","family":"Ximenes","given":"R.","non-dropping-particle":"","parse-names":false,"suffix":""},{"dropping-particle":"","family":"Raine-Fenning","given":"N.","non-dropping-particle":"","parse-names":false,"suffix":""}],"container-title":"Ultrasound in Obstetrics and Gynecology","id":"ITEM-1","issue":"5","issued":{"date-parts":[["2017"]]},"page":"671-680","title":"ISUOG Practice Guidelines: performance of fetal magnetic resonance imaging","type":"article-journal","volume":"49"},"uris":["http://www.mendeley.com/documents/?uuid=acd4d77f-5a3e-4f9e-b522-6e75e71f925b"]}],"mendeley":{"formattedCitation":"(100)","plainTextFormattedCitation":"(100)","previouslyFormattedCitation":"(99)"},"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100)</w:t>
      </w:r>
      <w:r w:rsidR="007C0393" w:rsidRPr="00295487">
        <w:rPr>
          <w:rFonts w:ascii="Calibri" w:hAnsi="Calibri" w:cs="Calibri"/>
          <w:color w:val="000000" w:themeColor="text1"/>
        </w:rPr>
        <w:fldChar w:fldCharType="end"/>
      </w:r>
      <w:r w:rsidR="007C0393" w:rsidRPr="00295487">
        <w:rPr>
          <w:rFonts w:ascii="Calibri" w:hAnsi="Calibri" w:cs="Calibri"/>
          <w:color w:val="000000" w:themeColor="text1"/>
        </w:rPr>
        <w:t xml:space="preserve"> for example early assessment of the </w:t>
      </w:r>
      <w:r w:rsidR="0002015C">
        <w:rPr>
          <w:rFonts w:ascii="Calibri" w:hAnsi="Calibri" w:cs="Calibri"/>
          <w:color w:val="000000" w:themeColor="text1"/>
        </w:rPr>
        <w:t>PF</w:t>
      </w:r>
      <w:r w:rsidR="007C0393" w:rsidRPr="00295487">
        <w:rPr>
          <w:rFonts w:ascii="Calibri" w:hAnsi="Calibri" w:cs="Calibri"/>
          <w:color w:val="000000" w:themeColor="text1"/>
        </w:rPr>
        <w:t xml:space="preserve"> on MRI may lead to false positive diagnoses </w:t>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2/uog.15782","ISSN":"14690705","abstract":"© 2015 ISUOG. Published by John Wiley  &amp;  Sons Ltd. We describe two cases in which delayed rotation of the cerebellar vermis simulated a Dandy–Walker malformation (DWM) on early second-trimester magnetic resonance imaging (MRI). Two pregnant women with suspected fetal posterior fossa anomaly on ultrasound examination underwent fetal MRI at 21 (Case 1) and 19 (Case 2) weeks' gestation. In both cases, upward rotation of the cerebellar vermis was noted; on midsagittal imaging, the brainstem–vermis angle was 28° and 43°, respectively, while cerebellar morphometry showed a reduced vermian anteroposterior diameter compared to reference data. The posterior fossa appeared to be mildly enlarged, while all other findings were normal. Follow-up MRI at 28 + 3 weeks' gestation (Case 1) and at 1 postnatal year (Case 2) showed completely normal findings. Both children had normal psychomotor development and neurological examinations at 1 year of age. Incomplete rotation of the cerebellar vermis can be a physiological finding on early second-trimester fetal MRI examination and can simulate DWM or other forms of cerebellar hypoplasia. Embryologically, delayed permeabilization of Blake's pouch could account for the delayed vermian rotation. Follow-up imaging at a later gestational age is crucial to ensure that this condition is not over-reported and to avoid the potential risk of unnecessary pregnancy interruption.","author":[{"dropping-particle":"","family":"Pinto","given":"J.","non-dropping-particle":"","parse-names":false,"suffix":""},{"dropping-particle":"","family":"Paladini","given":"D.","non-dropping-particle":"","parse-names":false,"suffix":""},{"dropping-particle":"","family":"Severino","given":"M.","non-dropping-particle":"","parse-names":false,"suffix":""},{"dropping-particle":"","family":"Morana","given":"G.","non-dropping-particle":"","parse-names":false,"suffix":""},{"dropping-particle":"","family":"Pais","given":"R.","non-dropping-particle":"","parse-names":false,"suffix":""},{"dropping-particle":"","family":"Martinetti","given":"C.","non-dropping-particle":"","parse-names":false,"suffix":""},{"dropping-particle":"","family":"Rossi","given":"A.","non-dropping-particle":"","parse-names":false,"suffix":""}],"container-title":"Ultrasound in Obstetrics and Gynecology","id":"ITEM-1","issue":"1","issued":{"date-parts":[["2016"]]},"page":"121-124","title":"Delayed rotation of the cerebellar vermis: a pitfall in early second-trimester fetal magnetic resonance imaging","type":"article-journal","volume":"48"},"uris":["http://www.mendeley.com/documents/?uuid=661d9b82-0b37-450b-97ca-2a82f8fe88b3"]}],"mendeley":{"formattedCitation":"(101)","plainTextFormattedCitation":"(101)","previouslyFormattedCitation":"(100)"},"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101)</w:t>
      </w:r>
      <w:r w:rsidR="007C0393" w:rsidRPr="00295487">
        <w:rPr>
          <w:rFonts w:ascii="Calibri" w:hAnsi="Calibri" w:cs="Calibri"/>
          <w:color w:val="000000" w:themeColor="text1"/>
        </w:rPr>
        <w:fldChar w:fldCharType="end"/>
      </w:r>
      <w:r w:rsidR="007C0393" w:rsidRPr="00295487">
        <w:rPr>
          <w:rFonts w:ascii="Calibri" w:hAnsi="Calibri" w:cs="Calibri"/>
          <w:color w:val="000000" w:themeColor="text1"/>
        </w:rPr>
        <w:t>. However, legal limits on the timing of pregnancy termination in some countries mean</w:t>
      </w:r>
      <w:r w:rsidR="00F02F00">
        <w:rPr>
          <w:rFonts w:ascii="Calibri" w:hAnsi="Calibri" w:cs="Calibri"/>
          <w:color w:val="000000" w:themeColor="text1"/>
        </w:rPr>
        <w:t>s</w:t>
      </w:r>
      <w:r w:rsidR="007C0393" w:rsidRPr="00295487">
        <w:rPr>
          <w:rFonts w:ascii="Calibri" w:hAnsi="Calibri" w:cs="Calibri"/>
          <w:color w:val="000000" w:themeColor="text1"/>
        </w:rPr>
        <w:t xml:space="preserve"> clinical information is needed in a timely manner for these difficult decisions to be discussed.</w:t>
      </w:r>
    </w:p>
    <w:p w14:paraId="0385D0BE" w14:textId="15470295" w:rsidR="007C0393" w:rsidRPr="00295487" w:rsidRDefault="00295487" w:rsidP="00FC5D5C">
      <w:pPr>
        <w:spacing w:line="480" w:lineRule="auto"/>
        <w:ind w:firstLine="720"/>
        <w:rPr>
          <w:rFonts w:ascii="Calibri" w:hAnsi="Calibri" w:cs="Calibri"/>
          <w:color w:val="000000" w:themeColor="text1"/>
        </w:rPr>
      </w:pPr>
      <w:r w:rsidRPr="00295487">
        <w:rPr>
          <w:rFonts w:ascii="Calibri" w:hAnsi="Calibri" w:cs="Calibri"/>
          <w:color w:val="000000" w:themeColor="text1"/>
        </w:rPr>
        <w:t xml:space="preserve">MRI field strength was also variable across the studies. </w:t>
      </w:r>
      <w:r w:rsidR="007C0393" w:rsidRPr="00295487">
        <w:rPr>
          <w:rFonts w:ascii="Calibri" w:hAnsi="Calibri" w:cs="Calibri"/>
          <w:color w:val="000000" w:themeColor="text1"/>
        </w:rPr>
        <w:t>Safety guidance varies regarding maximal field strengths,</w:t>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002/uog.17412","ISSN":"14690705","abstract":"The article focuses on fetal magnetic resonance imaging (MRI) practice guidelines developed by the International Society of Ultrasound in Obstetrics and Gynecology (ISUOG) following a survey in 2014. Topics include fetal MRI as an imaging adjunct to ultrasonography for fetal brain development assessment, factors influencing performance such as gestational age and termination of pregnancy (TOP) and improvement in management of complicated pregnancies from standardized criteria MRI.","author":[{"dropping-particle":"","family":"Prayer","given":"D.","non-dropping-particle":"","parse-names":false,"suffix":""},{"dropping-particle":"","family":"Malinger","given":"G.","non-dropping-particle":"","parse-names":false,"suffix":""},{"dropping-particle":"","family":"Brugger","given":"P. C.","non-dropping-particle":"","parse-names":false,"suffix":""},{"dropping-particle":"","family":"Cassady","given":"C.","non-dropping-particle":"","parse-names":false,"suffix":""},{"dropping-particle":"","family":"Catte","given":"L.","non-dropping-particle":"De","parse-names":false,"suffix":""},{"dropping-particle":"","family":"Keersmaecker","given":"B.","non-dropping-particle":"De","parse-names":false,"suffix":""},{"dropping-particle":"","family":"Fernandes","given":"G. L.","non-dropping-particle":"","parse-names":false,"suffix":""},{"dropping-particle":"","family":"Glanc","given":"P.","non-dropping-particle":"","parse-names":false,"suffix":""},{"dropping-particle":"","family":"Gonçalves","given":"L. F.","non-dropping-particle":"","parse-names":false,"suffix":""},{"dropping-particle":"","family":"Gruber","given":"G. M.","non-dropping-particle":"","parse-names":false,"suffix":""},{"dropping-particle":"","family":"Laifer-Narin","given":"S.","non-dropping-particle":"","parse-names":false,"suffix":""},{"dropping-particle":"","family":"Lee","given":"W.","non-dropping-particle":"","parse-names":false,"suffix":""},{"dropping-particle":"","family":"Millischer","given":"A. E.","non-dropping-particle":"","parse-names":false,"suffix":""},{"dropping-particle":"","family":"Molho","given":"M.","non-dropping-particle":"","parse-names":false,"suffix":""},{"dropping-particle":"","family":"Neelavalli","given":"J.","non-dropping-particle":"","parse-names":false,"suffix":""},{"dropping-particle":"","family":"Platt","given":"L.","non-dropping-particle":"","parse-names":false,"suffix":""},{"dropping-particle":"","family":"Pugash","given":"D.","non-dropping-particle":"","parse-names":false,"suffix":""},{"dropping-particle":"","family":"Ramaekers","given":"P.","non-dropping-particle":"","parse-names":false,"suffix":""},{"dropping-particle":"","family":"Salomon","given":"L. J.","non-dropping-particle":"","parse-names":false,"suffix":""},{"dropping-particle":"","family":"Sanz","given":"M.","non-dropping-particle":"","parse-names":false,"suffix":""},{"dropping-particle":"","family":"Timor-Tritsch","given":"I. E.","non-dropping-particle":"","parse-names":false,"suffix":""},{"dropping-particle":"","family":"Tutschek","given":"B.","non-dropping-particle":"","parse-names":false,"suffix":""},{"dropping-particle":"","family":"Twickler","given":"D.","non-dropping-particle":"","parse-names":false,"suffix":""},{"dropping-particle":"","family":"Weber","given":"M.","non-dropping-particle":"","parse-names":false,"suffix":""},{"dropping-particle":"","family":"Ximenes","given":"R.","non-dropping-particle":"","parse-names":false,"suffix":""},{"dropping-particle":"","family":"Raine-Fenning","given":"N.","non-dropping-particle":"","parse-names":false,"suffix":""}],"container-title":"Ultrasound in Obstetrics and Gynecology","id":"ITEM-1","issue":"5","issued":{"date-parts":[["2017"]]},"page":"671-680","title":"ISUOG Practice Guidelines: performance of fetal magnetic resonance imaging","type":"article-journal","volume":"49"},"uris":["http://www.mendeley.com/documents/?uuid=acd4d77f-5a3e-4f9e-b522-6e75e71f925b"]}],"mendeley":{"formattedCitation":"(100)","plainTextFormattedCitation":"(100)","previouslyFormattedCitation":"(99)"},"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100)</w:t>
      </w:r>
      <w:r w:rsidR="007C0393" w:rsidRPr="00295487">
        <w:rPr>
          <w:rFonts w:ascii="Calibri" w:hAnsi="Calibri" w:cs="Calibri"/>
          <w:color w:val="000000" w:themeColor="text1"/>
        </w:rPr>
        <w:fldChar w:fldCharType="end"/>
      </w:r>
      <w:r w:rsidR="007C0393" w:rsidRPr="00295487">
        <w:rPr>
          <w:rFonts w:ascii="Calibri" w:hAnsi="Calibri" w:cs="Calibri"/>
          <w:color w:val="000000" w:themeColor="text1"/>
        </w:rPr>
        <w:t xml:space="preserve"> although advice is for considerations of the risks and benefits for each patient.</w:t>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ADDIN CSL_CITATION {"citationItems":[{"id":"ITEM-1","itemData":{"DOI":"10.1515/jpm-2015-0226","ISSN":"16193997","abstract":"&lt;p&gt;Magnetic resonance imaging (MRI) has been increasingly adopted in obstetrics practice in the past three decades. MRI aids prenatal ultrasound and improves diagnostic accuracy for selected maternal and fetal conditions. However, it should be considered only when high-quality ultrasound cannot provide certain information that affects the counseling, prenatal intervention, pregnancy course, and delivery plan. Major indications of fetal MRI include, but are not restricted to, morbidly adherent placenta, selected cases of fetal brain anomalies, thoracic lesions (especially in severe congenital diaphragmatic hernia), and soft tissue tumors at head and neck regions of the fetus. For fetal anatomy assessment, a 1.5-Tesla machine with a fast T2-weighted single-shot technique is recommended for image requisition of common fetal abnormalities. Individual judgment needs to be applied when considering usage of a 3-Tesla machine. Gadolinium MRI contrast is not recommended during pregnancy. MRI should be avoided in the first half of pregnancy due to small fetal structures and motion artifacts. Assessment of fetal cerebral cortex can be achieved with MRI in the third trimester. MRI is a viable research tool for noninvasive interrogation of the fetus and the placenta.&lt;/p&gt;","author":[{"dropping-particle":"","family":"Wataganara","given":"Tuangsit","non-dropping-particle":"","parse-names":false,"suffix":""},{"dropping-particle":"","family":"Ebrashy","given":"Alaa","non-dropping-particle":"","parse-names":false,"suffix":""},{"dropping-particle":"","family":"Aliyu","given":"Labaran Dayyabu","non-dropping-particle":"","parse-names":false,"suffix":""},{"dropping-particle":"","family":"Moreira De Sa","given":"Renato Augusto","non-dropping-particle":"","parse-names":false,"suffix":""},{"dropping-particle":"","family":"Pooh","given":"Ritsuko","non-dropping-particle":"","parse-names":false,"suffix":""},{"dropping-particle":"","family":"Kurjak","given":"Asim","non-dropping-particle":"","parse-names":false,"suffix":""},{"dropping-particle":"","family":"Sen","given":"Cihat","non-dropping-particle":"","parse-names":false,"suffix":""},{"dropping-particle":"","family":"Adra","given":"Abdallah","non-dropping-particle":"","parse-names":false,"suffix":""},{"dropping-particle":"","family":"Stanojevic","given":"Milan","non-dropping-particle":"","parse-names":false,"suffix":""}],"container-title":"Journal of Perinatal Medicine","id":"ITEM-1","issue":"5","issued":{"date-parts":[["2016"]]},"page":"533-542","title":"Fetal magnetic resonance imaging and ultrasound","type":"article-journal","volume":"44"},"uris":["http://www.mendeley.com/documents/?uuid=923b15e0-6bf1-49e5-bf2d-273c5510a8b2"]}],"mendeley":{"formattedCitation":"(99)","plainTextFormattedCitation":"(99)","previouslyFormattedCitation":"(98)"},"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99)</w:t>
      </w:r>
      <w:r w:rsidR="007C0393" w:rsidRPr="00295487">
        <w:rPr>
          <w:rFonts w:ascii="Calibri" w:hAnsi="Calibri" w:cs="Calibri"/>
          <w:color w:val="000000" w:themeColor="text1"/>
        </w:rPr>
        <w:fldChar w:fldCharType="end"/>
      </w:r>
      <w:r w:rsidR="007C0393" w:rsidRPr="00295487">
        <w:rPr>
          <w:rFonts w:ascii="Calibri" w:hAnsi="Calibri" w:cs="Calibri"/>
          <w:color w:val="000000" w:themeColor="text1"/>
        </w:rPr>
        <w:fldChar w:fldCharType="begin" w:fldLock="1"/>
      </w:r>
      <w:r w:rsidR="00707175">
        <w:rPr>
          <w:rFonts w:ascii="Calibri" w:hAnsi="Calibri" w:cs="Calibri"/>
          <w:color w:val="000000" w:themeColor="text1"/>
        </w:rPr>
        <w:instrText xml:space="preserve">ADDIN CSL_CITATION {"citationItems":[{"id":"ITEM-1","itemData":{"abstract":"1.1 This guidance and advice document overviews safety issues in Magnetic Resonance Imaging (MRI) and, while not claiming to be all-inclusive, it provides direction to radiographic staff on where appropriate information can be found. All members of the workforce who are working, or intending to work, in MRI are recommended to read the literature listed in this document to gain a more in depth appreciation of the issues involved. 1.2 Purpose The purpose of this document is to: </w:instrText>
      </w:r>
      <w:r w:rsidR="00707175">
        <w:rPr>
          <w:rFonts w:ascii="Calibri" w:hAnsi="Calibri" w:cs="Calibri"/>
          <w:color w:val="000000" w:themeColor="text1"/>
        </w:rPr>
        <w:instrText xml:space="preserve"> increase awareness and reiterate safety issues which are uniquely associated with MRI </w:instrText>
      </w:r>
      <w:r w:rsidR="00707175">
        <w:rPr>
          <w:rFonts w:ascii="Calibri" w:hAnsi="Calibri" w:cs="Calibri"/>
          <w:color w:val="000000" w:themeColor="text1"/>
        </w:rPr>
        <w:instrText xml:space="preserve"> identify the professional responsibilities in ensuring safe practice in MRI </w:instrText>
      </w:r>
      <w:r w:rsidR="00707175">
        <w:rPr>
          <w:rFonts w:ascii="Calibri" w:hAnsi="Calibri" w:cs="Calibri"/>
          <w:color w:val="000000" w:themeColor="text1"/>
        </w:rPr>
        <w:instrText xml:space="preserve"> offer practical advice for the development of an MR safety framework </w:instrText>
      </w:r>
      <w:r w:rsidR="00707175">
        <w:rPr>
          <w:rFonts w:ascii="Calibri" w:hAnsi="Calibri" w:cs="Calibri"/>
          <w:color w:val="000000" w:themeColor="text1"/>
        </w:rPr>
        <w:instrText> inform departments regarding the European Union Physical Agents Directive (EUPAD) 1 concerning worker protection in electromagnetic fields (EMFs). 1.3 In this document considerations are given to areas relating to hazards, safety, good practice and professional responsibilities. It is not comprehensive as other documents are available, but is designed to be a practical reference guide and pointer in order for radiographic staff to be able to find and access information in busy MR units.","author":[{"dropping-particle":"","family":"The Society and College of Radiographers/British Association of Magnetic Resonance Radiographers","given":"","non-dropping-particle":"","parse-names":false,"suffix":""}],"id":"ITEM-1","issued":{"date-parts":[["2016"]]},"page":"1-32","title":"MRI Safety Guidance Document","type":"article-journal"},"uris":["http://www.mendeley.com/documents/?uuid=46373c85-d149-4fbe-a286-f579a0d9c971"]}],"mendeley":{"formattedCitation":"(102)","plainTextFormattedCitation":"(102)","previouslyFormattedCitation":"(101)"},"properties":{"noteIndex":0},"schema":"https://github.com/citation-style-language/schema/raw/master/csl-citation.json"}</w:instrText>
      </w:r>
      <w:r w:rsidR="007C0393" w:rsidRPr="00295487">
        <w:rPr>
          <w:rFonts w:ascii="Calibri" w:hAnsi="Calibri" w:cs="Calibri"/>
          <w:color w:val="000000" w:themeColor="text1"/>
        </w:rPr>
        <w:fldChar w:fldCharType="separate"/>
      </w:r>
      <w:r w:rsidR="00707175" w:rsidRPr="00707175">
        <w:rPr>
          <w:rFonts w:ascii="Calibri" w:hAnsi="Calibri" w:cs="Calibri"/>
          <w:noProof/>
          <w:color w:val="000000" w:themeColor="text1"/>
        </w:rPr>
        <w:t>(102)</w:t>
      </w:r>
      <w:r w:rsidR="007C0393" w:rsidRPr="00295487">
        <w:rPr>
          <w:rFonts w:ascii="Calibri" w:hAnsi="Calibri" w:cs="Calibri"/>
          <w:color w:val="000000" w:themeColor="text1"/>
        </w:rPr>
        <w:fldChar w:fldCharType="end"/>
      </w:r>
    </w:p>
    <w:p w14:paraId="28E74785" w14:textId="77777777" w:rsidR="002426F3" w:rsidRDefault="002426F3" w:rsidP="00FC5D5C">
      <w:pPr>
        <w:spacing w:line="480" w:lineRule="auto"/>
        <w:rPr>
          <w:rFonts w:ascii="Calibri" w:hAnsi="Calibri" w:cs="Calibri"/>
          <w:color w:val="70AD47" w:themeColor="accent6"/>
        </w:rPr>
      </w:pPr>
    </w:p>
    <w:p w14:paraId="3289A557" w14:textId="69136A70" w:rsidR="007C0393" w:rsidRDefault="007C0393" w:rsidP="00FC5D5C">
      <w:pPr>
        <w:spacing w:line="480" w:lineRule="auto"/>
        <w:rPr>
          <w:rFonts w:ascii="Calibri" w:hAnsi="Calibri" w:cs="Calibri"/>
          <w:i/>
          <w:iCs/>
          <w:color w:val="000000" w:themeColor="text1"/>
        </w:rPr>
      </w:pPr>
      <w:r>
        <w:rPr>
          <w:rFonts w:ascii="Calibri" w:hAnsi="Calibri" w:cs="Calibri"/>
          <w:i/>
          <w:iCs/>
          <w:color w:val="000000" w:themeColor="text1"/>
        </w:rPr>
        <w:t>Strengths and limitations of the study</w:t>
      </w:r>
    </w:p>
    <w:p w14:paraId="2C01BAA8" w14:textId="684ACA0C" w:rsidR="00295487" w:rsidRDefault="00295487" w:rsidP="00FC5D5C">
      <w:pPr>
        <w:spacing w:line="480" w:lineRule="auto"/>
        <w:ind w:firstLine="720"/>
        <w:rPr>
          <w:rFonts w:ascii="Calibri" w:hAnsi="Calibri" w:cs="Calibri"/>
          <w:color w:val="000000" w:themeColor="text1"/>
        </w:rPr>
      </w:pPr>
      <w:r>
        <w:rPr>
          <w:rFonts w:ascii="Calibri" w:hAnsi="Calibri" w:cs="Calibri"/>
          <w:color w:val="000000" w:themeColor="text1"/>
        </w:rPr>
        <w:lastRenderedPageBreak/>
        <w:t>Th</w:t>
      </w:r>
      <w:r w:rsidR="00853D6C">
        <w:rPr>
          <w:rFonts w:ascii="Calibri" w:hAnsi="Calibri" w:cs="Calibri"/>
          <w:color w:val="000000" w:themeColor="text1"/>
        </w:rPr>
        <w:t xml:space="preserve">e strengths of this systematic review </w:t>
      </w:r>
      <w:r w:rsidR="00626763">
        <w:rPr>
          <w:rFonts w:ascii="Calibri" w:hAnsi="Calibri" w:cs="Calibri"/>
          <w:color w:val="000000" w:themeColor="text1"/>
        </w:rPr>
        <w:t>we</w:t>
      </w:r>
      <w:r w:rsidR="00853D6C">
        <w:rPr>
          <w:rFonts w:ascii="Calibri" w:hAnsi="Calibri" w:cs="Calibri"/>
          <w:color w:val="000000" w:themeColor="text1"/>
        </w:rPr>
        <w:t>re the robust methodology for identifying studies for inclusion, assessment of data quality, and synthesis of data.</w:t>
      </w:r>
    </w:p>
    <w:p w14:paraId="6B38C876" w14:textId="21B493E7" w:rsidR="00853D6C" w:rsidRDefault="00295487" w:rsidP="00FC5D5C">
      <w:pPr>
        <w:spacing w:line="480" w:lineRule="auto"/>
        <w:ind w:firstLine="720"/>
        <w:rPr>
          <w:rFonts w:ascii="Calibri" w:hAnsi="Calibri" w:cs="Calibri"/>
          <w:color w:val="000000" w:themeColor="text1"/>
        </w:rPr>
      </w:pPr>
      <w:r w:rsidRPr="00295487">
        <w:rPr>
          <w:rFonts w:ascii="Calibri" w:hAnsi="Calibri" w:cs="Calibri"/>
          <w:color w:val="000000" w:themeColor="text1"/>
        </w:rPr>
        <w:t>Due to the nature of the question, there was a significant degree of potential bias, with all studies being observational in approach. Another common source of bias was a lack of blinding of those performing measurements and other assessments.</w:t>
      </w:r>
      <w:r w:rsidR="00853D6C">
        <w:rPr>
          <w:rFonts w:ascii="Calibri" w:hAnsi="Calibri" w:cs="Calibri"/>
          <w:color w:val="000000" w:themeColor="text1"/>
        </w:rPr>
        <w:t xml:space="preserve"> Many studies were also small sizes – 17 studies included less than 50 patients, </w:t>
      </w:r>
      <w:r w:rsidR="00626763">
        <w:rPr>
          <w:rFonts w:ascii="Calibri" w:hAnsi="Calibri" w:cs="Calibri"/>
          <w:color w:val="000000" w:themeColor="text1"/>
        </w:rPr>
        <w:t>and</w:t>
      </w:r>
      <w:r w:rsidR="00853D6C">
        <w:rPr>
          <w:rFonts w:ascii="Calibri" w:hAnsi="Calibri" w:cs="Calibri"/>
          <w:color w:val="000000" w:themeColor="text1"/>
        </w:rPr>
        <w:t xml:space="preserve"> 5 studies includ</w:t>
      </w:r>
      <w:r w:rsidR="00626763">
        <w:rPr>
          <w:rFonts w:ascii="Calibri" w:hAnsi="Calibri" w:cs="Calibri"/>
          <w:color w:val="000000" w:themeColor="text1"/>
        </w:rPr>
        <w:t>ed</w:t>
      </w:r>
      <w:r w:rsidR="00853D6C">
        <w:rPr>
          <w:rFonts w:ascii="Calibri" w:hAnsi="Calibri" w:cs="Calibri"/>
          <w:color w:val="000000" w:themeColor="text1"/>
        </w:rPr>
        <w:t xml:space="preserve"> less than 10 patients.</w:t>
      </w:r>
    </w:p>
    <w:p w14:paraId="60939381" w14:textId="5E7BC998" w:rsidR="00554F8A" w:rsidRDefault="00295487" w:rsidP="00554F8A">
      <w:pPr>
        <w:spacing w:line="480" w:lineRule="auto"/>
        <w:ind w:firstLine="720"/>
        <w:rPr>
          <w:rFonts w:ascii="Calibri" w:hAnsi="Calibri" w:cs="Calibri"/>
          <w:color w:val="000000" w:themeColor="text1"/>
        </w:rPr>
      </w:pPr>
      <w:r>
        <w:rPr>
          <w:rFonts w:ascii="Calibri" w:hAnsi="Calibri" w:cs="Calibri"/>
          <w:color w:val="000000" w:themeColor="text1"/>
        </w:rPr>
        <w:t>Discrepancy and variation in imaging techniques mean</w:t>
      </w:r>
      <w:r w:rsidR="00626763">
        <w:rPr>
          <w:rFonts w:ascii="Calibri" w:hAnsi="Calibri" w:cs="Calibri"/>
          <w:color w:val="000000" w:themeColor="text1"/>
        </w:rPr>
        <w:t>t</w:t>
      </w:r>
      <w:r>
        <w:rPr>
          <w:rFonts w:ascii="Calibri" w:hAnsi="Calibri" w:cs="Calibri"/>
          <w:color w:val="000000" w:themeColor="text1"/>
        </w:rPr>
        <w:t xml:space="preserve"> the accuracy of measurements </w:t>
      </w:r>
      <w:r w:rsidR="00626763">
        <w:rPr>
          <w:rFonts w:ascii="Calibri" w:hAnsi="Calibri" w:cs="Calibri"/>
          <w:color w:val="000000" w:themeColor="text1"/>
        </w:rPr>
        <w:t>wa</w:t>
      </w:r>
      <w:r>
        <w:rPr>
          <w:rFonts w:ascii="Calibri" w:hAnsi="Calibri" w:cs="Calibri"/>
          <w:color w:val="000000" w:themeColor="text1"/>
        </w:rPr>
        <w:t xml:space="preserve">s likely to be different between studies. This variation in methodology, along with the small numbers of studies assessing outcomes, meant no meta-analysis was possible. </w:t>
      </w:r>
    </w:p>
    <w:p w14:paraId="1884533D" w14:textId="2779F74B" w:rsidR="002426F3" w:rsidRDefault="002426F3" w:rsidP="00FC5D5C">
      <w:pPr>
        <w:spacing w:line="480" w:lineRule="auto"/>
        <w:ind w:firstLine="720"/>
        <w:rPr>
          <w:rFonts w:ascii="Calibri" w:hAnsi="Calibri" w:cs="Calibri"/>
          <w:color w:val="000000" w:themeColor="text1"/>
        </w:rPr>
      </w:pPr>
      <w:r w:rsidRPr="00566261">
        <w:rPr>
          <w:rFonts w:ascii="Calibri" w:hAnsi="Calibri" w:cs="Calibri"/>
          <w:color w:val="000000" w:themeColor="text1"/>
        </w:rPr>
        <w:t>Despite approaching authors of publications/conference abstracts that provided only minimal details of relevant studies, not all responded, so additional data may have been missed. There may also be publication bias in the available studies.</w:t>
      </w:r>
    </w:p>
    <w:p w14:paraId="6FFC2C65" w14:textId="77777777" w:rsidR="008C6B8C" w:rsidRPr="007C0393" w:rsidRDefault="008C6B8C" w:rsidP="00FC5D5C">
      <w:pPr>
        <w:spacing w:line="480" w:lineRule="auto"/>
        <w:rPr>
          <w:rFonts w:ascii="Calibri" w:hAnsi="Calibri" w:cs="Calibri"/>
          <w:color w:val="000000" w:themeColor="text1"/>
        </w:rPr>
      </w:pPr>
    </w:p>
    <w:p w14:paraId="5E9CB97F" w14:textId="2BA0472D" w:rsidR="00622F57" w:rsidRPr="00566261" w:rsidRDefault="00622F57"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Conclusion</w:t>
      </w:r>
    </w:p>
    <w:p w14:paraId="0572400A" w14:textId="1DC04AEE" w:rsidR="007146BC" w:rsidRPr="00566261" w:rsidRDefault="007146BC" w:rsidP="00FC5D5C">
      <w:pPr>
        <w:spacing w:line="480" w:lineRule="auto"/>
        <w:rPr>
          <w:rFonts w:ascii="Calibri" w:hAnsi="Calibri" w:cs="Calibri"/>
          <w:color w:val="000000" w:themeColor="text1"/>
        </w:rPr>
      </w:pPr>
      <w:r w:rsidRPr="00566261">
        <w:rPr>
          <w:rFonts w:ascii="Calibri" w:hAnsi="Calibri" w:cs="Calibri"/>
          <w:color w:val="000000" w:themeColor="text1"/>
        </w:rPr>
        <w:tab/>
      </w:r>
      <w:r w:rsidR="00421DE2" w:rsidRPr="00566261">
        <w:rPr>
          <w:rFonts w:ascii="Calibri" w:hAnsi="Calibri" w:cs="Calibri"/>
          <w:color w:val="000000" w:themeColor="text1"/>
        </w:rPr>
        <w:t xml:space="preserve">In summary, 62 </w:t>
      </w:r>
      <w:r w:rsidR="00A054AD">
        <w:rPr>
          <w:rFonts w:ascii="Calibri" w:hAnsi="Calibri" w:cs="Calibri"/>
          <w:color w:val="000000" w:themeColor="text1"/>
        </w:rPr>
        <w:t xml:space="preserve">2D </w:t>
      </w:r>
      <w:r w:rsidR="00421DE2" w:rsidRPr="00566261">
        <w:rPr>
          <w:rFonts w:ascii="Calibri" w:hAnsi="Calibri" w:cs="Calibri"/>
          <w:color w:val="000000" w:themeColor="text1"/>
        </w:rPr>
        <w:t xml:space="preserve">biometric measurements have been used to assess the </w:t>
      </w:r>
      <w:r w:rsidR="0002015C">
        <w:rPr>
          <w:rFonts w:ascii="Calibri" w:hAnsi="Calibri" w:cs="Calibri"/>
          <w:color w:val="000000" w:themeColor="text1"/>
        </w:rPr>
        <w:t>PF</w:t>
      </w:r>
      <w:r w:rsidR="00421DE2" w:rsidRPr="00566261">
        <w:rPr>
          <w:rFonts w:ascii="Calibri" w:hAnsi="Calibri" w:cs="Calibri"/>
          <w:color w:val="000000" w:themeColor="text1"/>
        </w:rPr>
        <w:t xml:space="preserve"> on fetal MRI. These include</w:t>
      </w:r>
      <w:r w:rsidR="00626763">
        <w:rPr>
          <w:rFonts w:ascii="Calibri" w:hAnsi="Calibri" w:cs="Calibri"/>
          <w:color w:val="000000" w:themeColor="text1"/>
        </w:rPr>
        <w:t>d</w:t>
      </w:r>
      <w:r w:rsidR="00421DE2" w:rsidRPr="00566261">
        <w:rPr>
          <w:rFonts w:ascii="Calibri" w:hAnsi="Calibri" w:cs="Calibri"/>
          <w:color w:val="000000" w:themeColor="text1"/>
        </w:rPr>
        <w:t xml:space="preserve"> measures of the </w:t>
      </w:r>
      <w:r w:rsidR="0002015C">
        <w:rPr>
          <w:rFonts w:ascii="Calibri" w:hAnsi="Calibri" w:cs="Calibri"/>
          <w:color w:val="000000" w:themeColor="text1"/>
        </w:rPr>
        <w:t>PF</w:t>
      </w:r>
      <w:r w:rsidR="00421DE2" w:rsidRPr="00566261">
        <w:rPr>
          <w:rFonts w:ascii="Calibri" w:hAnsi="Calibri" w:cs="Calibri"/>
          <w:color w:val="000000" w:themeColor="text1"/>
        </w:rPr>
        <w:t xml:space="preserve"> directly, and of other brain structures relevant to the </w:t>
      </w:r>
      <w:r w:rsidR="0002015C">
        <w:rPr>
          <w:rFonts w:ascii="Calibri" w:hAnsi="Calibri" w:cs="Calibri"/>
          <w:color w:val="000000" w:themeColor="text1"/>
        </w:rPr>
        <w:t>PF</w:t>
      </w:r>
      <w:r w:rsidR="00421DE2" w:rsidRPr="00566261">
        <w:rPr>
          <w:rFonts w:ascii="Calibri" w:hAnsi="Calibri" w:cs="Calibri"/>
          <w:color w:val="000000" w:themeColor="text1"/>
        </w:rPr>
        <w:t xml:space="preserve">. They have been used in a range of </w:t>
      </w:r>
      <w:r w:rsidR="007A586A">
        <w:rPr>
          <w:rFonts w:ascii="Calibri" w:hAnsi="Calibri" w:cs="Calibri"/>
          <w:color w:val="000000" w:themeColor="text1"/>
        </w:rPr>
        <w:t>GAs</w:t>
      </w:r>
      <w:r w:rsidR="00421DE2" w:rsidRPr="00566261">
        <w:rPr>
          <w:rFonts w:ascii="Calibri" w:hAnsi="Calibri" w:cs="Calibri"/>
          <w:color w:val="000000" w:themeColor="text1"/>
        </w:rPr>
        <w:t xml:space="preserve"> and settings, both to identify normal growth and in the diagnosis of multiple pathologies. These include</w:t>
      </w:r>
      <w:r w:rsidR="00626763">
        <w:rPr>
          <w:rFonts w:ascii="Calibri" w:hAnsi="Calibri" w:cs="Calibri"/>
          <w:color w:val="000000" w:themeColor="text1"/>
        </w:rPr>
        <w:t>d</w:t>
      </w:r>
      <w:r w:rsidR="00421DE2" w:rsidRPr="00566261">
        <w:rPr>
          <w:rFonts w:ascii="Calibri" w:hAnsi="Calibri" w:cs="Calibri"/>
          <w:color w:val="000000" w:themeColor="text1"/>
        </w:rPr>
        <w:t xml:space="preserve"> linear measurements, surface area measurements and angles. Many of them </w:t>
      </w:r>
      <w:r w:rsidR="00F02F00">
        <w:rPr>
          <w:rFonts w:ascii="Calibri" w:hAnsi="Calibri" w:cs="Calibri"/>
          <w:color w:val="000000" w:themeColor="text1"/>
        </w:rPr>
        <w:t>assessed</w:t>
      </w:r>
      <w:r w:rsidR="00421DE2" w:rsidRPr="00566261">
        <w:rPr>
          <w:rFonts w:ascii="Calibri" w:hAnsi="Calibri" w:cs="Calibri"/>
          <w:color w:val="000000" w:themeColor="text1"/>
        </w:rPr>
        <w:t xml:space="preserve"> similar features in slightly different ways. Although many measures have been used, those found to be valuable most consistently within the literature are starting to emerge.</w:t>
      </w:r>
      <w:r w:rsidR="007F1B5A">
        <w:rPr>
          <w:rFonts w:ascii="Calibri" w:hAnsi="Calibri" w:cs="Calibri"/>
          <w:color w:val="000000" w:themeColor="text1"/>
        </w:rPr>
        <w:t xml:space="preserve"> We propose 16 measurements for all individuals, followed by additional measures in the case of Joubert syndrome and neural tube abnormalities.</w:t>
      </w:r>
    </w:p>
    <w:p w14:paraId="3825A259" w14:textId="1FE44B83" w:rsidR="00D23D68" w:rsidRPr="00566261" w:rsidRDefault="00D23D68" w:rsidP="00FC5D5C">
      <w:pPr>
        <w:spacing w:line="480" w:lineRule="auto"/>
        <w:rPr>
          <w:rFonts w:ascii="Calibri" w:hAnsi="Calibri" w:cs="Calibri"/>
          <w:color w:val="000000" w:themeColor="text1"/>
        </w:rPr>
      </w:pPr>
      <w:r w:rsidRPr="00566261">
        <w:rPr>
          <w:rFonts w:ascii="Calibri" w:hAnsi="Calibri" w:cs="Calibri"/>
          <w:color w:val="000000" w:themeColor="text1"/>
        </w:rPr>
        <w:lastRenderedPageBreak/>
        <w:tab/>
      </w:r>
      <w:r w:rsidR="00421DE2" w:rsidRPr="00566261">
        <w:rPr>
          <w:rFonts w:ascii="Calibri" w:hAnsi="Calibri" w:cs="Calibri"/>
          <w:color w:val="000000" w:themeColor="text1"/>
        </w:rPr>
        <w:t xml:space="preserve">This study provides a summary of the various measures of the </w:t>
      </w:r>
      <w:r w:rsidR="0002015C">
        <w:rPr>
          <w:rFonts w:ascii="Calibri" w:hAnsi="Calibri" w:cs="Calibri"/>
          <w:color w:val="000000" w:themeColor="text1"/>
        </w:rPr>
        <w:t>PF</w:t>
      </w:r>
      <w:r w:rsidR="00421DE2" w:rsidRPr="00566261">
        <w:rPr>
          <w:rFonts w:ascii="Calibri" w:hAnsi="Calibri" w:cs="Calibri"/>
          <w:color w:val="000000" w:themeColor="text1"/>
        </w:rPr>
        <w:t xml:space="preserve"> on fetal MRI currently in use. We hope this will enable more consistency in usage, both clinically and for research, to streamline the measurements required for diagnostic and prognostic purposes.</w:t>
      </w:r>
    </w:p>
    <w:p w14:paraId="5739F875" w14:textId="77777777" w:rsidR="00FC5D5C" w:rsidRPr="00566261" w:rsidRDefault="00FC5D5C" w:rsidP="00FC5D5C">
      <w:pPr>
        <w:spacing w:line="480" w:lineRule="auto"/>
        <w:rPr>
          <w:rFonts w:ascii="Calibri" w:hAnsi="Calibri" w:cs="Calibri"/>
          <w:b/>
          <w:bCs/>
          <w:color w:val="000000" w:themeColor="text1"/>
        </w:rPr>
      </w:pPr>
    </w:p>
    <w:p w14:paraId="17F7A1D6" w14:textId="4460BB13" w:rsidR="00191071" w:rsidRPr="00566261" w:rsidRDefault="00191071"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References</w:t>
      </w:r>
    </w:p>
    <w:p w14:paraId="705D43F6" w14:textId="309C1DBF" w:rsidR="00707175" w:rsidRPr="00707175" w:rsidRDefault="00911CDD" w:rsidP="00707175">
      <w:pPr>
        <w:widowControl w:val="0"/>
        <w:autoSpaceDE w:val="0"/>
        <w:autoSpaceDN w:val="0"/>
        <w:adjustRightInd w:val="0"/>
        <w:spacing w:line="480" w:lineRule="auto"/>
        <w:ind w:left="640" w:hanging="640"/>
        <w:rPr>
          <w:rFonts w:ascii="Calibri" w:hAnsi="Calibri" w:cs="Calibri"/>
          <w:noProof/>
        </w:rPr>
      </w:pPr>
      <w:r w:rsidRPr="00566261">
        <w:rPr>
          <w:rFonts w:ascii="Calibri" w:hAnsi="Calibri" w:cs="Calibri"/>
          <w:color w:val="000000" w:themeColor="text1"/>
        </w:rPr>
        <w:fldChar w:fldCharType="begin" w:fldLock="1"/>
      </w:r>
      <w:r w:rsidRPr="00566261">
        <w:rPr>
          <w:rFonts w:ascii="Calibri" w:hAnsi="Calibri" w:cs="Calibri"/>
          <w:color w:val="000000" w:themeColor="text1"/>
        </w:rPr>
        <w:instrText xml:space="preserve">ADDIN Mendeley Bibliography CSL_BIBLIOGRAPHY </w:instrText>
      </w:r>
      <w:r w:rsidRPr="00566261">
        <w:rPr>
          <w:rFonts w:ascii="Calibri" w:hAnsi="Calibri" w:cs="Calibri"/>
          <w:color w:val="000000" w:themeColor="text1"/>
        </w:rPr>
        <w:fldChar w:fldCharType="separate"/>
      </w:r>
      <w:r w:rsidR="00707175" w:rsidRPr="00707175">
        <w:rPr>
          <w:rFonts w:ascii="Calibri" w:hAnsi="Calibri" w:cs="Calibri"/>
          <w:noProof/>
        </w:rPr>
        <w:t xml:space="preserve">1. </w:t>
      </w:r>
      <w:r w:rsidR="00707175" w:rsidRPr="00707175">
        <w:rPr>
          <w:rFonts w:ascii="Calibri" w:hAnsi="Calibri" w:cs="Calibri"/>
          <w:noProof/>
        </w:rPr>
        <w:tab/>
        <w:t xml:space="preserve">Garel C, Fallet-Bianco C, Guibaud L. The fetal cerebellum: Development and common malformations. In: Journal of Child Neurology. 2011. p. 1483–92. </w:t>
      </w:r>
    </w:p>
    <w:p w14:paraId="45052B0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 </w:t>
      </w:r>
      <w:r w:rsidRPr="00707175">
        <w:rPr>
          <w:rFonts w:ascii="Calibri" w:hAnsi="Calibri" w:cs="Calibri"/>
          <w:noProof/>
        </w:rPr>
        <w:tab/>
        <w:t xml:space="preserve">Rutherford MA. Magnetic resonance imaging of the fetal brain. 2009; </w:t>
      </w:r>
    </w:p>
    <w:p w14:paraId="7251872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 </w:t>
      </w:r>
      <w:r w:rsidRPr="00707175">
        <w:rPr>
          <w:rFonts w:ascii="Calibri" w:hAnsi="Calibri" w:cs="Calibri"/>
          <w:noProof/>
        </w:rPr>
        <w:tab/>
        <w:t xml:space="preserve">Limperopoulos C, Robertson RL, Khwaja OS, Robson CD, Estroff JA, Barnewolt C, et al. How accurately does current fetal imaging identify posterior fossa anomalies? Am J Roentgenol. 2008;190(6):1637–43. </w:t>
      </w:r>
    </w:p>
    <w:p w14:paraId="3CBA156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 </w:t>
      </w:r>
      <w:r w:rsidRPr="00707175">
        <w:rPr>
          <w:rFonts w:ascii="Calibri" w:hAnsi="Calibri" w:cs="Calibri"/>
          <w:noProof/>
        </w:rPr>
        <w:tab/>
        <w:t xml:space="preserve">Ber R, Bar-Yosef O, Hoffmann C, Shashar D, Achiron R, Katorza E. Normal fetal posterior fossa in MR imaging: New biometric data and possible clinical significance. Am J Neuroradiol. 2015;36(4):795–802. </w:t>
      </w:r>
    </w:p>
    <w:p w14:paraId="49D388DA"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 </w:t>
      </w:r>
      <w:r w:rsidRPr="00707175">
        <w:rPr>
          <w:rFonts w:ascii="Calibri" w:hAnsi="Calibri" w:cs="Calibri"/>
          <w:noProof/>
        </w:rPr>
        <w:tab/>
        <w:t xml:space="preserve">Hatab MR, Zaretsky M V., Alexander JM, Twickler DM. Comparison of fetal biometric values with sonographic and 3D reconstruction MRI in term gestations. Am J Roentgenol. 2008;191(2):340–5. </w:t>
      </w:r>
    </w:p>
    <w:p w14:paraId="5335DFC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 </w:t>
      </w:r>
      <w:r w:rsidRPr="00707175">
        <w:rPr>
          <w:rFonts w:ascii="Calibri" w:hAnsi="Calibri" w:cs="Calibri"/>
          <w:noProof/>
        </w:rPr>
        <w:tab/>
        <w:t>Griffiths PD, Bradburn M, Campbell MJ, Cooper CL, Graham R, Jarvis D, et al. Use of MRI in the diagnosis of fetal brain abnormalities in utero (MERIDIAN): a multicentre, prospective cohort study. Lancet [Internet]. 2017;389(10068):538–46. Available from: http://dx.doi.org/10.1016/S0140-6736(16)31723-8</w:t>
      </w:r>
    </w:p>
    <w:p w14:paraId="54D67AD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 </w:t>
      </w:r>
      <w:r w:rsidRPr="00707175">
        <w:rPr>
          <w:rFonts w:ascii="Calibri" w:hAnsi="Calibri" w:cs="Calibri"/>
          <w:noProof/>
        </w:rPr>
        <w:tab/>
        <w:t xml:space="preserve">Tilea B, Delezoide AL, Khung-Savatovski S, Guimiot F, Vuillard E, Oury JF, et al. Comparison between magnetic resonance imaging and fetopathology in the evaluation of fetal posterior fossa non-cystic abnormalities. Ultrasound Obstet Gynecol. 2007;29(6):651–9. </w:t>
      </w:r>
    </w:p>
    <w:p w14:paraId="4333174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lastRenderedPageBreak/>
        <w:t xml:space="preserve">8. </w:t>
      </w:r>
      <w:r w:rsidRPr="00707175">
        <w:rPr>
          <w:rFonts w:ascii="Calibri" w:hAnsi="Calibri" w:cs="Calibri"/>
          <w:noProof/>
        </w:rPr>
        <w:tab/>
        <w:t xml:space="preserve">Jarvis D, Mooney C, Cohen J, Papaioannou D, Bradburn M, Sutton A, et al. A systematic review and meta-analysis to determine the contribution of MR imaging to the diagnosis of foetal brain abnormalities in utero. Eur Radiol. 2017; </w:t>
      </w:r>
    </w:p>
    <w:p w14:paraId="1A1170E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 </w:t>
      </w:r>
      <w:r w:rsidRPr="00707175">
        <w:rPr>
          <w:rFonts w:ascii="Calibri" w:hAnsi="Calibri" w:cs="Calibri"/>
          <w:noProof/>
        </w:rPr>
        <w:tab/>
        <w:t xml:space="preserve">Griffiths PD, Brackley K, Bradburn M, Connolly DJA, Gawne-Cain ML, Kilby MD, et al. Anatomical subgroup analysis of the MERIDIAN cohort: posterior fossa abnormalities. Ultrasound Obstet Gynecol. 2017;50(6):745–52. </w:t>
      </w:r>
    </w:p>
    <w:p w14:paraId="2A2489BC"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0. </w:t>
      </w:r>
      <w:r w:rsidRPr="00707175">
        <w:rPr>
          <w:rFonts w:ascii="Calibri" w:hAnsi="Calibri" w:cs="Calibri"/>
          <w:noProof/>
        </w:rPr>
        <w:tab/>
        <w:t xml:space="preserve">Adamsbaum C, Moutard ML, André C, Merzoug V, Ferey S, Quéré MP, et al. MRI of the fetal posterior fossa. Pediatr Radiol. 2005;35(2):124–40. </w:t>
      </w:r>
    </w:p>
    <w:p w14:paraId="56C4BFE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1. </w:t>
      </w:r>
      <w:r w:rsidRPr="00707175">
        <w:rPr>
          <w:rFonts w:ascii="Calibri" w:hAnsi="Calibri" w:cs="Calibri"/>
          <w:noProof/>
        </w:rPr>
        <w:tab/>
        <w:t>Jakab A, Pogledic I, Schwartz E, Gruber G, Mitter C, Brugger PC, et al. Fetal Cerebral Magnetic Resonance Imaging Beyond Morphology. Semin Ultrasound, CT MRI [Internet]. 2015;36(6):465–75. Available from: http://dx.doi.org/10.1053/j.sult.2015.06.003</w:t>
      </w:r>
    </w:p>
    <w:p w14:paraId="5502A2C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2. </w:t>
      </w:r>
      <w:r w:rsidRPr="00707175">
        <w:rPr>
          <w:rFonts w:ascii="Calibri" w:hAnsi="Calibri" w:cs="Calibri"/>
          <w:noProof/>
        </w:rPr>
        <w:tab/>
        <w:t xml:space="preserve">Moher D, Liberati A, Tetzlaff J, Altman DG. Preferred reporting items for systematic reviews and meta-analyses: the PRISMA statement. J Clin Epidemiol. 2009;62(10):1006–12. </w:t>
      </w:r>
    </w:p>
    <w:p w14:paraId="612BD6C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3. </w:t>
      </w:r>
      <w:r w:rsidRPr="00707175">
        <w:rPr>
          <w:rFonts w:ascii="Calibri" w:hAnsi="Calibri" w:cs="Calibri"/>
          <w:noProof/>
        </w:rPr>
        <w:tab/>
        <w:t xml:space="preserve">Stroup DF, Berlin JA, Morton SC, Olkin I, Williamson GD, Rennie D, et al. Meta-analysis of observational studies in epidemiology: A proposal for reporting. J Am Med Assoc. 2000; </w:t>
      </w:r>
    </w:p>
    <w:p w14:paraId="69DA8CD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4. </w:t>
      </w:r>
      <w:r w:rsidRPr="00707175">
        <w:rPr>
          <w:rFonts w:ascii="Calibri" w:hAnsi="Calibri" w:cs="Calibri"/>
          <w:noProof/>
        </w:rPr>
        <w:tab/>
        <w:t xml:space="preserve">Whiting PF, Rutjes AWS, Westwood ME, Mallet S, Deeks JJ, Reitsma JB, et al. QUADAS-2: A Revised Tool for the Quality Assessment of Diagnostic Accuracy Studies. Ann Intern Med. 2011;154(4):253–60. </w:t>
      </w:r>
    </w:p>
    <w:p w14:paraId="005B09E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5. </w:t>
      </w:r>
      <w:r w:rsidRPr="00707175">
        <w:rPr>
          <w:rFonts w:ascii="Calibri" w:hAnsi="Calibri" w:cs="Calibri"/>
          <w:noProof/>
        </w:rPr>
        <w:tab/>
        <w:t xml:space="preserve">Twickler DM, Reichel T, McIntire DD, Magee KP, Ramus RM. Fetal central nervous system ventricle and cisterna magna measurements by magnetic resonance imaging. Am J Obstet Gynecol. 2002;187(4):927–31. </w:t>
      </w:r>
    </w:p>
    <w:p w14:paraId="3F98847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6. </w:t>
      </w:r>
      <w:r w:rsidRPr="00707175">
        <w:rPr>
          <w:rFonts w:ascii="Calibri" w:hAnsi="Calibri" w:cs="Calibri"/>
          <w:noProof/>
        </w:rPr>
        <w:tab/>
        <w:t xml:space="preserve">Reichel TF, Ramus RM, Caire JT, Hynan LS, Magee KP, Twickler DM. Fetal Central Nervous System Biometry on MR Imaging. AJR Am J Roentgenol. 2003;180(April):1155–8. </w:t>
      </w:r>
    </w:p>
    <w:p w14:paraId="591DB77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7. </w:t>
      </w:r>
      <w:r w:rsidRPr="00707175">
        <w:rPr>
          <w:rFonts w:ascii="Calibri" w:hAnsi="Calibri" w:cs="Calibri"/>
          <w:noProof/>
        </w:rPr>
        <w:tab/>
        <w:t xml:space="preserve">Robinson A, Blaser S, Toi A, Chitayat D, Gundogan M, Laughlin S, et al. MR Imaging of the </w:t>
      </w:r>
      <w:r w:rsidRPr="00707175">
        <w:rPr>
          <w:rFonts w:ascii="Calibri" w:hAnsi="Calibri" w:cs="Calibri"/>
          <w:noProof/>
        </w:rPr>
        <w:lastRenderedPageBreak/>
        <w:t xml:space="preserve">Fetal Cerebellar Vermis in Utero : Description of some Useful Anatomical Criteria for Normal Development. In: Radiological Society of North America 2003 Scienti. 2003. </w:t>
      </w:r>
    </w:p>
    <w:p w14:paraId="6415603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8. </w:t>
      </w:r>
      <w:r w:rsidRPr="00707175">
        <w:rPr>
          <w:rFonts w:ascii="Calibri" w:hAnsi="Calibri" w:cs="Calibri"/>
          <w:noProof/>
        </w:rPr>
        <w:tab/>
        <w:t xml:space="preserve">Garel C. MRI of the Fetal Brain. Berlin, Heidelberg: Springer Berlin Heidelberg; 2004. </w:t>
      </w:r>
    </w:p>
    <w:p w14:paraId="23184EE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9. </w:t>
      </w:r>
      <w:r w:rsidRPr="00707175">
        <w:rPr>
          <w:rFonts w:ascii="Calibri" w:hAnsi="Calibri" w:cs="Calibri"/>
          <w:noProof/>
        </w:rPr>
        <w:tab/>
        <w:t xml:space="preserve">Read C, Ramus RM, McIntire DD, Twickler DM. Using fetal MRI to define normal development of the cerebellum and vermis. In: SMFM. 2004. </w:t>
      </w:r>
    </w:p>
    <w:p w14:paraId="7698E87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0. </w:t>
      </w:r>
      <w:r w:rsidRPr="00707175">
        <w:rPr>
          <w:rFonts w:ascii="Calibri" w:hAnsi="Calibri" w:cs="Calibri"/>
          <w:noProof/>
        </w:rPr>
        <w:tab/>
        <w:t xml:space="preserve">Triulzi F, Parazzini C, Righini A. MRI of fetal and neonatal cerebellar development. Seminars in Fetal and Neonatal Medicine. 2005. </w:t>
      </w:r>
    </w:p>
    <w:p w14:paraId="631AD533"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1. </w:t>
      </w:r>
      <w:r w:rsidRPr="00707175">
        <w:rPr>
          <w:rFonts w:ascii="Calibri" w:hAnsi="Calibri" w:cs="Calibri"/>
          <w:noProof/>
        </w:rPr>
        <w:tab/>
        <w:t xml:space="preserve">Twickler DM. Fetal growth and development of the posterior fossa and vermis with magnetic resonance imaging. In: 13th World Congress on Ultrasound in Obstetrics and Gynaecology. 2005. </w:t>
      </w:r>
    </w:p>
    <w:p w14:paraId="1771F9B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2. </w:t>
      </w:r>
      <w:r w:rsidRPr="00707175">
        <w:rPr>
          <w:rFonts w:ascii="Calibri" w:hAnsi="Calibri" w:cs="Calibri"/>
          <w:noProof/>
        </w:rPr>
        <w:tab/>
        <w:t xml:space="preserve">Robinson A, Blaser S, Toi A, Chitayat D, Pantazi S, Halliday W, et al. Sonographic morphology of the fetal fourth ventricle, cerebellar vallecula and Blake’s pouch – potential prognosticators in abnormalities of vermian development. Ultrasound Obstet Gynecol. 2006;28:436. </w:t>
      </w:r>
    </w:p>
    <w:p w14:paraId="0A86BD4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3. </w:t>
      </w:r>
      <w:r w:rsidRPr="00707175">
        <w:rPr>
          <w:rFonts w:ascii="Calibri" w:hAnsi="Calibri" w:cs="Calibri"/>
          <w:noProof/>
        </w:rPr>
        <w:tab/>
        <w:t xml:space="preserve">Robinson A, Blaser S, Toi A, Pantazi S, Chitayat D, Ryan G. Developmental anatomy and morphology of the cerebellar vermis – essential knowledge for the imaging assessment of posterior fossa anomalies. Ultrasound Obstet Gynecol. 2006;28:375. </w:t>
      </w:r>
    </w:p>
    <w:p w14:paraId="6E18ED3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4. </w:t>
      </w:r>
      <w:r w:rsidRPr="00707175">
        <w:rPr>
          <w:rFonts w:ascii="Calibri" w:hAnsi="Calibri" w:cs="Calibri"/>
          <w:noProof/>
        </w:rPr>
        <w:tab/>
        <w:t xml:space="preserve">Danzer E, Johnson MP, Bebbington M, Simon EM, Wilson RD, Bilaniuk LT, et al. Fetal head biometry assessed by fetal magnetic resonance imaging following in utero myelomeningocele repair. Fetal Diagn Ther. 2007;22(1):1–6. </w:t>
      </w:r>
    </w:p>
    <w:p w14:paraId="4D504FC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5. </w:t>
      </w:r>
      <w:r w:rsidRPr="00707175">
        <w:rPr>
          <w:rFonts w:ascii="Calibri" w:hAnsi="Calibri" w:cs="Calibri"/>
          <w:noProof/>
        </w:rPr>
        <w:tab/>
        <w:t xml:space="preserve">Manganaro L, Perrone A, Savelli S, Di Maurizio M, Maggi C, Ballesio L, et al. Evaluation of normal brain development by prenatal MR imaging. Radiol Medica. 2007;112(3):444–55. </w:t>
      </w:r>
    </w:p>
    <w:p w14:paraId="1D129E5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6. </w:t>
      </w:r>
      <w:r w:rsidRPr="00707175">
        <w:rPr>
          <w:rFonts w:ascii="Calibri" w:hAnsi="Calibri" w:cs="Calibri"/>
          <w:noProof/>
        </w:rPr>
        <w:tab/>
        <w:t xml:space="preserve">Twickler DM, C.P.Read, Dashe JS. Quantitative and qualitative vermis and posterior fossa evaluation by magnetic resonance imaging in fetuses with suspected abnormal findings by </w:t>
      </w:r>
      <w:r w:rsidRPr="00707175">
        <w:rPr>
          <w:rFonts w:ascii="Calibri" w:hAnsi="Calibri" w:cs="Calibri"/>
          <w:noProof/>
        </w:rPr>
        <w:lastRenderedPageBreak/>
        <w:t xml:space="preserve">ultrasound examination. Ultrasound Obstet Gynecol. 2007;30:372. </w:t>
      </w:r>
    </w:p>
    <w:p w14:paraId="6E50C618"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7. </w:t>
      </w:r>
      <w:r w:rsidRPr="00707175">
        <w:rPr>
          <w:rFonts w:ascii="Calibri" w:hAnsi="Calibri" w:cs="Calibri"/>
          <w:noProof/>
        </w:rPr>
        <w:tab/>
        <w:t xml:space="preserve">Hatab MR, Kamourieh SW, Twickler DM. MR volume of the fetal cerebellum in relation to growth. J Magn Reson Imaging. 2008;27(4):840–5. </w:t>
      </w:r>
    </w:p>
    <w:p w14:paraId="2BCC6ECC"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8. </w:t>
      </w:r>
      <w:r w:rsidRPr="00707175">
        <w:rPr>
          <w:rFonts w:ascii="Calibri" w:hAnsi="Calibri" w:cs="Calibri"/>
          <w:noProof/>
        </w:rPr>
        <w:tab/>
        <w:t xml:space="preserve">Parazzini C, Righini A, Rustico M, Consonni D, Triulzi F. Prenatal magnetic resonance imaging: Brain normal linear biometric values below 24 gestational weeks. Neuroradiology. 2008;50(10):877–83. </w:t>
      </w:r>
    </w:p>
    <w:p w14:paraId="5CC3471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29. </w:t>
      </w:r>
      <w:r w:rsidRPr="00707175">
        <w:rPr>
          <w:rFonts w:ascii="Calibri" w:hAnsi="Calibri" w:cs="Calibri"/>
          <w:noProof/>
        </w:rPr>
        <w:tab/>
        <w:t xml:space="preserve">Tilea B, Alberti C, Adamsbaum C, Armoogum P, Oury JF, Cabrol D, et al. Cerebral biometry in fetal magnetic resonance imaging: New reference data. Ultrasound Obstet Gynecol. 2009;33(2):173–81. </w:t>
      </w:r>
    </w:p>
    <w:p w14:paraId="4A8C673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0. </w:t>
      </w:r>
      <w:r w:rsidRPr="00707175">
        <w:rPr>
          <w:rFonts w:ascii="Calibri" w:hAnsi="Calibri" w:cs="Calibri"/>
          <w:noProof/>
        </w:rPr>
        <w:tab/>
        <w:t xml:space="preserve">Saleem SN, Zaki MS. Role of MR imaging in prenatal diagnosis of pregnancies at risk for Joubert Syndrome and related cerebellar disorders. Am J Neuroradiol. 2010;31(3):424–9. </w:t>
      </w:r>
    </w:p>
    <w:p w14:paraId="0761C6D0"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1. </w:t>
      </w:r>
      <w:r w:rsidRPr="00707175">
        <w:rPr>
          <w:rFonts w:ascii="Calibri" w:hAnsi="Calibri" w:cs="Calibri"/>
          <w:noProof/>
        </w:rPr>
        <w:tab/>
        <w:t xml:space="preserve">Canto Moreira N, Teixeira J, Themudo R, Amini H, Axelsson O, Raininko R, et al. Measurements of the normal fetal brain at gestation weeks 17 to 23: A MRI study. Neuroradiology. 2011;53(1):43–8. </w:t>
      </w:r>
    </w:p>
    <w:p w14:paraId="4D14D4C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2. </w:t>
      </w:r>
      <w:r w:rsidRPr="00707175">
        <w:rPr>
          <w:rFonts w:ascii="Calibri" w:hAnsi="Calibri" w:cs="Calibri"/>
          <w:noProof/>
        </w:rPr>
        <w:tab/>
        <w:t xml:space="preserve">Steinwendner SL, Bettelheim D, Kasprian G, Brugger PC, Prayer D. Potential prognostic parameters of the Chiari II malformation. Ultrasound Obstet Gynecol. 2011;38(S1):96–96. </w:t>
      </w:r>
    </w:p>
    <w:p w14:paraId="3332DCFC"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3. </w:t>
      </w:r>
      <w:r w:rsidRPr="00707175">
        <w:rPr>
          <w:rFonts w:ascii="Calibri" w:hAnsi="Calibri" w:cs="Calibri"/>
          <w:noProof/>
        </w:rPr>
        <w:tab/>
        <w:t xml:space="preserve">Damodaram M, Mellisa. Brain development in fetal growth restriction: A volumetric approach using fetal MRI. Imperial College London; 2012. </w:t>
      </w:r>
    </w:p>
    <w:p w14:paraId="41548677"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4. </w:t>
      </w:r>
      <w:r w:rsidRPr="00707175">
        <w:rPr>
          <w:rFonts w:ascii="Calibri" w:hAnsi="Calibri" w:cs="Calibri"/>
          <w:noProof/>
        </w:rPr>
        <w:tab/>
        <w:t xml:space="preserve">Guibaud L, Larroque A, Ville D, Sanlaville D, Till M, Gaucherand P, et al. Prenatal diagnosis of “isolated” Dandy-Walker malformation: Imaging findings and prenatal counselling. Prenat Diagn. 2012;32(2):185–93. </w:t>
      </w:r>
    </w:p>
    <w:p w14:paraId="62B751A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5. </w:t>
      </w:r>
      <w:r w:rsidRPr="00707175">
        <w:rPr>
          <w:rFonts w:ascii="Calibri" w:hAnsi="Calibri" w:cs="Calibri"/>
          <w:noProof/>
        </w:rPr>
        <w:tab/>
        <w:t xml:space="preserve">Scott JA, Hamzelou KS, Rajagopalan V, Habas PA, Kim K, Barkovich AJ, et al. 3D morphometric analysis of human fetal cerebellar development. Cerebellum. 2012;11(3):761–70. </w:t>
      </w:r>
    </w:p>
    <w:p w14:paraId="2DC560D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6. </w:t>
      </w:r>
      <w:r w:rsidRPr="00707175">
        <w:rPr>
          <w:rFonts w:ascii="Calibri" w:hAnsi="Calibri" w:cs="Calibri"/>
          <w:noProof/>
        </w:rPr>
        <w:tab/>
        <w:t xml:space="preserve">Wong AM, Bilaniuk LT, Zimmerman RA, Liu PL. Prenatal MR imaging of Dandy-Walker </w:t>
      </w:r>
      <w:r w:rsidRPr="00707175">
        <w:rPr>
          <w:rFonts w:ascii="Calibri" w:hAnsi="Calibri" w:cs="Calibri"/>
          <w:noProof/>
        </w:rPr>
        <w:lastRenderedPageBreak/>
        <w:t xml:space="preserve">complex: Midline sagittal area analysis. Eur J Radiol. 2012;81(1):e26–30. </w:t>
      </w:r>
    </w:p>
    <w:p w14:paraId="08220AA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7. </w:t>
      </w:r>
      <w:r w:rsidRPr="00707175">
        <w:rPr>
          <w:rFonts w:ascii="Calibri" w:hAnsi="Calibri" w:cs="Calibri"/>
          <w:noProof/>
        </w:rPr>
        <w:tab/>
        <w:t xml:space="preserve">Abele TA, Lee SL, Twickler DM. MR imaging quantitative analysis of fetal chiari II malformations and associated open neural tube defects: Balanced SSFP versus half-fourier RARE and interobserver reliability. J Magn Reson Imaging. 2013;38(4):786–93. </w:t>
      </w:r>
    </w:p>
    <w:p w14:paraId="1CFE7E2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8. </w:t>
      </w:r>
      <w:r w:rsidRPr="00707175">
        <w:rPr>
          <w:rFonts w:ascii="Calibri" w:hAnsi="Calibri" w:cs="Calibri"/>
          <w:noProof/>
        </w:rPr>
        <w:tab/>
        <w:t xml:space="preserve">Qi L, Zhang J. MRI evaluation of normal fetal posterior fossa structures. Chinese J Interv Imaging Ther. 2013;10(8):473–6. </w:t>
      </w:r>
    </w:p>
    <w:p w14:paraId="6A39A84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39. </w:t>
      </w:r>
      <w:r w:rsidRPr="00707175">
        <w:rPr>
          <w:rFonts w:ascii="Calibri" w:hAnsi="Calibri" w:cs="Calibri"/>
          <w:noProof/>
        </w:rPr>
        <w:tab/>
        <w:t xml:space="preserve">Vatansever D, Kyriakopoulou V, Allsop JM, Fox M, Chew A, Hajnal J V., et al. Multidimensional analysis of fetal posterior fossa in health and disease. Cerebellum. 2013;12(5):632–44. </w:t>
      </w:r>
    </w:p>
    <w:p w14:paraId="40FA9CE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0. </w:t>
      </w:r>
      <w:r w:rsidRPr="00707175">
        <w:rPr>
          <w:rFonts w:ascii="Calibri" w:hAnsi="Calibri" w:cs="Calibri"/>
          <w:noProof/>
        </w:rPr>
        <w:tab/>
        <w:t xml:space="preserve">Farinha C, Tavares Ó. Development and measurement of the transverse diameter of the fetal cerebellum by MRI. SAÚDE Tecnol. 2014;T2:39–42. </w:t>
      </w:r>
    </w:p>
    <w:p w14:paraId="6961A78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1. </w:t>
      </w:r>
      <w:r w:rsidRPr="00707175">
        <w:rPr>
          <w:rFonts w:ascii="Calibri" w:hAnsi="Calibri" w:cs="Calibri"/>
          <w:noProof/>
        </w:rPr>
        <w:tab/>
        <w:t xml:space="preserve">Massoud M, Cagneaux M, Garel C, Varene N, Moutard ML, Billette T, et al. Prenatal unilateral cerebellar hypoplasia in a series of 26 cases: Significance and implications for prenatal diagnosis. Ultrasound Obstet Gynecol. 2014;44(4):447–54. </w:t>
      </w:r>
    </w:p>
    <w:p w14:paraId="6264B19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2. </w:t>
      </w:r>
      <w:r w:rsidRPr="00707175">
        <w:rPr>
          <w:rFonts w:ascii="Calibri" w:hAnsi="Calibri" w:cs="Calibri"/>
          <w:noProof/>
        </w:rPr>
        <w:tab/>
        <w:t xml:space="preserve">Nasiadko C, Scheer I, Meuli M, Moehrlen U, Oschsenbein N. Fetal Brain Morphology After in Utero Repair of Open Neural Tube Defects. In: Neuroradiologicum XXth Symposium. 2014. </w:t>
      </w:r>
    </w:p>
    <w:p w14:paraId="4BFD0B7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3. </w:t>
      </w:r>
      <w:r w:rsidRPr="00707175">
        <w:rPr>
          <w:rFonts w:ascii="Calibri" w:hAnsi="Calibri" w:cs="Calibri"/>
          <w:noProof/>
        </w:rPr>
        <w:tab/>
        <w:t xml:space="preserve">Sanz-Cortes M, Egaña-Ugrinovic G, Zupan R, Figueras F, Gratacos E. Brainstem and cerebellar differences and their association with neurobehavior in term small-for-gestational-age fetuses assessed by fetal MRI. Am J Obstet Gynecol. 2014;210(5):452.e1-452.e8. </w:t>
      </w:r>
    </w:p>
    <w:p w14:paraId="45AE0E3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4. </w:t>
      </w:r>
      <w:r w:rsidRPr="00707175">
        <w:rPr>
          <w:rFonts w:ascii="Calibri" w:hAnsi="Calibri" w:cs="Calibri"/>
          <w:noProof/>
        </w:rPr>
        <w:tab/>
        <w:t xml:space="preserve">Woitek R, Dvorak A, Weber M, Seidl R, Bettelheim D, Schöpf V, et al. MR-based morphometry of the posterior fossa in fetuses with neural tube defects of the Spine. PLoS One. 2014;9(11). </w:t>
      </w:r>
    </w:p>
    <w:p w14:paraId="4163B44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5. </w:t>
      </w:r>
      <w:r w:rsidRPr="00707175">
        <w:rPr>
          <w:rFonts w:ascii="Calibri" w:hAnsi="Calibri" w:cs="Calibri"/>
          <w:noProof/>
        </w:rPr>
        <w:tab/>
        <w:t xml:space="preserve">Frick N, Fazelnia C, Kanzian K, Hitzl W, Fischer T, Forstner R, et al. The reliability of fetal MRI in the assessment of brain malformations. Fetal Diagn Ther. 2015;37(2):93–101. </w:t>
      </w:r>
    </w:p>
    <w:p w14:paraId="290834B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6. </w:t>
      </w:r>
      <w:r w:rsidRPr="00707175">
        <w:rPr>
          <w:rFonts w:ascii="Calibri" w:hAnsi="Calibri" w:cs="Calibri"/>
          <w:noProof/>
        </w:rPr>
        <w:tab/>
        <w:t xml:space="preserve">Stamoulis C, Levine D, Feldman H, Parad R, Estroff J. Correlation of fetal cerebellar </w:t>
      </w:r>
      <w:r w:rsidRPr="00707175">
        <w:rPr>
          <w:rFonts w:ascii="Calibri" w:hAnsi="Calibri" w:cs="Calibri"/>
          <w:noProof/>
        </w:rPr>
        <w:lastRenderedPageBreak/>
        <w:t xml:space="preserve">measurements on US and MRI. Pediatr Radiol. 2015;45(S1):1–246. </w:t>
      </w:r>
    </w:p>
    <w:p w14:paraId="3ADBA61A"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7. </w:t>
      </w:r>
      <w:r w:rsidRPr="00707175">
        <w:rPr>
          <w:rFonts w:ascii="Calibri" w:hAnsi="Calibri" w:cs="Calibri"/>
          <w:noProof/>
        </w:rPr>
        <w:tab/>
        <w:t xml:space="preserve">Goncalves L, Jain S, Krishnan A, Yuxiang Z, Bloom D, Lee W, et al. Quantitative MR Assessment of the Fetal Posterior Fossa: Reproducibility, Reference Ranges and Diagnostic Performance. Pediatr Radiol. 2016;46(S1):1–372. </w:t>
      </w:r>
    </w:p>
    <w:p w14:paraId="178007D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8. </w:t>
      </w:r>
      <w:r w:rsidRPr="00707175">
        <w:rPr>
          <w:rFonts w:ascii="Calibri" w:hAnsi="Calibri" w:cs="Calibri"/>
          <w:noProof/>
        </w:rPr>
        <w:tab/>
        <w:t xml:space="preserve">Katorza E, Bertucci E, Perlman S, Taschini S, Ber R, Gilboa Y, et al. Development of the fetal vermis: New biometry reference data and comparison of 3 diagnostic modalities-3d ultrasound, 2d ultrasound, and mr imaging. Am J Neuroradiol. 2016;37(7):1359–66. </w:t>
      </w:r>
    </w:p>
    <w:p w14:paraId="25B8A4A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49. </w:t>
      </w:r>
      <w:r w:rsidRPr="00707175">
        <w:rPr>
          <w:rFonts w:ascii="Calibri" w:hAnsi="Calibri" w:cs="Calibri"/>
          <w:noProof/>
        </w:rPr>
        <w:tab/>
        <w:t xml:space="preserve">Nagaraj UD, Bierbrauer KS, Peiro JL, Kline-Fath BM. Differentiating closed versus open spinal dysraphisms on fetal MRI. Am J Roentgenol. 2016;207(6):1316–23. </w:t>
      </w:r>
    </w:p>
    <w:p w14:paraId="3790AE2C"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0. </w:t>
      </w:r>
      <w:r w:rsidRPr="00707175">
        <w:rPr>
          <w:rFonts w:ascii="Calibri" w:hAnsi="Calibri" w:cs="Calibri"/>
          <w:noProof/>
        </w:rPr>
        <w:tab/>
        <w:t xml:space="preserve">Pier DB, Gholipour A, Afacan O, Velasco-Annis C, Clancy S, Kapur K, et al. 3D Super-Resolution Motion-Corrected MRI: Validation of Fetal Posterior Fossa Measurements. J Neuroimaging. 2016;26(5):539–44. </w:t>
      </w:r>
    </w:p>
    <w:p w14:paraId="4476A73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1. </w:t>
      </w:r>
      <w:r w:rsidRPr="00707175">
        <w:rPr>
          <w:rFonts w:ascii="Calibri" w:hAnsi="Calibri" w:cs="Calibri"/>
          <w:noProof/>
        </w:rPr>
        <w:tab/>
        <w:t xml:space="preserve">Wong A, Chavez T, Lai H, Paquette L, Panigrahy A. Synchronous aberrant cerebellar and opercular development in fetuses and neonates with congenital heart disease. J Investig Med. 2016; </w:t>
      </w:r>
    </w:p>
    <w:p w14:paraId="16FA1C5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2. </w:t>
      </w:r>
      <w:r w:rsidRPr="00707175">
        <w:rPr>
          <w:rFonts w:ascii="Calibri" w:hAnsi="Calibri" w:cs="Calibri"/>
          <w:noProof/>
        </w:rPr>
        <w:tab/>
        <w:t xml:space="preserve">Xi Y, Brown E, Bailey A, Twickler DM. MR imaging of the fetal cerebellar vermis: Biometric predictors of adverse neurologic outcome. J Magn Reson Imaging. 2016;44(5):1284–92. </w:t>
      </w:r>
    </w:p>
    <w:p w14:paraId="141EC96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3. </w:t>
      </w:r>
      <w:r w:rsidRPr="00707175">
        <w:rPr>
          <w:rFonts w:ascii="Calibri" w:hAnsi="Calibri" w:cs="Calibri"/>
          <w:noProof/>
        </w:rPr>
        <w:tab/>
        <w:t xml:space="preserve">Jowett V. Brain Growth and Development in Fetuses with Congenital Heart Disease. Imperial College London; 2017. </w:t>
      </w:r>
    </w:p>
    <w:p w14:paraId="7C21D91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4. </w:t>
      </w:r>
      <w:r w:rsidRPr="00707175">
        <w:rPr>
          <w:rFonts w:ascii="Calibri" w:hAnsi="Calibri" w:cs="Calibri"/>
          <w:noProof/>
        </w:rPr>
        <w:tab/>
        <w:t xml:space="preserve">Kyriakopoulou V, Vatansever D, Davidson A, Patkee P, Elkommos S, Chew A, et al. Normative biometry of the fetal brain using magnetic resonance imaging. Brain Struct Funct. 2017;222(5):2295–307. </w:t>
      </w:r>
    </w:p>
    <w:p w14:paraId="39927C0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5. </w:t>
      </w:r>
      <w:r w:rsidRPr="00707175">
        <w:rPr>
          <w:rFonts w:ascii="Calibri" w:hAnsi="Calibri" w:cs="Calibri"/>
          <w:noProof/>
        </w:rPr>
        <w:tab/>
        <w:t xml:space="preserve">Liu Z, Han J, Fu F, Liu J, Li R, Yang X, et al. Outcome of isolated enlarged cisterna magna identified in utero: experience at a single medical center in mainland China. Prenat Diagn. </w:t>
      </w:r>
      <w:r w:rsidRPr="00707175">
        <w:rPr>
          <w:rFonts w:ascii="Calibri" w:hAnsi="Calibri" w:cs="Calibri"/>
          <w:noProof/>
        </w:rPr>
        <w:lastRenderedPageBreak/>
        <w:t xml:space="preserve">2017;37(6):575–82. </w:t>
      </w:r>
    </w:p>
    <w:p w14:paraId="43AC302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6. </w:t>
      </w:r>
      <w:r w:rsidRPr="00707175">
        <w:rPr>
          <w:rFonts w:ascii="Calibri" w:hAnsi="Calibri" w:cs="Calibri"/>
          <w:noProof/>
        </w:rPr>
        <w:tab/>
        <w:t xml:space="preserve">Rethmann C, Scheer I, Meuli M, Mazzone L, Moehrlen U, Kellenberger CJ. Evolution of posterior fossa and brain morphology after in utero repair of open neural tube defects assessed by MRI. Eur Radiol. 2017; </w:t>
      </w:r>
    </w:p>
    <w:p w14:paraId="3FC0BA7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7. </w:t>
      </w:r>
      <w:r w:rsidRPr="00707175">
        <w:rPr>
          <w:rFonts w:ascii="Calibri" w:hAnsi="Calibri" w:cs="Calibri"/>
          <w:noProof/>
        </w:rPr>
        <w:tab/>
        <w:t xml:space="preserve">Taylor-clarke MC. The fetal brain in co-twins treated for twin-twin transfusion syndrome. Imperial College London; 2017. </w:t>
      </w:r>
    </w:p>
    <w:p w14:paraId="5FBF1138"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8. </w:t>
      </w:r>
      <w:r w:rsidRPr="00707175">
        <w:rPr>
          <w:rFonts w:ascii="Calibri" w:hAnsi="Calibri" w:cs="Calibri"/>
          <w:noProof/>
        </w:rPr>
        <w:tab/>
        <w:t xml:space="preserve">Castro JDV de, Pereira LP, Dias DA, Aguiar LB, Maia JCN, Costa JIF da, et al. Presumed Zika virus-related congenital brain malformations: the spectrum of CT and MRI findings in fetuses and newborns. Arq Neuropsiquiatr. 2017; </w:t>
      </w:r>
    </w:p>
    <w:p w14:paraId="400479F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59. </w:t>
      </w:r>
      <w:r w:rsidRPr="00707175">
        <w:rPr>
          <w:rFonts w:ascii="Calibri" w:hAnsi="Calibri" w:cs="Calibri"/>
          <w:noProof/>
        </w:rPr>
        <w:tab/>
        <w:t xml:space="preserve">Ben-Sira L, Shperling R, Malinger G. Developmental Outcome in fetuses diagnosed with Isolated Vermis abnormality. Child’s Nerv Syst. 2018;34(10):2027. </w:t>
      </w:r>
    </w:p>
    <w:p w14:paraId="06C7024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0. </w:t>
      </w:r>
      <w:r w:rsidRPr="00707175">
        <w:rPr>
          <w:rFonts w:ascii="Calibri" w:hAnsi="Calibri" w:cs="Calibri"/>
          <w:noProof/>
        </w:rPr>
        <w:tab/>
        <w:t xml:space="preserve">Chapman T, Menashe SJ, Zare M, Alessio AM, Ishak GE. Establishment of normative values for the fetal posterior fossa by magnetic resonance imaging. Prenat Diagn. 2018;38(13):1035–41. </w:t>
      </w:r>
    </w:p>
    <w:p w14:paraId="1BAEE43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1. </w:t>
      </w:r>
      <w:r w:rsidRPr="00707175">
        <w:rPr>
          <w:rFonts w:ascii="Calibri" w:hAnsi="Calibri" w:cs="Calibri"/>
          <w:noProof/>
        </w:rPr>
        <w:tab/>
        <w:t xml:space="preserve">Conte G, Milani S, Palumbo G, Talenti G, Boito S, Rustico M, et al. Prenatal brain MR imaging: Reference linear biometric centiles between 20 and 24 gestational weeks. Am J Neuroradiol. 2018;39(5):963–7. </w:t>
      </w:r>
    </w:p>
    <w:p w14:paraId="1F76C377"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2. </w:t>
      </w:r>
      <w:r w:rsidRPr="00707175">
        <w:rPr>
          <w:rFonts w:ascii="Calibri" w:hAnsi="Calibri" w:cs="Calibri"/>
          <w:noProof/>
        </w:rPr>
        <w:tab/>
        <w:t xml:space="preserve">Zhao D, Cai A, Zhang J, Wang Y, Wang B. Measurement of normal fetal cerebellar vermis at 24–32 weeks of gestation by transabdominal ultrasound and magnetic resonance imaging: A prospective comparative study. Eur J Radiol. 2018;100(36):30–5. </w:t>
      </w:r>
    </w:p>
    <w:p w14:paraId="2A3574C3"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3. </w:t>
      </w:r>
      <w:r w:rsidRPr="00707175">
        <w:rPr>
          <w:rFonts w:ascii="Calibri" w:hAnsi="Calibri" w:cs="Calibri"/>
          <w:noProof/>
        </w:rPr>
        <w:tab/>
        <w:t xml:space="preserve">Aertsen M, Verduyckt J, De Keyzer F, Vercauteren T, Van Calenbergh F, De Catte L, et al. Reliability of MR imaging-based posterior fossa and brain stem measurements in open spinal dysraphism in the era of fetal surgery. Am J Neuroradiol. 2019;40(1):191–8. </w:t>
      </w:r>
    </w:p>
    <w:p w14:paraId="5FCD301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4. </w:t>
      </w:r>
      <w:r w:rsidRPr="00707175">
        <w:rPr>
          <w:rFonts w:ascii="Calibri" w:hAnsi="Calibri" w:cs="Calibri"/>
          <w:noProof/>
        </w:rPr>
        <w:tab/>
        <w:t xml:space="preserve">Blondiaux E, Valence S, Friszer S, Rodriguez D, Burglen L, Ducou Le Pointe H, et al. Prenatal </w:t>
      </w:r>
      <w:r w:rsidRPr="00707175">
        <w:rPr>
          <w:rFonts w:ascii="Calibri" w:hAnsi="Calibri" w:cs="Calibri"/>
          <w:noProof/>
        </w:rPr>
        <w:lastRenderedPageBreak/>
        <w:t xml:space="preserve">Imaging Findings of Pontine Tegmental Cap Dysplasia: Report of Four Cases. Fetal Diagn Ther. 2019;45(3):197–204. </w:t>
      </w:r>
    </w:p>
    <w:p w14:paraId="5DBA8E43"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5. </w:t>
      </w:r>
      <w:r w:rsidRPr="00707175">
        <w:rPr>
          <w:rFonts w:ascii="Calibri" w:hAnsi="Calibri" w:cs="Calibri"/>
          <w:noProof/>
        </w:rPr>
        <w:tab/>
        <w:t xml:space="preserve">Maisonneuve E, Garel C, Friszer S, Pénager C, Carbonne B, Pernot F, et al. Fetal Brain Injury Associated with Parvovirus B19 Congenital Infection Requiring Intrauterine Transfusion. Fetal Diagn Ther. 2018; </w:t>
      </w:r>
    </w:p>
    <w:p w14:paraId="58F08B1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6. </w:t>
      </w:r>
      <w:r w:rsidRPr="00707175">
        <w:rPr>
          <w:rFonts w:ascii="Calibri" w:hAnsi="Calibri" w:cs="Calibri"/>
          <w:noProof/>
        </w:rPr>
        <w:tab/>
        <w:t xml:space="preserve">Patkee PA, Baburamani AA, Kyriakopoulou V, Davidson A, Avini E, Dimitrova R, et al. Early alterations in cortical and cerebellar regional brain growth in Down Syndrome: An in-vivo fetal and neonatal MRI assessment. NeuroImage Clin. 2019;25(2020):102139. </w:t>
      </w:r>
    </w:p>
    <w:p w14:paraId="1F15AB28"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7. </w:t>
      </w:r>
      <w:r w:rsidRPr="00707175">
        <w:rPr>
          <w:rFonts w:ascii="Calibri" w:hAnsi="Calibri" w:cs="Calibri"/>
          <w:noProof/>
        </w:rPr>
        <w:tab/>
        <w:t xml:space="preserve">Radhakrishnan R, Merhar SL, Burns P, Zhang B, Lim FY, Kline-Fath BM. Fetal brain morphometry on prenatal magnetic resonance imaging in congenital diaphragmatic hernia. Pediatr Radiol. 2019;49:217–23. </w:t>
      </w:r>
    </w:p>
    <w:p w14:paraId="1D53EC4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8. </w:t>
      </w:r>
      <w:r w:rsidRPr="00707175">
        <w:rPr>
          <w:rFonts w:ascii="Calibri" w:hAnsi="Calibri" w:cs="Calibri"/>
          <w:noProof/>
        </w:rPr>
        <w:tab/>
        <w:t xml:space="preserve">Spinelli M, Wiest R, Di Meglio L, Baumann M, Raio L, Surbek D. The “vermian–crest angle”: does it allow accurate categorisation of fetal upward rotation of cerebellar vermis on intrauterine MRI? A pilot study. Clin Radiol. 2019;74(6):489.e1-489.e7. </w:t>
      </w:r>
    </w:p>
    <w:p w14:paraId="379C5C53"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69. </w:t>
      </w:r>
      <w:r w:rsidRPr="00707175">
        <w:rPr>
          <w:rFonts w:ascii="Calibri" w:hAnsi="Calibri" w:cs="Calibri"/>
          <w:noProof/>
        </w:rPr>
        <w:tab/>
        <w:t xml:space="preserve">Rehder R, Yang E, Cohen AR. Variation of the slope of the tentorium during childhood. Child’s Nerv Syst. 2016;32(3):441–50. </w:t>
      </w:r>
    </w:p>
    <w:p w14:paraId="048EB1A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0. </w:t>
      </w:r>
      <w:r w:rsidRPr="00707175">
        <w:rPr>
          <w:rFonts w:ascii="Calibri" w:hAnsi="Calibri" w:cs="Calibri"/>
          <w:noProof/>
        </w:rPr>
        <w:tab/>
        <w:t xml:space="preserve">Patkee P, Davidson A, Kyriakopoulou V. Early alterations in cortical and cerebellar regional brain growth in Down Syndrome : An in-vivo fetal and neonatal MRI assessment. bioRxiv. 2019;(June). </w:t>
      </w:r>
    </w:p>
    <w:p w14:paraId="7141EA72"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1. </w:t>
      </w:r>
      <w:r w:rsidRPr="00707175">
        <w:rPr>
          <w:rFonts w:ascii="Calibri" w:hAnsi="Calibri" w:cs="Calibri"/>
          <w:noProof/>
        </w:rPr>
        <w:tab/>
        <w:t xml:space="preserve">Garel C, Chantrel E, Elmaleh M, Brisse H, Sebag G. Fetal MRI: Normal gestational landmarks for cerebral biometry, gyration and myelination. Child’s Nerv Syst. 2003;19(7–8):422–5. </w:t>
      </w:r>
    </w:p>
    <w:p w14:paraId="08CBF9A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2. </w:t>
      </w:r>
      <w:r w:rsidRPr="00707175">
        <w:rPr>
          <w:rFonts w:ascii="Calibri" w:hAnsi="Calibri" w:cs="Calibri"/>
          <w:noProof/>
        </w:rPr>
        <w:tab/>
        <w:t xml:space="preserve">Damodaram MS, Story L, Eixarch E, Patkee P, Patel A, Kumar S, et al. Foetal volumetry using Magnetic Resonance Imaging in intrauterine growth restriction. Early Hum Dev. 2012;88:S35–40. </w:t>
      </w:r>
    </w:p>
    <w:p w14:paraId="14350DE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lastRenderedPageBreak/>
        <w:t xml:space="preserve">73. </w:t>
      </w:r>
      <w:r w:rsidRPr="00707175">
        <w:rPr>
          <w:rFonts w:ascii="Calibri" w:hAnsi="Calibri" w:cs="Calibri"/>
          <w:noProof/>
        </w:rPr>
        <w:tab/>
        <w:t xml:space="preserve">Woitek R, Kasprian G, Weber M, Asenbaum U, P. Berzaczy D, Kulemann V, et al. Measurements of the posterior fossa on fetal MRI in open and closed neural tube defects. 2001;43. </w:t>
      </w:r>
    </w:p>
    <w:p w14:paraId="52622988"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4. </w:t>
      </w:r>
      <w:r w:rsidRPr="00707175">
        <w:rPr>
          <w:rFonts w:ascii="Calibri" w:hAnsi="Calibri" w:cs="Calibri"/>
          <w:noProof/>
        </w:rPr>
        <w:tab/>
        <w:t xml:space="preserve">Ber R, Hoffmann C, Shashar D, Bar-Yosef O, Konen E, Achiron R, et al. Normal fetal posterior fossa in magnetic resonance imaging: new biometric reference data and possible clinical significance. Ultrasound Obstet Gynecol. 2014;44(Suppl.1):322. </w:t>
      </w:r>
    </w:p>
    <w:p w14:paraId="1AE03A7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5. </w:t>
      </w:r>
      <w:r w:rsidRPr="00707175">
        <w:rPr>
          <w:rFonts w:ascii="Calibri" w:hAnsi="Calibri" w:cs="Calibri"/>
          <w:noProof/>
        </w:rPr>
        <w:tab/>
        <w:t xml:space="preserve">Parad RE, Stamoulis C, Levine D, Feldman H, Parad RB, Estroff JA. Correlation between ultrasound and MRI measurements of the fetal cerebellum performed on the same day. Ultrasound Obstet Gynecol. 2017;50(Suppl. 1):264. </w:t>
      </w:r>
    </w:p>
    <w:p w14:paraId="272FF54C"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6. </w:t>
      </w:r>
      <w:r w:rsidRPr="00707175">
        <w:rPr>
          <w:rFonts w:ascii="Calibri" w:hAnsi="Calibri" w:cs="Calibri"/>
          <w:noProof/>
        </w:rPr>
        <w:tab/>
        <w:t xml:space="preserve">Katorza E, Bertucci E, C.Hoffmann, Y.Gilboa, Achiron R. Vermian biometry in normal fetal posterior fossa: comparing 3D ultrasonographic method measurements with 2D ultrasonographic method and magnetic resonance imaging. Ultrasound Obstet Gynecol. 2012;40(Suppl. 1):219–20. </w:t>
      </w:r>
    </w:p>
    <w:p w14:paraId="75E2271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7. </w:t>
      </w:r>
      <w:r w:rsidRPr="00707175">
        <w:rPr>
          <w:rFonts w:ascii="Calibri" w:hAnsi="Calibri" w:cs="Calibri"/>
          <w:noProof/>
        </w:rPr>
        <w:tab/>
        <w:t xml:space="preserve">Wong A, Chavez T, Lai H, Paquette L, Panigrahy A. Synchronous aberrant cerebellar and opercular development in fetuses and neonates with congenital heart disease. J Investig Med. 2016;64:317. </w:t>
      </w:r>
    </w:p>
    <w:p w14:paraId="0001BBC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8. </w:t>
      </w:r>
      <w:r w:rsidRPr="00707175">
        <w:rPr>
          <w:rFonts w:ascii="Calibri" w:hAnsi="Calibri" w:cs="Calibri"/>
          <w:noProof/>
        </w:rPr>
        <w:tab/>
        <w:t xml:space="preserve">Wong A, O’Neil S, Chavez T, Lai H, Panigrahy A, Paquette L. Serial cerebellar and opercular structural development of fetuses and neonates with congenital heart disease (CHD) correlated with early neurodevelopmental outcomes. J Investig Med. 2016;64:317–8. </w:t>
      </w:r>
    </w:p>
    <w:p w14:paraId="5D8E6E6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79. </w:t>
      </w:r>
      <w:r w:rsidRPr="00707175">
        <w:rPr>
          <w:rFonts w:ascii="Calibri" w:hAnsi="Calibri" w:cs="Calibri"/>
          <w:noProof/>
        </w:rPr>
        <w:tab/>
        <w:t xml:space="preserve">Taylor-Clarke M, Allsop JM, McGuinness A, Wimalasundera RC, Gardiner HM, Rutherford MA. Twin-twin transfusion syndrome: fetal MRI measurement of intrapair differences in brain biometry. Arch Dis Child Fetal Neonatal Ed. 2011;96(Suppl 1):Fa70. </w:t>
      </w:r>
    </w:p>
    <w:p w14:paraId="3C2F4C5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0. </w:t>
      </w:r>
      <w:r w:rsidRPr="00707175">
        <w:rPr>
          <w:rFonts w:ascii="Calibri" w:hAnsi="Calibri" w:cs="Calibri"/>
          <w:noProof/>
        </w:rPr>
        <w:tab/>
        <w:t xml:space="preserve">Zare M, Chapman T, Menashe S, Alessio A, Ishak G. Establishment of normative values for the fetal posterior fossa by MRI. Pediatr Radiol. 2018;48(Suppl 1):S142. </w:t>
      </w:r>
    </w:p>
    <w:p w14:paraId="7D8FF619"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lastRenderedPageBreak/>
        <w:t xml:space="preserve">81. </w:t>
      </w:r>
      <w:r w:rsidRPr="00707175">
        <w:rPr>
          <w:rFonts w:ascii="Calibri" w:hAnsi="Calibri" w:cs="Calibri"/>
          <w:noProof/>
        </w:rPr>
        <w:tab/>
        <w:t xml:space="preserve">Radhakrishnan R, Merhar S, Burns P, Zhang B, Lim F-Y, Kline-Fath B. Fetal MRI Assessment of Prenatal Brain Injury in Congenital Diaphragmatic Hernia. Pediatr Radiol. 2017;47(Suppl 1):S91. </w:t>
      </w:r>
    </w:p>
    <w:p w14:paraId="16E11725"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2. </w:t>
      </w:r>
      <w:r w:rsidRPr="00707175">
        <w:rPr>
          <w:rFonts w:ascii="Calibri" w:hAnsi="Calibri" w:cs="Calibri"/>
          <w:noProof/>
        </w:rPr>
        <w:tab/>
        <w:t xml:space="preserve">Paladini D, Volpe P. Posterior fossa and vermian morphometry in the characterization of fetal cerebellar abnormalities: A prospective three-dimensional ultrasound study. Ultrasound Obstet Gynecol. 2006;27(5):482–9. </w:t>
      </w:r>
    </w:p>
    <w:p w14:paraId="544195DF"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3. </w:t>
      </w:r>
      <w:r w:rsidRPr="00707175">
        <w:rPr>
          <w:rFonts w:ascii="Calibri" w:hAnsi="Calibri" w:cs="Calibri"/>
          <w:noProof/>
        </w:rPr>
        <w:tab/>
        <w:t xml:space="preserve">Spinelli M, Wiest R, Di Meglio L, Baumann M, Raio L, Surbek D. The “vermian–crest angle”: does it allow accurate categorisation of fetal upward rotation of cerebellar vermis on intrauterine MRI? A pilot study. Clin Radiol. 2019;74(6):489.e1-489.e7. </w:t>
      </w:r>
    </w:p>
    <w:p w14:paraId="731F650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4. </w:t>
      </w:r>
      <w:r w:rsidRPr="00707175">
        <w:rPr>
          <w:rFonts w:ascii="Calibri" w:hAnsi="Calibri" w:cs="Calibri"/>
          <w:noProof/>
        </w:rPr>
        <w:tab/>
        <w:t xml:space="preserve">Adzick N, Thom E, Spong C, Brock III J, Burrows, PK, Johnson M, Howell L, et al. A Randomized Trial of Prenatal versus Postnatal Repair of Myelomeningocele. N Engl J Med. 2011;364(11):993–1004. </w:t>
      </w:r>
    </w:p>
    <w:p w14:paraId="16738F4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5. </w:t>
      </w:r>
      <w:r w:rsidRPr="00707175">
        <w:rPr>
          <w:rFonts w:ascii="Calibri" w:hAnsi="Calibri" w:cs="Calibri"/>
          <w:noProof/>
        </w:rPr>
        <w:tab/>
        <w:t xml:space="preserve">Wong A, Chavez T, Lai H, Paquette L, Panigrahy A. Synchronous aberrant cerebellar and opercular development in fetuses and neonates with congenital heart disease. J Investig Med. 2016;64(1):317. </w:t>
      </w:r>
    </w:p>
    <w:p w14:paraId="6A4CEA50"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6. </w:t>
      </w:r>
      <w:r w:rsidRPr="00707175">
        <w:rPr>
          <w:rFonts w:ascii="Calibri" w:hAnsi="Calibri" w:cs="Calibri"/>
          <w:noProof/>
        </w:rPr>
        <w:tab/>
        <w:t xml:space="preserve">Sanz-Cortes M, Egaña-Ugrinovic G, Zupan R, Figueras F, Gratacos E. Brainstem and cerebellar differences and their association with neurobehavior in term small-for-gestational-age fetuses assessed by fetal MRI. Am J Obstet Gynecol. 2014; </w:t>
      </w:r>
    </w:p>
    <w:p w14:paraId="23C5F680"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7. </w:t>
      </w:r>
      <w:r w:rsidRPr="00707175">
        <w:rPr>
          <w:rFonts w:ascii="Calibri" w:hAnsi="Calibri" w:cs="Calibri"/>
          <w:noProof/>
        </w:rPr>
        <w:tab/>
        <w:t xml:space="preserve">Noble Y. BRN. The clinimetric properties of neonatal neurobehavioural assessments for the premature infant up to 4 months: A systematic review. Dev Med Child Neurol. 2009; </w:t>
      </w:r>
    </w:p>
    <w:p w14:paraId="7C8E5481"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8. </w:t>
      </w:r>
      <w:r w:rsidRPr="00707175">
        <w:rPr>
          <w:rFonts w:ascii="Calibri" w:hAnsi="Calibri" w:cs="Calibri"/>
          <w:noProof/>
        </w:rPr>
        <w:tab/>
        <w:t xml:space="preserve">Ball RS. The Gesell developmental schedules: Arnold Gesell (1880-1961). J Abnorm Child Psychol. 1977;5(3):233–9. </w:t>
      </w:r>
    </w:p>
    <w:p w14:paraId="7B4CC80E"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89. </w:t>
      </w:r>
      <w:r w:rsidRPr="00707175">
        <w:rPr>
          <w:rFonts w:ascii="Calibri" w:hAnsi="Calibri" w:cs="Calibri"/>
          <w:noProof/>
        </w:rPr>
        <w:tab/>
        <w:t xml:space="preserve">Newborg J. Battelle developmental inventory. 2nd ed. Itasca, IL: Riverside Publishing; 2005. </w:t>
      </w:r>
    </w:p>
    <w:p w14:paraId="4BA3B034"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0. </w:t>
      </w:r>
      <w:r w:rsidRPr="00707175">
        <w:rPr>
          <w:rFonts w:ascii="Calibri" w:hAnsi="Calibri" w:cs="Calibri"/>
          <w:noProof/>
        </w:rPr>
        <w:tab/>
        <w:t xml:space="preserve">Grossman R, Hoffman C, Mardor Y, Biegon A. Quantitative MRI measurements of human </w:t>
      </w:r>
      <w:r w:rsidRPr="00707175">
        <w:rPr>
          <w:rFonts w:ascii="Calibri" w:hAnsi="Calibri" w:cs="Calibri"/>
          <w:noProof/>
        </w:rPr>
        <w:lastRenderedPageBreak/>
        <w:t xml:space="preserve">fetal brain development in utero. Neuroimage. 2006;33(2):463–70. </w:t>
      </w:r>
    </w:p>
    <w:p w14:paraId="61ABA31D"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1. </w:t>
      </w:r>
      <w:r w:rsidRPr="00707175">
        <w:rPr>
          <w:rFonts w:ascii="Calibri" w:hAnsi="Calibri" w:cs="Calibri"/>
          <w:noProof/>
        </w:rPr>
        <w:tab/>
        <w:t xml:space="preserve">Guibaud L, des Portes V. Plea for an anatomical approach to abnormalities of the posterior fossa in prenatal diagnosis. Ultrasound Obstet Gynecol. 2006;27(5):477–81. </w:t>
      </w:r>
    </w:p>
    <w:p w14:paraId="109D82C7"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2. </w:t>
      </w:r>
      <w:r w:rsidRPr="00707175">
        <w:rPr>
          <w:rFonts w:ascii="Calibri" w:hAnsi="Calibri" w:cs="Calibri"/>
          <w:noProof/>
        </w:rPr>
        <w:tab/>
        <w:t xml:space="preserve">Cotes C, Bonfante E, Lazor J, Jadhav S, Caldas M, Swischuk L, et al. Congenital basis of posterior fossa anomalies. Neuroradiol J. 2015;28(3):238–53. </w:t>
      </w:r>
    </w:p>
    <w:p w14:paraId="05AECDB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3. </w:t>
      </w:r>
      <w:r w:rsidRPr="00707175">
        <w:rPr>
          <w:rFonts w:ascii="Calibri" w:hAnsi="Calibri" w:cs="Calibri"/>
          <w:noProof/>
        </w:rPr>
        <w:tab/>
        <w:t xml:space="preserve">Robinson AJ. Inferior vermian hypoplasia - Preconception, misconception. Ultrasound Obstet Gynecol. 2014;43(2):123–36. </w:t>
      </w:r>
    </w:p>
    <w:p w14:paraId="1E166230"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4. </w:t>
      </w:r>
      <w:r w:rsidRPr="00707175">
        <w:rPr>
          <w:rFonts w:ascii="Calibri" w:hAnsi="Calibri" w:cs="Calibri"/>
          <w:noProof/>
        </w:rPr>
        <w:tab/>
        <w:t xml:space="preserve">Garel C. Posterior fossa malformations: main features and limits in prenatal diagnosis. Pediatr Radiol. 2010;40(6):1038–45. </w:t>
      </w:r>
    </w:p>
    <w:p w14:paraId="5BC17F3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5. </w:t>
      </w:r>
      <w:r w:rsidRPr="00707175">
        <w:rPr>
          <w:rFonts w:ascii="Calibri" w:hAnsi="Calibri" w:cs="Calibri"/>
          <w:noProof/>
        </w:rPr>
        <w:tab/>
        <w:t xml:space="preserve">Chapman T, Mahalingam S, Ishak GE, Nixon JN, Siebert J, Dighe MK. Diagnostic imaging of posterior fossa anomalies in the fetus and neonate: Part 1, normal anatomy and classification of anomalies. Clinical Imaging. 2015. </w:t>
      </w:r>
    </w:p>
    <w:p w14:paraId="293A282A"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6. </w:t>
      </w:r>
      <w:r w:rsidRPr="00707175">
        <w:rPr>
          <w:rFonts w:ascii="Calibri" w:hAnsi="Calibri" w:cs="Calibri"/>
          <w:noProof/>
        </w:rPr>
        <w:tab/>
        <w:t xml:space="preserve">Chapman T, Mahalingam S, Ishak GE, Nixon JN, Siebert J, Dighe MK. Diagnostic imaging of posterior fossa anomalies in the fetus and neonate: Part 2, posterior fossa disorders. Clinical Imaging. 2015. </w:t>
      </w:r>
    </w:p>
    <w:p w14:paraId="37239C2A"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7. </w:t>
      </w:r>
      <w:r w:rsidRPr="00707175">
        <w:rPr>
          <w:rFonts w:ascii="Calibri" w:hAnsi="Calibri" w:cs="Calibri"/>
          <w:noProof/>
        </w:rPr>
        <w:tab/>
        <w:t xml:space="preserve">Maria BL, Hoang KBN, Tusa RJ, Mancuso AA, Hamed LM, Quisling RG, et al. “Joubert syndrome” revisited: Key ocular motor signs with magnetic resonance imaging correlation. J Child Neurol. 1997; </w:t>
      </w:r>
    </w:p>
    <w:p w14:paraId="6C2AC6FB"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8. </w:t>
      </w:r>
      <w:r w:rsidRPr="00707175">
        <w:rPr>
          <w:rFonts w:ascii="Calibri" w:hAnsi="Calibri" w:cs="Calibri"/>
          <w:noProof/>
        </w:rPr>
        <w:tab/>
        <w:t xml:space="preserve">Levine D. Timing of MRI in pregnancy, repeat exams, access, and physician qualifications. Semin Perinatol. 2013;37(5):340–4. </w:t>
      </w:r>
    </w:p>
    <w:p w14:paraId="40206F37"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99. </w:t>
      </w:r>
      <w:r w:rsidRPr="00707175">
        <w:rPr>
          <w:rFonts w:ascii="Calibri" w:hAnsi="Calibri" w:cs="Calibri"/>
          <w:noProof/>
        </w:rPr>
        <w:tab/>
        <w:t xml:space="preserve">Wataganara T, Ebrashy A, Aliyu LD, Moreira De Sa RA, Pooh R, Kurjak A, et al. Fetal magnetic resonance imaging and ultrasound. J Perinat Med. 2016;44(5):533–42. </w:t>
      </w:r>
    </w:p>
    <w:p w14:paraId="37575757"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00. </w:t>
      </w:r>
      <w:r w:rsidRPr="00707175">
        <w:rPr>
          <w:rFonts w:ascii="Calibri" w:hAnsi="Calibri" w:cs="Calibri"/>
          <w:noProof/>
        </w:rPr>
        <w:tab/>
        <w:t xml:space="preserve">Prayer D, Malinger G, Brugger PC, Cassady C, De Catte L, De Keersmaecker B, et al. ISUOG Practice Guidelines: performance of fetal magnetic resonance imaging. Ultrasound Obstet </w:t>
      </w:r>
      <w:r w:rsidRPr="00707175">
        <w:rPr>
          <w:rFonts w:ascii="Calibri" w:hAnsi="Calibri" w:cs="Calibri"/>
          <w:noProof/>
        </w:rPr>
        <w:lastRenderedPageBreak/>
        <w:t xml:space="preserve">Gynecol. 2017;49(5):671–80. </w:t>
      </w:r>
    </w:p>
    <w:p w14:paraId="2CBE6D96"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01. </w:t>
      </w:r>
      <w:r w:rsidRPr="00707175">
        <w:rPr>
          <w:rFonts w:ascii="Calibri" w:hAnsi="Calibri" w:cs="Calibri"/>
          <w:noProof/>
        </w:rPr>
        <w:tab/>
        <w:t xml:space="preserve">Pinto J, Paladini D, Severino M, Morana G, Pais R, Martinetti C, et al. Delayed rotation of the cerebellar vermis: a pitfall in early second-trimester fetal magnetic resonance imaging. Ultrasound Obstet Gynecol. 2016;48(1):121–4. </w:t>
      </w:r>
    </w:p>
    <w:p w14:paraId="207EEA30" w14:textId="77777777" w:rsidR="00707175" w:rsidRPr="00707175" w:rsidRDefault="00707175" w:rsidP="00707175">
      <w:pPr>
        <w:widowControl w:val="0"/>
        <w:autoSpaceDE w:val="0"/>
        <w:autoSpaceDN w:val="0"/>
        <w:adjustRightInd w:val="0"/>
        <w:spacing w:line="480" w:lineRule="auto"/>
        <w:ind w:left="640" w:hanging="640"/>
        <w:rPr>
          <w:rFonts w:ascii="Calibri" w:hAnsi="Calibri" w:cs="Calibri"/>
          <w:noProof/>
        </w:rPr>
      </w:pPr>
      <w:r w:rsidRPr="00707175">
        <w:rPr>
          <w:rFonts w:ascii="Calibri" w:hAnsi="Calibri" w:cs="Calibri"/>
          <w:noProof/>
        </w:rPr>
        <w:t xml:space="preserve">102. </w:t>
      </w:r>
      <w:r w:rsidRPr="00707175">
        <w:rPr>
          <w:rFonts w:ascii="Calibri" w:hAnsi="Calibri" w:cs="Calibri"/>
          <w:noProof/>
        </w:rPr>
        <w:tab/>
        <w:t xml:space="preserve">The Society and College of Radiographers/British Association of Magnetic Resonance Radiographers. MRI Safety Guidance Document. 2016;1–32. </w:t>
      </w:r>
    </w:p>
    <w:p w14:paraId="11023E51" w14:textId="3FEAECFC" w:rsidR="001577E0" w:rsidRPr="00566261" w:rsidRDefault="00911CDD" w:rsidP="00707175">
      <w:pPr>
        <w:widowControl w:val="0"/>
        <w:autoSpaceDE w:val="0"/>
        <w:autoSpaceDN w:val="0"/>
        <w:adjustRightInd w:val="0"/>
        <w:spacing w:line="480" w:lineRule="auto"/>
        <w:ind w:left="640" w:hanging="640"/>
        <w:rPr>
          <w:rFonts w:ascii="Calibri" w:hAnsi="Calibri" w:cs="Calibri"/>
          <w:color w:val="000000" w:themeColor="text1"/>
        </w:rPr>
      </w:pPr>
      <w:r w:rsidRPr="00566261">
        <w:rPr>
          <w:rFonts w:ascii="Calibri" w:hAnsi="Calibri" w:cs="Calibri"/>
          <w:color w:val="000000" w:themeColor="text1"/>
        </w:rPr>
        <w:fldChar w:fldCharType="end"/>
      </w:r>
    </w:p>
    <w:p w14:paraId="445C900F" w14:textId="1FE67508" w:rsidR="003C01C6" w:rsidRPr="00566261" w:rsidRDefault="003C01C6"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Figure/table legends</w:t>
      </w:r>
    </w:p>
    <w:p w14:paraId="540E4877" w14:textId="56FEB2F2" w:rsidR="003C01C6" w:rsidRPr="00566261" w:rsidRDefault="003C01C6" w:rsidP="00FC5D5C">
      <w:pPr>
        <w:spacing w:line="480" w:lineRule="auto"/>
        <w:rPr>
          <w:rFonts w:ascii="Calibri" w:hAnsi="Calibri" w:cs="Calibri"/>
          <w:color w:val="000000" w:themeColor="text1"/>
        </w:rPr>
      </w:pPr>
      <w:r w:rsidRPr="00566261">
        <w:rPr>
          <w:rFonts w:ascii="Calibri" w:hAnsi="Calibri" w:cs="Calibri"/>
          <w:b/>
          <w:bCs/>
          <w:color w:val="000000" w:themeColor="text1"/>
        </w:rPr>
        <w:t>Figure 1</w:t>
      </w:r>
      <w:r w:rsidRPr="00566261">
        <w:rPr>
          <w:rFonts w:ascii="Calibri" w:hAnsi="Calibri" w:cs="Calibri"/>
          <w:color w:val="000000" w:themeColor="text1"/>
        </w:rPr>
        <w:t>. Flow chart of study selection process.</w:t>
      </w:r>
    </w:p>
    <w:p w14:paraId="0237F72B" w14:textId="7AB0679A" w:rsidR="003C01C6" w:rsidRPr="00566261" w:rsidRDefault="003C01C6" w:rsidP="00FC5D5C">
      <w:pPr>
        <w:spacing w:line="480" w:lineRule="auto"/>
        <w:rPr>
          <w:rFonts w:ascii="Calibri" w:hAnsi="Calibri" w:cs="Calibri"/>
          <w:color w:val="000000" w:themeColor="text1"/>
        </w:rPr>
      </w:pPr>
      <w:r w:rsidRPr="00566261">
        <w:rPr>
          <w:rFonts w:ascii="Calibri" w:hAnsi="Calibri" w:cs="Calibri"/>
          <w:b/>
          <w:bCs/>
          <w:color w:val="000000" w:themeColor="text1"/>
        </w:rPr>
        <w:t xml:space="preserve">Figure </w:t>
      </w:r>
      <w:r w:rsidR="00232EDC">
        <w:rPr>
          <w:rFonts w:ascii="Calibri" w:hAnsi="Calibri" w:cs="Calibri"/>
          <w:b/>
          <w:bCs/>
          <w:color w:val="000000" w:themeColor="text1"/>
        </w:rPr>
        <w:t>2</w:t>
      </w:r>
      <w:r w:rsidRPr="00566261">
        <w:rPr>
          <w:rFonts w:ascii="Calibri" w:hAnsi="Calibri" w:cs="Calibri"/>
          <w:color w:val="000000" w:themeColor="text1"/>
        </w:rPr>
        <w:t xml:space="preserve">. Diagrams of measurements taken – </w:t>
      </w:r>
      <w:r w:rsidR="00182F3A" w:rsidRPr="00566261">
        <w:rPr>
          <w:rFonts w:ascii="Calibri" w:hAnsi="Calibri" w:cs="Calibri"/>
          <w:color w:val="000000" w:themeColor="text1"/>
        </w:rPr>
        <w:t>sagittal</w:t>
      </w:r>
      <w:r w:rsidRPr="00566261">
        <w:rPr>
          <w:rFonts w:ascii="Calibri" w:hAnsi="Calibri" w:cs="Calibri"/>
          <w:color w:val="000000" w:themeColor="text1"/>
        </w:rPr>
        <w:t>, axial and coronal slices.</w:t>
      </w:r>
    </w:p>
    <w:p w14:paraId="7716A1AC" w14:textId="39D4E4A6" w:rsidR="00C5476F" w:rsidRPr="006E3C67" w:rsidRDefault="00C5476F" w:rsidP="00C5476F">
      <w:pPr>
        <w:spacing w:line="480" w:lineRule="auto"/>
        <w:rPr>
          <w:rFonts w:ascii="Calibri" w:hAnsi="Calibri" w:cs="Calibri"/>
          <w:i/>
          <w:iCs/>
          <w:color w:val="000000" w:themeColor="text1"/>
        </w:rPr>
      </w:pPr>
      <w:r w:rsidRPr="006E3C67">
        <w:rPr>
          <w:rFonts w:ascii="Calibri" w:hAnsi="Calibri" w:cs="Calibri"/>
          <w:i/>
          <w:iCs/>
          <w:color w:val="000000" w:themeColor="text1"/>
        </w:rPr>
        <w:t xml:space="preserve">1. Vermis craniocaudal diameter, 2. Vermis anteroposterior diameter, 3. Pons anteroposterior diameter, 4. Pons craniocaudal diameter, </w:t>
      </w:r>
      <w:r w:rsidRPr="006E3C67">
        <w:rPr>
          <w:rFonts w:ascii="Calibri" w:hAnsi="Calibri" w:cs="Calibri"/>
          <w:i/>
          <w:iCs/>
          <w:color w:val="000000" w:themeColor="text1"/>
          <w:lang w:val="en-US"/>
        </w:rPr>
        <w:t>5. Clivus-supraoccipital angle</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6. Fourth ventricle anteroposterior diameter</w:t>
      </w:r>
      <w:r w:rsidRPr="006E3C67">
        <w:rPr>
          <w:rFonts w:ascii="Calibri" w:hAnsi="Calibri" w:cs="Calibri"/>
          <w:i/>
          <w:iCs/>
          <w:color w:val="000000" w:themeColor="text1"/>
        </w:rPr>
        <w:t xml:space="preserve">, 7. Vermis surface area, </w:t>
      </w:r>
      <w:r w:rsidRPr="006E3C67">
        <w:rPr>
          <w:rFonts w:ascii="Calibri" w:hAnsi="Calibri" w:cs="Calibri"/>
          <w:i/>
          <w:iCs/>
          <w:color w:val="000000" w:themeColor="text1"/>
          <w:lang w:val="en-US"/>
        </w:rPr>
        <w:t>8. Occipital angle</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9. Foramen magnum anteroposterior diameter</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10. Cerebellar herniation level</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11. Posterior fossa surface area</w:t>
      </w:r>
      <w:r w:rsidRPr="006E3C67">
        <w:rPr>
          <w:rFonts w:ascii="Calibri" w:hAnsi="Calibri" w:cs="Calibri"/>
          <w:i/>
          <w:iCs/>
          <w:color w:val="000000" w:themeColor="text1"/>
        </w:rPr>
        <w:t xml:space="preserve">, 12. </w:t>
      </w:r>
      <w:proofErr w:type="spellStart"/>
      <w:r w:rsidRPr="006E3C67">
        <w:rPr>
          <w:rFonts w:ascii="Calibri" w:hAnsi="Calibri" w:cs="Calibri"/>
          <w:i/>
          <w:iCs/>
          <w:color w:val="000000" w:themeColor="text1"/>
        </w:rPr>
        <w:t>Fronto</w:t>
      </w:r>
      <w:proofErr w:type="spellEnd"/>
      <w:r w:rsidRPr="006E3C67">
        <w:rPr>
          <w:rFonts w:ascii="Calibri" w:hAnsi="Calibri" w:cs="Calibri"/>
          <w:i/>
          <w:iCs/>
          <w:color w:val="000000" w:themeColor="text1"/>
        </w:rPr>
        <w:t xml:space="preserve">-occipital distance skull, 13. </w:t>
      </w:r>
      <w:proofErr w:type="spellStart"/>
      <w:r w:rsidRPr="006E3C67">
        <w:rPr>
          <w:rFonts w:ascii="Calibri" w:hAnsi="Calibri" w:cs="Calibri"/>
          <w:i/>
          <w:iCs/>
          <w:color w:val="000000" w:themeColor="text1"/>
        </w:rPr>
        <w:t>Fronto</w:t>
      </w:r>
      <w:proofErr w:type="spellEnd"/>
      <w:r w:rsidRPr="006E3C67">
        <w:rPr>
          <w:rFonts w:ascii="Calibri" w:hAnsi="Calibri" w:cs="Calibri"/>
          <w:i/>
          <w:iCs/>
          <w:color w:val="000000" w:themeColor="text1"/>
        </w:rPr>
        <w:t xml:space="preserve">-occipital distance brain, 14. </w:t>
      </w:r>
      <w:proofErr w:type="spellStart"/>
      <w:r w:rsidRPr="006E3C67">
        <w:rPr>
          <w:rFonts w:ascii="Calibri" w:hAnsi="Calibri" w:cs="Calibri"/>
          <w:i/>
          <w:iCs/>
          <w:color w:val="000000" w:themeColor="text1"/>
        </w:rPr>
        <w:t>Tegmento-vermian</w:t>
      </w:r>
      <w:proofErr w:type="spellEnd"/>
      <w:r w:rsidRPr="006E3C67">
        <w:rPr>
          <w:rFonts w:ascii="Calibri" w:hAnsi="Calibri" w:cs="Calibri"/>
          <w:i/>
          <w:iCs/>
          <w:color w:val="000000" w:themeColor="text1"/>
        </w:rPr>
        <w:t xml:space="preserve"> angle, 15. Inferior </w:t>
      </w:r>
      <w:proofErr w:type="spellStart"/>
      <w:r w:rsidRPr="006E3C67">
        <w:rPr>
          <w:rFonts w:ascii="Calibri" w:hAnsi="Calibri" w:cs="Calibri"/>
          <w:i/>
          <w:iCs/>
          <w:color w:val="000000" w:themeColor="text1"/>
        </w:rPr>
        <w:t>vermian</w:t>
      </w:r>
      <w:proofErr w:type="spellEnd"/>
      <w:r w:rsidRPr="006E3C67">
        <w:rPr>
          <w:rFonts w:ascii="Calibri" w:hAnsi="Calibri" w:cs="Calibri"/>
          <w:i/>
          <w:iCs/>
          <w:color w:val="000000" w:themeColor="text1"/>
        </w:rPr>
        <w:t xml:space="preserve"> distance, 16. Lateral ventricle transverse diameter, 17. Biparietal diameter skull, 18. Biparietal diameter brain, </w:t>
      </w:r>
      <w:r w:rsidRPr="006E3C67">
        <w:rPr>
          <w:rFonts w:ascii="Calibri" w:hAnsi="Calibri" w:cs="Calibri"/>
          <w:i/>
          <w:iCs/>
          <w:color w:val="000000" w:themeColor="text1"/>
          <w:lang w:val="en-US"/>
        </w:rPr>
        <w:t>19. Interpeduncular fossa anteroposterior diameter</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20. Midbrain/isthmus anteroposterior diameter</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21. Fourth ventricle lateral diameter</w:t>
      </w:r>
      <w:r w:rsidRPr="006E3C67">
        <w:rPr>
          <w:rFonts w:ascii="Calibri" w:hAnsi="Calibri" w:cs="Calibri"/>
          <w:i/>
          <w:iCs/>
          <w:color w:val="000000" w:themeColor="text1"/>
        </w:rPr>
        <w:t xml:space="preserve">, </w:t>
      </w:r>
      <w:r w:rsidRPr="006E3C67">
        <w:rPr>
          <w:rFonts w:ascii="Calibri" w:hAnsi="Calibri" w:cs="Calibri"/>
          <w:i/>
          <w:iCs/>
          <w:color w:val="000000" w:themeColor="text1"/>
          <w:lang w:val="en-US"/>
        </w:rPr>
        <w:t>22. Cerebellar surface area</w:t>
      </w:r>
      <w:r w:rsidRPr="006E3C67">
        <w:rPr>
          <w:rFonts w:ascii="Calibri" w:hAnsi="Calibri" w:cs="Calibri"/>
          <w:i/>
          <w:iCs/>
          <w:color w:val="000000" w:themeColor="text1"/>
        </w:rPr>
        <w:t xml:space="preserve">, 23. Cisterna magna depth, 24. </w:t>
      </w:r>
      <w:proofErr w:type="spellStart"/>
      <w:r w:rsidRPr="006E3C67">
        <w:rPr>
          <w:rFonts w:ascii="Calibri" w:hAnsi="Calibri" w:cs="Calibri"/>
          <w:i/>
          <w:iCs/>
          <w:color w:val="000000" w:themeColor="text1"/>
        </w:rPr>
        <w:t>Transcerebellar</w:t>
      </w:r>
      <w:proofErr w:type="spellEnd"/>
      <w:r w:rsidRPr="006E3C67">
        <w:rPr>
          <w:rFonts w:ascii="Calibri" w:hAnsi="Calibri" w:cs="Calibri"/>
          <w:i/>
          <w:iCs/>
          <w:color w:val="000000" w:themeColor="text1"/>
        </w:rPr>
        <w:t xml:space="preserve"> diameter, 25. </w:t>
      </w:r>
      <w:r w:rsidRPr="006E3C67">
        <w:rPr>
          <w:rFonts w:ascii="Calibri" w:hAnsi="Calibri" w:cs="Calibri"/>
          <w:i/>
          <w:iCs/>
          <w:color w:val="000000" w:themeColor="text1"/>
          <w:lang w:val="en-US"/>
        </w:rPr>
        <w:t>Transverse diameter of the posterior fossa</w:t>
      </w:r>
    </w:p>
    <w:p w14:paraId="3BDAABFD" w14:textId="057A6AD9" w:rsidR="005B02C0" w:rsidRPr="005B02C0" w:rsidRDefault="005B02C0" w:rsidP="00FC5D5C">
      <w:pPr>
        <w:spacing w:line="480" w:lineRule="auto"/>
        <w:rPr>
          <w:rFonts w:ascii="Calibri" w:hAnsi="Calibri" w:cs="Calibri"/>
          <w:color w:val="000000" w:themeColor="text1"/>
        </w:rPr>
      </w:pPr>
      <w:r>
        <w:rPr>
          <w:rFonts w:ascii="Calibri" w:hAnsi="Calibri" w:cs="Calibri"/>
          <w:b/>
          <w:bCs/>
          <w:color w:val="000000" w:themeColor="text1"/>
        </w:rPr>
        <w:t xml:space="preserve">Figure </w:t>
      </w:r>
      <w:r w:rsidR="00232EDC">
        <w:rPr>
          <w:rFonts w:ascii="Calibri" w:hAnsi="Calibri" w:cs="Calibri"/>
          <w:b/>
          <w:bCs/>
          <w:color w:val="000000" w:themeColor="text1"/>
        </w:rPr>
        <w:t>3</w:t>
      </w:r>
      <w:r>
        <w:rPr>
          <w:rFonts w:ascii="Calibri" w:hAnsi="Calibri" w:cs="Calibri"/>
          <w:b/>
          <w:bCs/>
          <w:color w:val="000000" w:themeColor="text1"/>
        </w:rPr>
        <w:t xml:space="preserve">. </w:t>
      </w:r>
      <w:r>
        <w:rPr>
          <w:rFonts w:ascii="Calibri" w:hAnsi="Calibri" w:cs="Calibri"/>
          <w:color w:val="000000" w:themeColor="text1"/>
        </w:rPr>
        <w:t>Measurements correlated or unchanged with gestational age.</w:t>
      </w:r>
    </w:p>
    <w:p w14:paraId="633B8197" w14:textId="1318DCC8" w:rsidR="00CF1735" w:rsidRPr="00566261" w:rsidRDefault="00CF1735" w:rsidP="00FC5D5C">
      <w:pPr>
        <w:spacing w:line="480" w:lineRule="auto"/>
        <w:rPr>
          <w:rFonts w:ascii="Calibri" w:hAnsi="Calibri" w:cs="Calibri"/>
          <w:color w:val="000000" w:themeColor="text1"/>
        </w:rPr>
      </w:pPr>
      <w:r w:rsidRPr="00566261">
        <w:rPr>
          <w:rFonts w:ascii="Calibri" w:hAnsi="Calibri" w:cs="Calibri"/>
          <w:b/>
          <w:bCs/>
          <w:color w:val="000000" w:themeColor="text1"/>
        </w:rPr>
        <w:t>Figure 4</w:t>
      </w:r>
      <w:r w:rsidRPr="00566261">
        <w:rPr>
          <w:rFonts w:ascii="Calibri" w:hAnsi="Calibri" w:cs="Calibri"/>
          <w:color w:val="000000" w:themeColor="text1"/>
        </w:rPr>
        <w:t>. Diagram of which measurements to take in different clinical scenarios</w:t>
      </w:r>
      <w:r w:rsidR="00F44EEE" w:rsidRPr="00566261">
        <w:rPr>
          <w:rFonts w:ascii="Calibri" w:hAnsi="Calibri" w:cs="Calibri"/>
          <w:color w:val="000000" w:themeColor="text1"/>
        </w:rPr>
        <w:t xml:space="preserve"> – all </w:t>
      </w:r>
      <w:proofErr w:type="spellStart"/>
      <w:r w:rsidR="00F44EEE" w:rsidRPr="00566261">
        <w:rPr>
          <w:rFonts w:ascii="Calibri" w:hAnsi="Calibri" w:cs="Calibri"/>
          <w:color w:val="000000" w:themeColor="text1"/>
        </w:rPr>
        <w:t>fetuses</w:t>
      </w:r>
      <w:proofErr w:type="spellEnd"/>
      <w:r w:rsidR="00F44EEE" w:rsidRPr="00566261">
        <w:rPr>
          <w:rFonts w:ascii="Calibri" w:hAnsi="Calibri" w:cs="Calibri"/>
          <w:color w:val="000000" w:themeColor="text1"/>
        </w:rPr>
        <w:t xml:space="preserve"> should have the first measurements taken, with the additional measurements as required. </w:t>
      </w:r>
    </w:p>
    <w:p w14:paraId="16FE0567" w14:textId="77777777" w:rsidR="003C01C6" w:rsidRPr="00566261" w:rsidRDefault="003C01C6" w:rsidP="00FC5D5C">
      <w:pPr>
        <w:spacing w:line="480" w:lineRule="auto"/>
        <w:rPr>
          <w:rFonts w:ascii="Calibri" w:hAnsi="Calibri" w:cs="Calibri"/>
          <w:color w:val="000000" w:themeColor="text1"/>
        </w:rPr>
      </w:pPr>
    </w:p>
    <w:p w14:paraId="4FDCA54C" w14:textId="4E3D0E9F" w:rsidR="003C01C6" w:rsidRPr="00566261" w:rsidRDefault="003C01C6" w:rsidP="00FC5D5C">
      <w:pPr>
        <w:spacing w:line="480" w:lineRule="auto"/>
        <w:rPr>
          <w:rFonts w:ascii="Calibri" w:hAnsi="Calibri" w:cs="Calibri"/>
          <w:color w:val="000000" w:themeColor="text1"/>
        </w:rPr>
      </w:pPr>
      <w:r w:rsidRPr="00566261">
        <w:rPr>
          <w:rFonts w:ascii="Calibri" w:hAnsi="Calibri" w:cs="Calibri"/>
          <w:b/>
          <w:bCs/>
          <w:color w:val="000000" w:themeColor="text1"/>
        </w:rPr>
        <w:lastRenderedPageBreak/>
        <w:t xml:space="preserve">Table </w:t>
      </w:r>
      <w:r w:rsidR="007C605E">
        <w:rPr>
          <w:rFonts w:ascii="Calibri" w:hAnsi="Calibri" w:cs="Calibri"/>
          <w:b/>
          <w:bCs/>
          <w:color w:val="000000" w:themeColor="text1"/>
        </w:rPr>
        <w:t>1</w:t>
      </w:r>
      <w:r w:rsidRPr="00566261">
        <w:rPr>
          <w:rFonts w:ascii="Calibri" w:hAnsi="Calibri" w:cs="Calibri"/>
          <w:color w:val="000000" w:themeColor="text1"/>
        </w:rPr>
        <w:t>. Measurements taken, by most common</w:t>
      </w:r>
      <w:r w:rsidR="003C2728" w:rsidRPr="00566261">
        <w:rPr>
          <w:rFonts w:ascii="Calibri" w:hAnsi="Calibri" w:cs="Calibri"/>
          <w:color w:val="000000" w:themeColor="text1"/>
        </w:rPr>
        <w:t xml:space="preserve">. </w:t>
      </w:r>
    </w:p>
    <w:p w14:paraId="7E3B740C" w14:textId="5C427E6D" w:rsidR="003C01C6" w:rsidRPr="00566261" w:rsidRDefault="003C01C6" w:rsidP="00FC5D5C">
      <w:pPr>
        <w:spacing w:line="480" w:lineRule="auto"/>
        <w:rPr>
          <w:rFonts w:ascii="Calibri" w:hAnsi="Calibri" w:cs="Calibri"/>
          <w:color w:val="000000" w:themeColor="text1"/>
        </w:rPr>
      </w:pPr>
      <w:r w:rsidRPr="00566261">
        <w:rPr>
          <w:rFonts w:ascii="Calibri" w:hAnsi="Calibri" w:cs="Calibri"/>
          <w:b/>
          <w:bCs/>
          <w:color w:val="000000" w:themeColor="text1"/>
        </w:rPr>
        <w:t xml:space="preserve">Table </w:t>
      </w:r>
      <w:r w:rsidR="007C605E">
        <w:rPr>
          <w:rFonts w:ascii="Calibri" w:hAnsi="Calibri" w:cs="Calibri"/>
          <w:b/>
          <w:bCs/>
          <w:color w:val="000000" w:themeColor="text1"/>
        </w:rPr>
        <w:t>2</w:t>
      </w:r>
      <w:r w:rsidRPr="00566261">
        <w:rPr>
          <w:rFonts w:ascii="Calibri" w:hAnsi="Calibri" w:cs="Calibri"/>
          <w:color w:val="000000" w:themeColor="text1"/>
        </w:rPr>
        <w:t xml:space="preserve">. Measurements distinguishing a diagnosis from control. </w:t>
      </w:r>
    </w:p>
    <w:p w14:paraId="49DFE180" w14:textId="68935220" w:rsidR="003C01C6" w:rsidRPr="00566261" w:rsidRDefault="003C01C6"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 xml:space="preserve">CM (cisterna magna), CNS (central nervous system), CSF (cerebrospinal fluid), CSOA (clivus supra-occipital angle), HC (head circumference), IVD (inferior </w:t>
      </w:r>
      <w:proofErr w:type="spellStart"/>
      <w:r w:rsidRPr="00566261">
        <w:rPr>
          <w:rFonts w:ascii="Calibri" w:hAnsi="Calibri" w:cs="Calibri"/>
          <w:i/>
          <w:iCs/>
          <w:color w:val="000000" w:themeColor="text1"/>
        </w:rPr>
        <w:t>vermian</w:t>
      </w:r>
      <w:proofErr w:type="spellEnd"/>
      <w:r w:rsidRPr="00566261">
        <w:rPr>
          <w:rFonts w:ascii="Calibri" w:hAnsi="Calibri" w:cs="Calibri"/>
          <w:i/>
          <w:iCs/>
          <w:color w:val="000000" w:themeColor="text1"/>
        </w:rPr>
        <w:t xml:space="preserve"> distance</w:t>
      </w:r>
      <w:r w:rsidR="006D294D">
        <w:rPr>
          <w:rFonts w:ascii="Calibri" w:hAnsi="Calibri" w:cs="Calibri"/>
          <w:i/>
          <w:iCs/>
          <w:color w:val="000000" w:themeColor="text1"/>
        </w:rPr>
        <w:t xml:space="preserve"> (anteroposterior)</w:t>
      </w:r>
      <w:r w:rsidRPr="00566261">
        <w:rPr>
          <w:rFonts w:ascii="Calibri" w:hAnsi="Calibri" w:cs="Calibri"/>
          <w:i/>
          <w:iCs/>
          <w:color w:val="000000" w:themeColor="text1"/>
        </w:rPr>
        <w:t>), PFA (posterior fossa abnormalities), SA (surface area), TCD (transverse cerebellar diameter), TVA (</w:t>
      </w:r>
      <w:proofErr w:type="spellStart"/>
      <w:r w:rsidRPr="00566261">
        <w:rPr>
          <w:rFonts w:ascii="Calibri" w:hAnsi="Calibri" w:cs="Calibri"/>
          <w:i/>
          <w:iCs/>
          <w:color w:val="000000" w:themeColor="text1"/>
        </w:rPr>
        <w:t>tegmento-vermian</w:t>
      </w:r>
      <w:proofErr w:type="spellEnd"/>
      <w:r w:rsidRPr="00566261">
        <w:rPr>
          <w:rFonts w:ascii="Calibri" w:hAnsi="Calibri" w:cs="Calibri"/>
          <w:i/>
          <w:iCs/>
          <w:color w:val="000000" w:themeColor="text1"/>
        </w:rPr>
        <w:t xml:space="preserve"> angle)</w:t>
      </w:r>
    </w:p>
    <w:p w14:paraId="7D2E90DB" w14:textId="55C0FAC5" w:rsidR="003C01C6" w:rsidRPr="00566261" w:rsidRDefault="003C01C6" w:rsidP="00FC5D5C">
      <w:pPr>
        <w:spacing w:line="480" w:lineRule="auto"/>
        <w:rPr>
          <w:rFonts w:ascii="Calibri" w:hAnsi="Calibri" w:cs="Calibri"/>
          <w:color w:val="000000" w:themeColor="text1"/>
        </w:rPr>
      </w:pPr>
      <w:r w:rsidRPr="00566261">
        <w:rPr>
          <w:rFonts w:ascii="Calibri" w:hAnsi="Calibri" w:cs="Calibri"/>
          <w:b/>
          <w:bCs/>
          <w:color w:val="000000" w:themeColor="text1"/>
        </w:rPr>
        <w:t xml:space="preserve">Table </w:t>
      </w:r>
      <w:r w:rsidR="007C605E">
        <w:rPr>
          <w:rFonts w:ascii="Calibri" w:hAnsi="Calibri" w:cs="Calibri"/>
          <w:b/>
          <w:bCs/>
          <w:color w:val="000000" w:themeColor="text1"/>
        </w:rPr>
        <w:t>3</w:t>
      </w:r>
      <w:r w:rsidRPr="00566261">
        <w:rPr>
          <w:rFonts w:ascii="Calibri" w:hAnsi="Calibri" w:cs="Calibri"/>
          <w:color w:val="000000" w:themeColor="text1"/>
        </w:rPr>
        <w:t>. Measurements associated with outcomes.</w:t>
      </w:r>
    </w:p>
    <w:p w14:paraId="7E782D12" w14:textId="2265E28D" w:rsidR="003C01C6" w:rsidRPr="00566261" w:rsidRDefault="003C01C6" w:rsidP="00FC5D5C">
      <w:pPr>
        <w:spacing w:line="480" w:lineRule="auto"/>
        <w:rPr>
          <w:rFonts w:ascii="Calibri" w:hAnsi="Calibri" w:cs="Calibri"/>
          <w:i/>
          <w:iCs/>
          <w:color w:val="000000" w:themeColor="text1"/>
        </w:rPr>
      </w:pPr>
      <w:r w:rsidRPr="00566261">
        <w:rPr>
          <w:rFonts w:ascii="Calibri" w:hAnsi="Calibri" w:cs="Calibri"/>
          <w:i/>
          <w:iCs/>
          <w:color w:val="000000" w:themeColor="text1"/>
        </w:rPr>
        <w:t xml:space="preserve">CM (cisterna magna), GA (gestational age), IVD (inferior </w:t>
      </w:r>
      <w:proofErr w:type="spellStart"/>
      <w:r w:rsidRPr="00566261">
        <w:rPr>
          <w:rFonts w:ascii="Calibri" w:hAnsi="Calibri" w:cs="Calibri"/>
          <w:i/>
          <w:iCs/>
          <w:color w:val="000000" w:themeColor="text1"/>
        </w:rPr>
        <w:t>vermian</w:t>
      </w:r>
      <w:proofErr w:type="spellEnd"/>
      <w:r w:rsidRPr="00566261">
        <w:rPr>
          <w:rFonts w:ascii="Calibri" w:hAnsi="Calibri" w:cs="Calibri"/>
          <w:i/>
          <w:iCs/>
          <w:color w:val="000000" w:themeColor="text1"/>
        </w:rPr>
        <w:t xml:space="preserve"> distance</w:t>
      </w:r>
      <w:r w:rsidR="006D294D">
        <w:rPr>
          <w:rFonts w:ascii="Calibri" w:hAnsi="Calibri" w:cs="Calibri"/>
          <w:i/>
          <w:iCs/>
          <w:color w:val="000000" w:themeColor="text1"/>
        </w:rPr>
        <w:t xml:space="preserve"> (anteroposterior)</w:t>
      </w:r>
      <w:r w:rsidRPr="00566261">
        <w:rPr>
          <w:rFonts w:ascii="Calibri" w:hAnsi="Calibri" w:cs="Calibri"/>
          <w:i/>
          <w:iCs/>
          <w:color w:val="000000" w:themeColor="text1"/>
        </w:rPr>
        <w:t>), MRI (magnetic resonance imaging), SGA (small for gestational age)</w:t>
      </w:r>
    </w:p>
    <w:p w14:paraId="037B7439" w14:textId="77777777" w:rsidR="00FC5D5C" w:rsidRPr="00566261" w:rsidRDefault="00FC5D5C" w:rsidP="00FC5D5C">
      <w:pPr>
        <w:spacing w:line="480" w:lineRule="auto"/>
        <w:rPr>
          <w:rFonts w:ascii="Calibri" w:hAnsi="Calibri" w:cs="Calibri"/>
          <w:color w:val="000000" w:themeColor="text1"/>
        </w:rPr>
      </w:pPr>
    </w:p>
    <w:p w14:paraId="5357D664" w14:textId="7AC635DE" w:rsidR="00E61F5A" w:rsidRPr="00566261" w:rsidRDefault="00DE0712" w:rsidP="00FC5D5C">
      <w:pPr>
        <w:spacing w:line="480" w:lineRule="auto"/>
        <w:rPr>
          <w:rFonts w:ascii="Calibri" w:hAnsi="Calibri" w:cs="Calibri"/>
          <w:b/>
          <w:bCs/>
          <w:i/>
          <w:iCs/>
          <w:color w:val="000000" w:themeColor="text1"/>
        </w:rPr>
      </w:pPr>
      <w:r w:rsidRPr="00566261">
        <w:rPr>
          <w:rFonts w:ascii="Calibri" w:hAnsi="Calibri" w:cs="Calibri"/>
          <w:b/>
          <w:bCs/>
          <w:i/>
          <w:iCs/>
          <w:color w:val="000000" w:themeColor="text1"/>
        </w:rPr>
        <w:t>Append</w:t>
      </w:r>
      <w:r w:rsidR="00F04085" w:rsidRPr="00566261">
        <w:rPr>
          <w:rFonts w:ascii="Calibri" w:hAnsi="Calibri" w:cs="Calibri"/>
          <w:b/>
          <w:bCs/>
          <w:i/>
          <w:iCs/>
          <w:color w:val="000000" w:themeColor="text1"/>
        </w:rPr>
        <w:t>ices</w:t>
      </w:r>
    </w:p>
    <w:p w14:paraId="659FF936" w14:textId="71DFA266" w:rsidR="007C605E" w:rsidRDefault="007C605E" w:rsidP="00FC5D5C">
      <w:pPr>
        <w:spacing w:line="480" w:lineRule="auto"/>
        <w:rPr>
          <w:rFonts w:ascii="Calibri" w:hAnsi="Calibri" w:cs="Calibri"/>
          <w:color w:val="000000" w:themeColor="text1"/>
        </w:rPr>
      </w:pPr>
      <w:r>
        <w:rPr>
          <w:rFonts w:ascii="Calibri" w:hAnsi="Calibri" w:cs="Calibri"/>
          <w:b/>
          <w:bCs/>
          <w:color w:val="000000" w:themeColor="text1"/>
        </w:rPr>
        <w:t xml:space="preserve">Supplementary Table 1. </w:t>
      </w:r>
      <w:r>
        <w:rPr>
          <w:rFonts w:ascii="Calibri" w:hAnsi="Calibri" w:cs="Calibri"/>
          <w:color w:val="000000" w:themeColor="text1"/>
        </w:rPr>
        <w:t>Publications included in final systematic review.</w:t>
      </w:r>
    </w:p>
    <w:p w14:paraId="452889D3" w14:textId="3121A707" w:rsidR="007C605E" w:rsidRPr="00271F1C" w:rsidRDefault="007C605E" w:rsidP="00FC5D5C">
      <w:pPr>
        <w:spacing w:line="480" w:lineRule="auto"/>
        <w:rPr>
          <w:rFonts w:ascii="Calibri" w:hAnsi="Calibri" w:cs="Calibri"/>
          <w:i/>
          <w:iCs/>
          <w:color w:val="000000" w:themeColor="text1"/>
        </w:rPr>
      </w:pPr>
      <w:r>
        <w:rPr>
          <w:rFonts w:ascii="Calibri" w:hAnsi="Calibri" w:cs="Calibri"/>
          <w:i/>
          <w:iCs/>
          <w:color w:val="000000" w:themeColor="text1"/>
        </w:rPr>
        <w:t>BPD (biparietal diameter), CNS (central nervous system), FOD (</w:t>
      </w:r>
      <w:proofErr w:type="spellStart"/>
      <w:r>
        <w:rPr>
          <w:rFonts w:ascii="Calibri" w:hAnsi="Calibri" w:cs="Calibri"/>
          <w:i/>
          <w:iCs/>
          <w:color w:val="000000" w:themeColor="text1"/>
        </w:rPr>
        <w:t>fronto</w:t>
      </w:r>
      <w:proofErr w:type="spellEnd"/>
      <w:r>
        <w:rPr>
          <w:rFonts w:ascii="Calibri" w:hAnsi="Calibri" w:cs="Calibri"/>
          <w:i/>
          <w:iCs/>
          <w:color w:val="000000" w:themeColor="text1"/>
        </w:rPr>
        <w:t xml:space="preserve">-occipital diameter), </w:t>
      </w:r>
      <w:r w:rsidRPr="00566261">
        <w:rPr>
          <w:rFonts w:ascii="Calibri" w:hAnsi="Calibri" w:cs="Calibri"/>
          <w:i/>
          <w:iCs/>
          <w:color w:val="000000" w:themeColor="text1"/>
        </w:rPr>
        <w:t>HC (head circumference)</w:t>
      </w:r>
      <w:r>
        <w:rPr>
          <w:rFonts w:ascii="Calibri" w:hAnsi="Calibri" w:cs="Calibri"/>
          <w:i/>
          <w:iCs/>
          <w:color w:val="000000" w:themeColor="text1"/>
        </w:rPr>
        <w:t xml:space="preserve">, IVD (inferior </w:t>
      </w:r>
      <w:proofErr w:type="spellStart"/>
      <w:r>
        <w:rPr>
          <w:rFonts w:ascii="Calibri" w:hAnsi="Calibri" w:cs="Calibri"/>
          <w:i/>
          <w:iCs/>
          <w:color w:val="000000" w:themeColor="text1"/>
        </w:rPr>
        <w:t>vermian</w:t>
      </w:r>
      <w:proofErr w:type="spellEnd"/>
      <w:r>
        <w:rPr>
          <w:rFonts w:ascii="Calibri" w:hAnsi="Calibri" w:cs="Calibri"/>
          <w:i/>
          <w:iCs/>
          <w:color w:val="000000" w:themeColor="text1"/>
        </w:rPr>
        <w:t xml:space="preserve"> distance</w:t>
      </w:r>
      <w:r w:rsidR="006D294D">
        <w:rPr>
          <w:rFonts w:ascii="Calibri" w:hAnsi="Calibri" w:cs="Calibri"/>
          <w:i/>
          <w:iCs/>
          <w:color w:val="000000" w:themeColor="text1"/>
        </w:rPr>
        <w:t xml:space="preserve"> (anteroposterior)</w:t>
      </w:r>
      <w:r>
        <w:rPr>
          <w:rFonts w:ascii="Calibri" w:hAnsi="Calibri" w:cs="Calibri"/>
          <w:i/>
          <w:iCs/>
          <w:color w:val="000000" w:themeColor="text1"/>
        </w:rPr>
        <w:t xml:space="preserve">), MRI (magnetic resonance imaging), PFA (posterior fossa), PFA (posterior fossa abnormality), SGA (small for gestational age), </w:t>
      </w:r>
      <w:r w:rsidRPr="00566261">
        <w:rPr>
          <w:rFonts w:ascii="Calibri" w:hAnsi="Calibri" w:cs="Calibri"/>
          <w:i/>
          <w:iCs/>
          <w:color w:val="000000" w:themeColor="text1"/>
        </w:rPr>
        <w:t xml:space="preserve">TCD (transverse cerebellar diameter), </w:t>
      </w:r>
      <w:r>
        <w:rPr>
          <w:rFonts w:ascii="Calibri" w:hAnsi="Calibri" w:cs="Calibri"/>
          <w:i/>
          <w:iCs/>
          <w:color w:val="000000" w:themeColor="text1"/>
        </w:rPr>
        <w:t>TVA (</w:t>
      </w:r>
      <w:proofErr w:type="spellStart"/>
      <w:r>
        <w:rPr>
          <w:rFonts w:ascii="Calibri" w:hAnsi="Calibri" w:cs="Calibri"/>
          <w:i/>
          <w:iCs/>
          <w:color w:val="000000" w:themeColor="text1"/>
        </w:rPr>
        <w:t>tegmento-vermian</w:t>
      </w:r>
      <w:proofErr w:type="spellEnd"/>
      <w:r>
        <w:rPr>
          <w:rFonts w:ascii="Calibri" w:hAnsi="Calibri" w:cs="Calibri"/>
          <w:i/>
          <w:iCs/>
          <w:color w:val="000000" w:themeColor="text1"/>
        </w:rPr>
        <w:t xml:space="preserve"> angle), US (ultrasound)</w:t>
      </w:r>
    </w:p>
    <w:p w14:paraId="3F3C2B22" w14:textId="563C5166" w:rsidR="007C605E" w:rsidRPr="00566261" w:rsidRDefault="007C605E" w:rsidP="00FC5D5C">
      <w:pPr>
        <w:spacing w:line="480" w:lineRule="auto"/>
        <w:rPr>
          <w:rFonts w:ascii="Calibri" w:hAnsi="Calibri" w:cs="Calibri"/>
          <w:color w:val="000000" w:themeColor="text1"/>
        </w:rPr>
      </w:pPr>
      <w:r>
        <w:rPr>
          <w:rFonts w:ascii="Calibri" w:hAnsi="Calibri" w:cs="Calibri"/>
          <w:b/>
          <w:bCs/>
          <w:color w:val="000000" w:themeColor="text1"/>
        </w:rPr>
        <w:t xml:space="preserve">Supplementary </w:t>
      </w:r>
      <w:r w:rsidRPr="00566261">
        <w:rPr>
          <w:rFonts w:ascii="Calibri" w:hAnsi="Calibri" w:cs="Calibri"/>
          <w:b/>
          <w:bCs/>
          <w:color w:val="000000" w:themeColor="text1"/>
        </w:rPr>
        <w:t xml:space="preserve">Table </w:t>
      </w:r>
      <w:r>
        <w:rPr>
          <w:rFonts w:ascii="Calibri" w:hAnsi="Calibri" w:cs="Calibri"/>
          <w:b/>
          <w:bCs/>
          <w:color w:val="000000" w:themeColor="text1"/>
        </w:rPr>
        <w:t>2</w:t>
      </w:r>
      <w:r w:rsidRPr="00566261">
        <w:rPr>
          <w:rFonts w:ascii="Calibri" w:hAnsi="Calibri" w:cs="Calibri"/>
          <w:color w:val="000000" w:themeColor="text1"/>
        </w:rPr>
        <w:t xml:space="preserve">. </w:t>
      </w:r>
      <w:r>
        <w:rPr>
          <w:rFonts w:ascii="Calibri" w:hAnsi="Calibri" w:cs="Calibri"/>
          <w:color w:val="000000" w:themeColor="text1"/>
        </w:rPr>
        <w:t>Q</w:t>
      </w:r>
      <w:r w:rsidRPr="00566261">
        <w:rPr>
          <w:rFonts w:ascii="Calibri" w:hAnsi="Calibri" w:cs="Calibri"/>
          <w:color w:val="000000" w:themeColor="text1"/>
        </w:rPr>
        <w:t xml:space="preserve">uality assessment </w:t>
      </w:r>
      <w:r>
        <w:rPr>
          <w:rFonts w:ascii="Calibri" w:hAnsi="Calibri" w:cs="Calibri"/>
          <w:color w:val="000000" w:themeColor="text1"/>
        </w:rPr>
        <w:t xml:space="preserve">of included publications </w:t>
      </w:r>
      <w:r w:rsidRPr="00566261">
        <w:rPr>
          <w:rFonts w:ascii="Calibri" w:hAnsi="Calibri" w:cs="Calibri"/>
          <w:color w:val="000000" w:themeColor="text1"/>
        </w:rPr>
        <w:t>using QUADAS2.</w:t>
      </w:r>
    </w:p>
    <w:p w14:paraId="3B1BA396" w14:textId="60909E54" w:rsidR="00FC1E3B" w:rsidRPr="00566261" w:rsidRDefault="007C605E" w:rsidP="00FC5D5C">
      <w:pPr>
        <w:spacing w:line="480" w:lineRule="auto"/>
        <w:rPr>
          <w:rFonts w:ascii="Calibri" w:hAnsi="Calibri" w:cs="Calibri"/>
          <w:color w:val="000000" w:themeColor="text1"/>
        </w:rPr>
      </w:pPr>
      <w:r>
        <w:rPr>
          <w:rFonts w:ascii="Calibri" w:hAnsi="Calibri" w:cs="Calibri"/>
          <w:b/>
          <w:bCs/>
          <w:color w:val="000000" w:themeColor="text1"/>
        </w:rPr>
        <w:t xml:space="preserve">Supplementary Table </w:t>
      </w:r>
      <w:r w:rsidR="00F04085" w:rsidRPr="00566261">
        <w:rPr>
          <w:rFonts w:ascii="Calibri" w:hAnsi="Calibri" w:cs="Calibri"/>
          <w:b/>
          <w:bCs/>
          <w:color w:val="000000" w:themeColor="text1"/>
        </w:rPr>
        <w:t xml:space="preserve"> </w:t>
      </w:r>
      <w:r>
        <w:rPr>
          <w:rFonts w:ascii="Calibri" w:hAnsi="Calibri" w:cs="Calibri"/>
          <w:b/>
          <w:bCs/>
          <w:color w:val="000000" w:themeColor="text1"/>
        </w:rPr>
        <w:t>3</w:t>
      </w:r>
      <w:r w:rsidR="00F04085" w:rsidRPr="00566261">
        <w:rPr>
          <w:rFonts w:ascii="Calibri" w:hAnsi="Calibri" w:cs="Calibri"/>
          <w:color w:val="000000" w:themeColor="text1"/>
        </w:rPr>
        <w:t xml:space="preserve">. </w:t>
      </w:r>
      <w:r w:rsidR="00DE0712" w:rsidRPr="00566261">
        <w:rPr>
          <w:rFonts w:ascii="Calibri" w:hAnsi="Calibri" w:cs="Calibri"/>
          <w:color w:val="000000" w:themeColor="text1"/>
        </w:rPr>
        <w:t>Full table of measurements</w:t>
      </w:r>
      <w:r w:rsidR="00F04085" w:rsidRPr="00566261">
        <w:rPr>
          <w:rFonts w:ascii="Calibri" w:hAnsi="Calibri" w:cs="Calibri"/>
          <w:color w:val="000000" w:themeColor="text1"/>
        </w:rPr>
        <w:t xml:space="preserve"> taken </w:t>
      </w:r>
      <w:r w:rsidR="009F3E78">
        <w:rPr>
          <w:rFonts w:ascii="Calibri" w:hAnsi="Calibri" w:cs="Calibri"/>
          <w:color w:val="000000" w:themeColor="text1"/>
        </w:rPr>
        <w:t>in each study.</w:t>
      </w:r>
    </w:p>
    <w:sectPr w:rsidR="00FC1E3B" w:rsidRPr="00566261" w:rsidSect="00FC5D5C">
      <w:footerReference w:type="even" r:id="rId9"/>
      <w:footerReference w:type="default" r:id="rId10"/>
      <w:pgSz w:w="11900" w:h="16840"/>
      <w:pgMar w:top="1440" w:right="1077" w:bottom="1440" w:left="1077"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C785C4" w14:textId="77777777" w:rsidR="00086F7B" w:rsidRDefault="00086F7B" w:rsidP="00604209">
      <w:r>
        <w:separator/>
      </w:r>
    </w:p>
  </w:endnote>
  <w:endnote w:type="continuationSeparator" w:id="0">
    <w:p w14:paraId="22B13C54" w14:textId="77777777" w:rsidR="00086F7B" w:rsidRDefault="00086F7B" w:rsidP="00604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337092"/>
      <w:docPartObj>
        <w:docPartGallery w:val="Page Numbers (Bottom of Page)"/>
        <w:docPartUnique/>
      </w:docPartObj>
    </w:sdtPr>
    <w:sdtEndPr>
      <w:rPr>
        <w:rStyle w:val="PageNumber"/>
      </w:rPr>
    </w:sdtEndPr>
    <w:sdtContent>
      <w:p w14:paraId="2321E278" w14:textId="3E01E26A" w:rsidR="00846F3A" w:rsidRDefault="00846F3A" w:rsidP="00AF75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4F4105" w14:textId="77777777" w:rsidR="00846F3A" w:rsidRDefault="00846F3A" w:rsidP="006042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00935074"/>
      <w:docPartObj>
        <w:docPartGallery w:val="Page Numbers (Bottom of Page)"/>
        <w:docPartUnique/>
      </w:docPartObj>
    </w:sdtPr>
    <w:sdtEndPr>
      <w:rPr>
        <w:rStyle w:val="PageNumber"/>
      </w:rPr>
    </w:sdtEndPr>
    <w:sdtContent>
      <w:p w14:paraId="6D747EB7" w14:textId="4DBEBC1D" w:rsidR="00846F3A" w:rsidRDefault="00846F3A" w:rsidP="00AF75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B6D9C0" w14:textId="77777777" w:rsidR="00846F3A" w:rsidRDefault="00846F3A" w:rsidP="006042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3AC35A" w14:textId="77777777" w:rsidR="00086F7B" w:rsidRDefault="00086F7B" w:rsidP="00604209">
      <w:r>
        <w:separator/>
      </w:r>
    </w:p>
  </w:footnote>
  <w:footnote w:type="continuationSeparator" w:id="0">
    <w:p w14:paraId="2BB947A7" w14:textId="77777777" w:rsidR="00086F7B" w:rsidRDefault="00086F7B" w:rsidP="006042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F6720"/>
    <w:multiLevelType w:val="hybridMultilevel"/>
    <w:tmpl w:val="449A35E6"/>
    <w:lvl w:ilvl="0" w:tplc="CEA4E4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F318FD"/>
    <w:multiLevelType w:val="hybridMultilevel"/>
    <w:tmpl w:val="FB86EDB0"/>
    <w:lvl w:ilvl="0" w:tplc="7A2AFF7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DE2E1C"/>
    <w:multiLevelType w:val="hybridMultilevel"/>
    <w:tmpl w:val="8EE21DE8"/>
    <w:lvl w:ilvl="0" w:tplc="C61254B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3333"/>
    <w:multiLevelType w:val="hybridMultilevel"/>
    <w:tmpl w:val="0E16B9DC"/>
    <w:lvl w:ilvl="0" w:tplc="9AB806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DA616E"/>
    <w:multiLevelType w:val="hybridMultilevel"/>
    <w:tmpl w:val="FB86EDB0"/>
    <w:lvl w:ilvl="0" w:tplc="7A2AFF7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1E0215"/>
    <w:multiLevelType w:val="hybridMultilevel"/>
    <w:tmpl w:val="0E16B9DC"/>
    <w:lvl w:ilvl="0" w:tplc="9AB806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062727"/>
    <w:multiLevelType w:val="hybridMultilevel"/>
    <w:tmpl w:val="8BD4AB54"/>
    <w:lvl w:ilvl="0" w:tplc="6EFAEC2A">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60322D"/>
    <w:multiLevelType w:val="hybridMultilevel"/>
    <w:tmpl w:val="B00C57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761273"/>
    <w:multiLevelType w:val="hybridMultilevel"/>
    <w:tmpl w:val="3A8C7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8"/>
  </w:num>
  <w:num w:numId="4">
    <w:abstractNumId w:val="5"/>
  </w:num>
  <w:num w:numId="5">
    <w:abstractNumId w:val="1"/>
  </w:num>
  <w:num w:numId="6">
    <w:abstractNumId w:val="7"/>
  </w:num>
  <w:num w:numId="7">
    <w:abstractNumId w:val="3"/>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94E"/>
    <w:rsid w:val="00001E5B"/>
    <w:rsid w:val="00003A13"/>
    <w:rsid w:val="000106F5"/>
    <w:rsid w:val="00011004"/>
    <w:rsid w:val="00013767"/>
    <w:rsid w:val="0002015C"/>
    <w:rsid w:val="000313AB"/>
    <w:rsid w:val="00036E8F"/>
    <w:rsid w:val="000419BD"/>
    <w:rsid w:val="0004244A"/>
    <w:rsid w:val="00042A0C"/>
    <w:rsid w:val="00044A92"/>
    <w:rsid w:val="00055AD0"/>
    <w:rsid w:val="0006386D"/>
    <w:rsid w:val="00086F7B"/>
    <w:rsid w:val="00095859"/>
    <w:rsid w:val="00095A79"/>
    <w:rsid w:val="00095BBC"/>
    <w:rsid w:val="000A4ED9"/>
    <w:rsid w:val="000B4D91"/>
    <w:rsid w:val="000C10A3"/>
    <w:rsid w:val="000C3188"/>
    <w:rsid w:val="000C74B3"/>
    <w:rsid w:val="000D6504"/>
    <w:rsid w:val="000D7837"/>
    <w:rsid w:val="000E4A4B"/>
    <w:rsid w:val="000F0DB6"/>
    <w:rsid w:val="00100A01"/>
    <w:rsid w:val="0010226E"/>
    <w:rsid w:val="001045C2"/>
    <w:rsid w:val="00113375"/>
    <w:rsid w:val="00121C3E"/>
    <w:rsid w:val="001307B6"/>
    <w:rsid w:val="00137AAC"/>
    <w:rsid w:val="0014765D"/>
    <w:rsid w:val="001536AA"/>
    <w:rsid w:val="0015380E"/>
    <w:rsid w:val="001577E0"/>
    <w:rsid w:val="00171B59"/>
    <w:rsid w:val="00172C4F"/>
    <w:rsid w:val="00181C69"/>
    <w:rsid w:val="00182F3A"/>
    <w:rsid w:val="00191071"/>
    <w:rsid w:val="0019632D"/>
    <w:rsid w:val="001A20CD"/>
    <w:rsid w:val="001B2049"/>
    <w:rsid w:val="001B2F90"/>
    <w:rsid w:val="001B37BE"/>
    <w:rsid w:val="001B473F"/>
    <w:rsid w:val="001C304B"/>
    <w:rsid w:val="001C41CA"/>
    <w:rsid w:val="001D4F52"/>
    <w:rsid w:val="001D654C"/>
    <w:rsid w:val="001D7188"/>
    <w:rsid w:val="001E0DBF"/>
    <w:rsid w:val="001F1512"/>
    <w:rsid w:val="001F1868"/>
    <w:rsid w:val="001F1B41"/>
    <w:rsid w:val="001F2FBC"/>
    <w:rsid w:val="002048AF"/>
    <w:rsid w:val="00213A92"/>
    <w:rsid w:val="00214DC8"/>
    <w:rsid w:val="00220902"/>
    <w:rsid w:val="002235D2"/>
    <w:rsid w:val="002274D7"/>
    <w:rsid w:val="00232EDC"/>
    <w:rsid w:val="0024001B"/>
    <w:rsid w:val="002426F3"/>
    <w:rsid w:val="00242927"/>
    <w:rsid w:val="00245C1E"/>
    <w:rsid w:val="00251150"/>
    <w:rsid w:val="00252D12"/>
    <w:rsid w:val="0025486C"/>
    <w:rsid w:val="00264B33"/>
    <w:rsid w:val="00271F1C"/>
    <w:rsid w:val="00277058"/>
    <w:rsid w:val="00280586"/>
    <w:rsid w:val="00280901"/>
    <w:rsid w:val="00291EBF"/>
    <w:rsid w:val="00292529"/>
    <w:rsid w:val="00293C76"/>
    <w:rsid w:val="00295487"/>
    <w:rsid w:val="002A7D0D"/>
    <w:rsid w:val="002B26A8"/>
    <w:rsid w:val="002C60C8"/>
    <w:rsid w:val="002D7DA7"/>
    <w:rsid w:val="002E7AED"/>
    <w:rsid w:val="002F17DD"/>
    <w:rsid w:val="0030301B"/>
    <w:rsid w:val="00304B90"/>
    <w:rsid w:val="00310131"/>
    <w:rsid w:val="00310A1E"/>
    <w:rsid w:val="00315268"/>
    <w:rsid w:val="003348B8"/>
    <w:rsid w:val="003411E5"/>
    <w:rsid w:val="00346FB7"/>
    <w:rsid w:val="00352C2A"/>
    <w:rsid w:val="0036059A"/>
    <w:rsid w:val="003629D5"/>
    <w:rsid w:val="003702F8"/>
    <w:rsid w:val="00370E49"/>
    <w:rsid w:val="0037409B"/>
    <w:rsid w:val="003765E2"/>
    <w:rsid w:val="00381FE6"/>
    <w:rsid w:val="0038455B"/>
    <w:rsid w:val="003852CE"/>
    <w:rsid w:val="00386ADC"/>
    <w:rsid w:val="0039261B"/>
    <w:rsid w:val="00396553"/>
    <w:rsid w:val="00396EF1"/>
    <w:rsid w:val="003A31F9"/>
    <w:rsid w:val="003C01C6"/>
    <w:rsid w:val="003C2728"/>
    <w:rsid w:val="003C566D"/>
    <w:rsid w:val="003C7A3C"/>
    <w:rsid w:val="003C7AFD"/>
    <w:rsid w:val="003D6A4A"/>
    <w:rsid w:val="003E2CF2"/>
    <w:rsid w:val="003F3859"/>
    <w:rsid w:val="00410DD1"/>
    <w:rsid w:val="00411B42"/>
    <w:rsid w:val="00415E52"/>
    <w:rsid w:val="004201B5"/>
    <w:rsid w:val="00421DE2"/>
    <w:rsid w:val="0042261D"/>
    <w:rsid w:val="004228D7"/>
    <w:rsid w:val="00424D84"/>
    <w:rsid w:val="0043360D"/>
    <w:rsid w:val="004350C4"/>
    <w:rsid w:val="00436C29"/>
    <w:rsid w:val="00437F65"/>
    <w:rsid w:val="00444448"/>
    <w:rsid w:val="004518C1"/>
    <w:rsid w:val="00452BF5"/>
    <w:rsid w:val="00465154"/>
    <w:rsid w:val="004729A1"/>
    <w:rsid w:val="004741C0"/>
    <w:rsid w:val="00474B60"/>
    <w:rsid w:val="004779B6"/>
    <w:rsid w:val="0048031F"/>
    <w:rsid w:val="004820CD"/>
    <w:rsid w:val="00482261"/>
    <w:rsid w:val="0048286A"/>
    <w:rsid w:val="00482F02"/>
    <w:rsid w:val="0049479A"/>
    <w:rsid w:val="004A3AD3"/>
    <w:rsid w:val="004A3E33"/>
    <w:rsid w:val="004A4A01"/>
    <w:rsid w:val="004B67CB"/>
    <w:rsid w:val="004C2CA0"/>
    <w:rsid w:val="004C31D2"/>
    <w:rsid w:val="004D3D25"/>
    <w:rsid w:val="004D4B88"/>
    <w:rsid w:val="004D4EC2"/>
    <w:rsid w:val="004D59F4"/>
    <w:rsid w:val="004E0CC9"/>
    <w:rsid w:val="004E52C3"/>
    <w:rsid w:val="004E7EDF"/>
    <w:rsid w:val="00501153"/>
    <w:rsid w:val="0050338E"/>
    <w:rsid w:val="00522E5C"/>
    <w:rsid w:val="0052429A"/>
    <w:rsid w:val="00532ADA"/>
    <w:rsid w:val="005409A4"/>
    <w:rsid w:val="005537F7"/>
    <w:rsid w:val="00554F8A"/>
    <w:rsid w:val="00555529"/>
    <w:rsid w:val="00560CDD"/>
    <w:rsid w:val="00561A8A"/>
    <w:rsid w:val="00566261"/>
    <w:rsid w:val="0056777F"/>
    <w:rsid w:val="00572A0E"/>
    <w:rsid w:val="00575C3F"/>
    <w:rsid w:val="00576E6D"/>
    <w:rsid w:val="00577BCD"/>
    <w:rsid w:val="00577ED5"/>
    <w:rsid w:val="00582ACE"/>
    <w:rsid w:val="0058634A"/>
    <w:rsid w:val="0059169C"/>
    <w:rsid w:val="00595C04"/>
    <w:rsid w:val="005A21F6"/>
    <w:rsid w:val="005A7CC5"/>
    <w:rsid w:val="005B02C0"/>
    <w:rsid w:val="005B42ED"/>
    <w:rsid w:val="005B6410"/>
    <w:rsid w:val="005C1DD7"/>
    <w:rsid w:val="005C410C"/>
    <w:rsid w:val="005D168D"/>
    <w:rsid w:val="005E006E"/>
    <w:rsid w:val="005E2A72"/>
    <w:rsid w:val="005F3677"/>
    <w:rsid w:val="005F6C99"/>
    <w:rsid w:val="00601CF6"/>
    <w:rsid w:val="00604209"/>
    <w:rsid w:val="00606E90"/>
    <w:rsid w:val="00612A4E"/>
    <w:rsid w:val="00614105"/>
    <w:rsid w:val="00620E17"/>
    <w:rsid w:val="00622F57"/>
    <w:rsid w:val="00624A12"/>
    <w:rsid w:val="00626763"/>
    <w:rsid w:val="00644EBA"/>
    <w:rsid w:val="0065125D"/>
    <w:rsid w:val="00652A44"/>
    <w:rsid w:val="006538E5"/>
    <w:rsid w:val="00653D29"/>
    <w:rsid w:val="0065509A"/>
    <w:rsid w:val="006756B2"/>
    <w:rsid w:val="00675DE6"/>
    <w:rsid w:val="006810F3"/>
    <w:rsid w:val="0069497B"/>
    <w:rsid w:val="00695998"/>
    <w:rsid w:val="00695B36"/>
    <w:rsid w:val="006A183F"/>
    <w:rsid w:val="006A1DA4"/>
    <w:rsid w:val="006A7E57"/>
    <w:rsid w:val="006B3C1D"/>
    <w:rsid w:val="006B4714"/>
    <w:rsid w:val="006B4C85"/>
    <w:rsid w:val="006C1850"/>
    <w:rsid w:val="006D163C"/>
    <w:rsid w:val="006D294D"/>
    <w:rsid w:val="006D52F9"/>
    <w:rsid w:val="006E3C67"/>
    <w:rsid w:val="006E5190"/>
    <w:rsid w:val="006E6F4C"/>
    <w:rsid w:val="006E6FB6"/>
    <w:rsid w:val="006F0E14"/>
    <w:rsid w:val="006F3F52"/>
    <w:rsid w:val="006F4827"/>
    <w:rsid w:val="006F5786"/>
    <w:rsid w:val="006F6D64"/>
    <w:rsid w:val="00701286"/>
    <w:rsid w:val="00704BCA"/>
    <w:rsid w:val="00706B27"/>
    <w:rsid w:val="00707175"/>
    <w:rsid w:val="00711903"/>
    <w:rsid w:val="007119F5"/>
    <w:rsid w:val="00711E5F"/>
    <w:rsid w:val="007146BC"/>
    <w:rsid w:val="00715B18"/>
    <w:rsid w:val="00731638"/>
    <w:rsid w:val="007326D6"/>
    <w:rsid w:val="00735352"/>
    <w:rsid w:val="0073795D"/>
    <w:rsid w:val="00741482"/>
    <w:rsid w:val="00754C9F"/>
    <w:rsid w:val="00756FA6"/>
    <w:rsid w:val="00765DFF"/>
    <w:rsid w:val="007720DE"/>
    <w:rsid w:val="007744B3"/>
    <w:rsid w:val="00777F85"/>
    <w:rsid w:val="00785958"/>
    <w:rsid w:val="007902F8"/>
    <w:rsid w:val="0079194E"/>
    <w:rsid w:val="00793833"/>
    <w:rsid w:val="007A1B09"/>
    <w:rsid w:val="007A586A"/>
    <w:rsid w:val="007A660F"/>
    <w:rsid w:val="007C0393"/>
    <w:rsid w:val="007C2B72"/>
    <w:rsid w:val="007C5476"/>
    <w:rsid w:val="007C605E"/>
    <w:rsid w:val="007C6375"/>
    <w:rsid w:val="007E3291"/>
    <w:rsid w:val="007E5087"/>
    <w:rsid w:val="007E56AA"/>
    <w:rsid w:val="007F0FAC"/>
    <w:rsid w:val="007F1B5A"/>
    <w:rsid w:val="007F42F4"/>
    <w:rsid w:val="007F7A9E"/>
    <w:rsid w:val="0081285F"/>
    <w:rsid w:val="00814F71"/>
    <w:rsid w:val="00824B44"/>
    <w:rsid w:val="00832605"/>
    <w:rsid w:val="00834002"/>
    <w:rsid w:val="0084064D"/>
    <w:rsid w:val="00844AD8"/>
    <w:rsid w:val="00846F3A"/>
    <w:rsid w:val="00853D6C"/>
    <w:rsid w:val="008549A5"/>
    <w:rsid w:val="0086646A"/>
    <w:rsid w:val="00866DD1"/>
    <w:rsid w:val="008678D1"/>
    <w:rsid w:val="00873924"/>
    <w:rsid w:val="00873F8A"/>
    <w:rsid w:val="00881F61"/>
    <w:rsid w:val="00886A35"/>
    <w:rsid w:val="00894485"/>
    <w:rsid w:val="008A0947"/>
    <w:rsid w:val="008B2231"/>
    <w:rsid w:val="008B594A"/>
    <w:rsid w:val="008C3A08"/>
    <w:rsid w:val="008C6B53"/>
    <w:rsid w:val="008C6B8C"/>
    <w:rsid w:val="008E40AE"/>
    <w:rsid w:val="008F7807"/>
    <w:rsid w:val="00903F70"/>
    <w:rsid w:val="009043A0"/>
    <w:rsid w:val="00911CDD"/>
    <w:rsid w:val="00915576"/>
    <w:rsid w:val="00916277"/>
    <w:rsid w:val="00930272"/>
    <w:rsid w:val="00932685"/>
    <w:rsid w:val="00932DF5"/>
    <w:rsid w:val="00935C7E"/>
    <w:rsid w:val="0094615A"/>
    <w:rsid w:val="00950D16"/>
    <w:rsid w:val="00954292"/>
    <w:rsid w:val="00956BE5"/>
    <w:rsid w:val="009620FF"/>
    <w:rsid w:val="0097133B"/>
    <w:rsid w:val="0097358C"/>
    <w:rsid w:val="00973C24"/>
    <w:rsid w:val="00976D83"/>
    <w:rsid w:val="00976EBF"/>
    <w:rsid w:val="0098118C"/>
    <w:rsid w:val="009925A7"/>
    <w:rsid w:val="00997676"/>
    <w:rsid w:val="009A4233"/>
    <w:rsid w:val="009B39CA"/>
    <w:rsid w:val="009B69BA"/>
    <w:rsid w:val="009C5C97"/>
    <w:rsid w:val="009D0817"/>
    <w:rsid w:val="009D14B2"/>
    <w:rsid w:val="009D77DF"/>
    <w:rsid w:val="009F1E52"/>
    <w:rsid w:val="009F3A22"/>
    <w:rsid w:val="009F3E78"/>
    <w:rsid w:val="009F7FBD"/>
    <w:rsid w:val="00A025DE"/>
    <w:rsid w:val="00A054AD"/>
    <w:rsid w:val="00A1240C"/>
    <w:rsid w:val="00A17301"/>
    <w:rsid w:val="00A346B8"/>
    <w:rsid w:val="00A35B50"/>
    <w:rsid w:val="00A43F70"/>
    <w:rsid w:val="00A468A0"/>
    <w:rsid w:val="00A54F5F"/>
    <w:rsid w:val="00A73CD8"/>
    <w:rsid w:val="00A75143"/>
    <w:rsid w:val="00A806CB"/>
    <w:rsid w:val="00A8293F"/>
    <w:rsid w:val="00A834AB"/>
    <w:rsid w:val="00A851BD"/>
    <w:rsid w:val="00A87E02"/>
    <w:rsid w:val="00A95697"/>
    <w:rsid w:val="00A95C2D"/>
    <w:rsid w:val="00A95E93"/>
    <w:rsid w:val="00AA0156"/>
    <w:rsid w:val="00AA70F7"/>
    <w:rsid w:val="00AB2448"/>
    <w:rsid w:val="00AB4110"/>
    <w:rsid w:val="00AB46FC"/>
    <w:rsid w:val="00AC04C8"/>
    <w:rsid w:val="00AC4D29"/>
    <w:rsid w:val="00AC6820"/>
    <w:rsid w:val="00AD3083"/>
    <w:rsid w:val="00AD5CDE"/>
    <w:rsid w:val="00AD7D96"/>
    <w:rsid w:val="00AE090D"/>
    <w:rsid w:val="00AF077C"/>
    <w:rsid w:val="00AF65D0"/>
    <w:rsid w:val="00AF7524"/>
    <w:rsid w:val="00B13899"/>
    <w:rsid w:val="00B1451F"/>
    <w:rsid w:val="00B16BA8"/>
    <w:rsid w:val="00B2526B"/>
    <w:rsid w:val="00B2653D"/>
    <w:rsid w:val="00B30DE3"/>
    <w:rsid w:val="00B40218"/>
    <w:rsid w:val="00B42D7A"/>
    <w:rsid w:val="00B44D8A"/>
    <w:rsid w:val="00B46CF8"/>
    <w:rsid w:val="00B5767C"/>
    <w:rsid w:val="00B60837"/>
    <w:rsid w:val="00B9030D"/>
    <w:rsid w:val="00B93FBF"/>
    <w:rsid w:val="00BA1120"/>
    <w:rsid w:val="00BA232A"/>
    <w:rsid w:val="00BA26B9"/>
    <w:rsid w:val="00BA2D2D"/>
    <w:rsid w:val="00BA434F"/>
    <w:rsid w:val="00BA5BFD"/>
    <w:rsid w:val="00BA6897"/>
    <w:rsid w:val="00BA7324"/>
    <w:rsid w:val="00BB060B"/>
    <w:rsid w:val="00BB4261"/>
    <w:rsid w:val="00BB4B74"/>
    <w:rsid w:val="00BC61FA"/>
    <w:rsid w:val="00BD7E49"/>
    <w:rsid w:val="00BE45AD"/>
    <w:rsid w:val="00BE7779"/>
    <w:rsid w:val="00C03A64"/>
    <w:rsid w:val="00C12AFB"/>
    <w:rsid w:val="00C17CA1"/>
    <w:rsid w:val="00C231DB"/>
    <w:rsid w:val="00C243F2"/>
    <w:rsid w:val="00C339BD"/>
    <w:rsid w:val="00C364D9"/>
    <w:rsid w:val="00C3709E"/>
    <w:rsid w:val="00C4128A"/>
    <w:rsid w:val="00C473D2"/>
    <w:rsid w:val="00C5476F"/>
    <w:rsid w:val="00C56AEC"/>
    <w:rsid w:val="00C64A24"/>
    <w:rsid w:val="00C8426B"/>
    <w:rsid w:val="00C92357"/>
    <w:rsid w:val="00CA1540"/>
    <w:rsid w:val="00CA32BD"/>
    <w:rsid w:val="00CA6324"/>
    <w:rsid w:val="00CA6DC2"/>
    <w:rsid w:val="00CB2CE1"/>
    <w:rsid w:val="00CB47E7"/>
    <w:rsid w:val="00CB61A5"/>
    <w:rsid w:val="00CD0BC1"/>
    <w:rsid w:val="00CD3CBE"/>
    <w:rsid w:val="00CE0B2A"/>
    <w:rsid w:val="00CE68F2"/>
    <w:rsid w:val="00CF1735"/>
    <w:rsid w:val="00D00489"/>
    <w:rsid w:val="00D02DA3"/>
    <w:rsid w:val="00D05C8E"/>
    <w:rsid w:val="00D20A47"/>
    <w:rsid w:val="00D215F2"/>
    <w:rsid w:val="00D23D68"/>
    <w:rsid w:val="00D259AA"/>
    <w:rsid w:val="00D27387"/>
    <w:rsid w:val="00D36013"/>
    <w:rsid w:val="00D363D3"/>
    <w:rsid w:val="00D41479"/>
    <w:rsid w:val="00D415CB"/>
    <w:rsid w:val="00D4171A"/>
    <w:rsid w:val="00D4518E"/>
    <w:rsid w:val="00D474AA"/>
    <w:rsid w:val="00D51A5B"/>
    <w:rsid w:val="00D62ECC"/>
    <w:rsid w:val="00D63519"/>
    <w:rsid w:val="00D70D1F"/>
    <w:rsid w:val="00D719ED"/>
    <w:rsid w:val="00D84A5C"/>
    <w:rsid w:val="00D85C34"/>
    <w:rsid w:val="00D9063F"/>
    <w:rsid w:val="00D95BE6"/>
    <w:rsid w:val="00DA2AE9"/>
    <w:rsid w:val="00DB19D6"/>
    <w:rsid w:val="00DB254A"/>
    <w:rsid w:val="00DB41D1"/>
    <w:rsid w:val="00DB7E8D"/>
    <w:rsid w:val="00DC2A81"/>
    <w:rsid w:val="00DC2E39"/>
    <w:rsid w:val="00DD077B"/>
    <w:rsid w:val="00DD255B"/>
    <w:rsid w:val="00DD3814"/>
    <w:rsid w:val="00DD4EA1"/>
    <w:rsid w:val="00DD5B54"/>
    <w:rsid w:val="00DE06AA"/>
    <w:rsid w:val="00DE0712"/>
    <w:rsid w:val="00DE4F28"/>
    <w:rsid w:val="00E0071B"/>
    <w:rsid w:val="00E1053D"/>
    <w:rsid w:val="00E14561"/>
    <w:rsid w:val="00E17DFA"/>
    <w:rsid w:val="00E45F2D"/>
    <w:rsid w:val="00E46120"/>
    <w:rsid w:val="00E513F3"/>
    <w:rsid w:val="00E53F67"/>
    <w:rsid w:val="00E61F5A"/>
    <w:rsid w:val="00E65A63"/>
    <w:rsid w:val="00E74457"/>
    <w:rsid w:val="00E75576"/>
    <w:rsid w:val="00E76DAD"/>
    <w:rsid w:val="00E91348"/>
    <w:rsid w:val="00E92236"/>
    <w:rsid w:val="00E969B0"/>
    <w:rsid w:val="00EA3820"/>
    <w:rsid w:val="00EB059B"/>
    <w:rsid w:val="00EB2D49"/>
    <w:rsid w:val="00EB34FF"/>
    <w:rsid w:val="00EB3934"/>
    <w:rsid w:val="00EC1F5D"/>
    <w:rsid w:val="00EC3200"/>
    <w:rsid w:val="00EC5292"/>
    <w:rsid w:val="00EC5374"/>
    <w:rsid w:val="00ED5AA5"/>
    <w:rsid w:val="00ED5DA2"/>
    <w:rsid w:val="00F028D1"/>
    <w:rsid w:val="00F02F00"/>
    <w:rsid w:val="00F04085"/>
    <w:rsid w:val="00F14B9D"/>
    <w:rsid w:val="00F20B3B"/>
    <w:rsid w:val="00F227A6"/>
    <w:rsid w:val="00F228F2"/>
    <w:rsid w:val="00F23482"/>
    <w:rsid w:val="00F2375B"/>
    <w:rsid w:val="00F30B41"/>
    <w:rsid w:val="00F438E7"/>
    <w:rsid w:val="00F44EEE"/>
    <w:rsid w:val="00F47BD5"/>
    <w:rsid w:val="00F50EF9"/>
    <w:rsid w:val="00F52C6B"/>
    <w:rsid w:val="00F54E43"/>
    <w:rsid w:val="00F603F0"/>
    <w:rsid w:val="00F67021"/>
    <w:rsid w:val="00F840DE"/>
    <w:rsid w:val="00FA06F2"/>
    <w:rsid w:val="00FA732B"/>
    <w:rsid w:val="00FB359F"/>
    <w:rsid w:val="00FC0A5B"/>
    <w:rsid w:val="00FC1E3B"/>
    <w:rsid w:val="00FC3995"/>
    <w:rsid w:val="00FC5D5C"/>
    <w:rsid w:val="00FD0F04"/>
    <w:rsid w:val="00FD18B7"/>
    <w:rsid w:val="00FD36A2"/>
    <w:rsid w:val="00FD4E9F"/>
    <w:rsid w:val="00FE21A6"/>
    <w:rsid w:val="00FE3BAD"/>
    <w:rsid w:val="00FF09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D6E37"/>
  <w15:docId w15:val="{2BA89572-ED5A-A749-BE8C-BC51EAD0A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2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071"/>
    <w:pPr>
      <w:ind w:left="720"/>
      <w:contextualSpacing/>
    </w:pPr>
    <w:rPr>
      <w:rFonts w:asciiTheme="minorHAnsi" w:eastAsiaTheme="minorHAnsi" w:hAnsiTheme="minorHAnsi" w:cstheme="minorBidi"/>
      <w:lang w:eastAsia="en-US"/>
    </w:rPr>
  </w:style>
  <w:style w:type="character" w:styleId="Emphasis">
    <w:name w:val="Emphasis"/>
    <w:basedOn w:val="DefaultParagraphFont"/>
    <w:uiPriority w:val="20"/>
    <w:qFormat/>
    <w:rsid w:val="001C41CA"/>
    <w:rPr>
      <w:i/>
      <w:iCs/>
    </w:rPr>
  </w:style>
  <w:style w:type="character" w:styleId="Hyperlink">
    <w:name w:val="Hyperlink"/>
    <w:basedOn w:val="DefaultParagraphFont"/>
    <w:uiPriority w:val="99"/>
    <w:unhideWhenUsed/>
    <w:rsid w:val="00E1053D"/>
    <w:rPr>
      <w:color w:val="0563C1" w:themeColor="hyperlink"/>
      <w:u w:val="single"/>
    </w:rPr>
  </w:style>
  <w:style w:type="character" w:customStyle="1" w:styleId="UnresolvedMention1">
    <w:name w:val="Unresolved Mention1"/>
    <w:basedOn w:val="DefaultParagraphFont"/>
    <w:uiPriority w:val="99"/>
    <w:semiHidden/>
    <w:unhideWhenUsed/>
    <w:rsid w:val="00E1053D"/>
    <w:rPr>
      <w:color w:val="605E5C"/>
      <w:shd w:val="clear" w:color="auto" w:fill="E1DFDD"/>
    </w:rPr>
  </w:style>
  <w:style w:type="paragraph" w:styleId="BalloonText">
    <w:name w:val="Balloon Text"/>
    <w:basedOn w:val="Normal"/>
    <w:link w:val="BalloonTextChar"/>
    <w:uiPriority w:val="99"/>
    <w:semiHidden/>
    <w:unhideWhenUsed/>
    <w:rsid w:val="009F7FBD"/>
    <w:rPr>
      <w:sz w:val="18"/>
      <w:szCs w:val="18"/>
    </w:rPr>
  </w:style>
  <w:style w:type="character" w:customStyle="1" w:styleId="BalloonTextChar">
    <w:name w:val="Balloon Text Char"/>
    <w:basedOn w:val="DefaultParagraphFont"/>
    <w:link w:val="BalloonText"/>
    <w:uiPriority w:val="99"/>
    <w:semiHidden/>
    <w:rsid w:val="009F7FBD"/>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36059A"/>
    <w:rPr>
      <w:sz w:val="16"/>
      <w:szCs w:val="16"/>
    </w:rPr>
  </w:style>
  <w:style w:type="paragraph" w:styleId="CommentText">
    <w:name w:val="annotation text"/>
    <w:basedOn w:val="Normal"/>
    <w:link w:val="CommentTextChar"/>
    <w:uiPriority w:val="99"/>
    <w:semiHidden/>
    <w:unhideWhenUsed/>
    <w:rsid w:val="0036059A"/>
    <w:rPr>
      <w:sz w:val="20"/>
      <w:szCs w:val="20"/>
    </w:rPr>
  </w:style>
  <w:style w:type="character" w:customStyle="1" w:styleId="CommentTextChar">
    <w:name w:val="Comment Text Char"/>
    <w:basedOn w:val="DefaultParagraphFont"/>
    <w:link w:val="CommentText"/>
    <w:uiPriority w:val="99"/>
    <w:semiHidden/>
    <w:rsid w:val="0036059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6059A"/>
    <w:rPr>
      <w:b/>
      <w:bCs/>
    </w:rPr>
  </w:style>
  <w:style w:type="character" w:customStyle="1" w:styleId="CommentSubjectChar">
    <w:name w:val="Comment Subject Char"/>
    <w:basedOn w:val="CommentTextChar"/>
    <w:link w:val="CommentSubject"/>
    <w:uiPriority w:val="99"/>
    <w:semiHidden/>
    <w:rsid w:val="0036059A"/>
    <w:rPr>
      <w:rFonts w:ascii="Times New Roman" w:eastAsia="Times New Roman" w:hAnsi="Times New Roman" w:cs="Times New Roman"/>
      <w:b/>
      <w:bCs/>
      <w:sz w:val="20"/>
      <w:szCs w:val="20"/>
      <w:lang w:eastAsia="en-GB"/>
    </w:rPr>
  </w:style>
  <w:style w:type="paragraph" w:styleId="Revision">
    <w:name w:val="Revision"/>
    <w:hidden/>
    <w:uiPriority w:val="99"/>
    <w:semiHidden/>
    <w:rsid w:val="00576E6D"/>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FC5D5C"/>
  </w:style>
  <w:style w:type="paragraph" w:styleId="Header">
    <w:name w:val="header"/>
    <w:basedOn w:val="Normal"/>
    <w:link w:val="HeaderChar"/>
    <w:uiPriority w:val="99"/>
    <w:unhideWhenUsed/>
    <w:rsid w:val="00604209"/>
    <w:pPr>
      <w:tabs>
        <w:tab w:val="center" w:pos="4680"/>
        <w:tab w:val="right" w:pos="9360"/>
      </w:tabs>
    </w:pPr>
  </w:style>
  <w:style w:type="character" w:customStyle="1" w:styleId="HeaderChar">
    <w:name w:val="Header Char"/>
    <w:basedOn w:val="DefaultParagraphFont"/>
    <w:link w:val="Header"/>
    <w:uiPriority w:val="99"/>
    <w:rsid w:val="00604209"/>
    <w:rPr>
      <w:rFonts w:ascii="Times New Roman" w:eastAsia="Times New Roman" w:hAnsi="Times New Roman" w:cs="Times New Roman"/>
      <w:lang w:eastAsia="en-GB"/>
    </w:rPr>
  </w:style>
  <w:style w:type="paragraph" w:styleId="Footer">
    <w:name w:val="footer"/>
    <w:basedOn w:val="Normal"/>
    <w:link w:val="FooterChar"/>
    <w:uiPriority w:val="99"/>
    <w:unhideWhenUsed/>
    <w:rsid w:val="00604209"/>
    <w:pPr>
      <w:tabs>
        <w:tab w:val="center" w:pos="4680"/>
        <w:tab w:val="right" w:pos="9360"/>
      </w:tabs>
    </w:pPr>
  </w:style>
  <w:style w:type="character" w:customStyle="1" w:styleId="FooterChar">
    <w:name w:val="Footer Char"/>
    <w:basedOn w:val="DefaultParagraphFont"/>
    <w:link w:val="Footer"/>
    <w:uiPriority w:val="99"/>
    <w:rsid w:val="00604209"/>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6042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853170">
      <w:bodyDiv w:val="1"/>
      <w:marLeft w:val="0"/>
      <w:marRight w:val="0"/>
      <w:marTop w:val="0"/>
      <w:marBottom w:val="0"/>
      <w:divBdr>
        <w:top w:val="none" w:sz="0" w:space="0" w:color="auto"/>
        <w:left w:val="none" w:sz="0" w:space="0" w:color="auto"/>
        <w:bottom w:val="none" w:sz="0" w:space="0" w:color="auto"/>
        <w:right w:val="none" w:sz="0" w:space="0" w:color="auto"/>
      </w:divBdr>
    </w:div>
    <w:div w:id="406808028">
      <w:bodyDiv w:val="1"/>
      <w:marLeft w:val="0"/>
      <w:marRight w:val="0"/>
      <w:marTop w:val="0"/>
      <w:marBottom w:val="0"/>
      <w:divBdr>
        <w:top w:val="none" w:sz="0" w:space="0" w:color="auto"/>
        <w:left w:val="none" w:sz="0" w:space="0" w:color="auto"/>
        <w:bottom w:val="none" w:sz="0" w:space="0" w:color="auto"/>
        <w:right w:val="none" w:sz="0" w:space="0" w:color="auto"/>
      </w:divBdr>
    </w:div>
    <w:div w:id="857542914">
      <w:bodyDiv w:val="1"/>
      <w:marLeft w:val="0"/>
      <w:marRight w:val="0"/>
      <w:marTop w:val="0"/>
      <w:marBottom w:val="0"/>
      <w:divBdr>
        <w:top w:val="none" w:sz="0" w:space="0" w:color="auto"/>
        <w:left w:val="none" w:sz="0" w:space="0" w:color="auto"/>
        <w:bottom w:val="none" w:sz="0" w:space="0" w:color="auto"/>
        <w:right w:val="none" w:sz="0" w:space="0" w:color="auto"/>
      </w:divBdr>
    </w:div>
    <w:div w:id="946887611">
      <w:bodyDiv w:val="1"/>
      <w:marLeft w:val="0"/>
      <w:marRight w:val="0"/>
      <w:marTop w:val="0"/>
      <w:marBottom w:val="0"/>
      <w:divBdr>
        <w:top w:val="none" w:sz="0" w:space="0" w:color="auto"/>
        <w:left w:val="none" w:sz="0" w:space="0" w:color="auto"/>
        <w:bottom w:val="none" w:sz="0" w:space="0" w:color="auto"/>
        <w:right w:val="none" w:sz="0" w:space="0" w:color="auto"/>
      </w:divBdr>
    </w:div>
    <w:div w:id="1037269190">
      <w:bodyDiv w:val="1"/>
      <w:marLeft w:val="0"/>
      <w:marRight w:val="0"/>
      <w:marTop w:val="0"/>
      <w:marBottom w:val="0"/>
      <w:divBdr>
        <w:top w:val="none" w:sz="0" w:space="0" w:color="auto"/>
        <w:left w:val="none" w:sz="0" w:space="0" w:color="auto"/>
        <w:bottom w:val="none" w:sz="0" w:space="0" w:color="auto"/>
        <w:right w:val="none" w:sz="0" w:space="0" w:color="auto"/>
      </w:divBdr>
    </w:div>
    <w:div w:id="1069695303">
      <w:bodyDiv w:val="1"/>
      <w:marLeft w:val="0"/>
      <w:marRight w:val="0"/>
      <w:marTop w:val="0"/>
      <w:marBottom w:val="0"/>
      <w:divBdr>
        <w:top w:val="none" w:sz="0" w:space="0" w:color="auto"/>
        <w:left w:val="none" w:sz="0" w:space="0" w:color="auto"/>
        <w:bottom w:val="none" w:sz="0" w:space="0" w:color="auto"/>
        <w:right w:val="none" w:sz="0" w:space="0" w:color="auto"/>
      </w:divBdr>
    </w:div>
    <w:div w:id="1125195090">
      <w:bodyDiv w:val="1"/>
      <w:marLeft w:val="0"/>
      <w:marRight w:val="0"/>
      <w:marTop w:val="0"/>
      <w:marBottom w:val="0"/>
      <w:divBdr>
        <w:top w:val="none" w:sz="0" w:space="0" w:color="auto"/>
        <w:left w:val="none" w:sz="0" w:space="0" w:color="auto"/>
        <w:bottom w:val="none" w:sz="0" w:space="0" w:color="auto"/>
        <w:right w:val="none" w:sz="0" w:space="0" w:color="auto"/>
      </w:divBdr>
    </w:div>
    <w:div w:id="1297416820">
      <w:bodyDiv w:val="1"/>
      <w:marLeft w:val="0"/>
      <w:marRight w:val="0"/>
      <w:marTop w:val="0"/>
      <w:marBottom w:val="0"/>
      <w:divBdr>
        <w:top w:val="none" w:sz="0" w:space="0" w:color="auto"/>
        <w:left w:val="none" w:sz="0" w:space="0" w:color="auto"/>
        <w:bottom w:val="none" w:sz="0" w:space="0" w:color="auto"/>
        <w:right w:val="none" w:sz="0" w:space="0" w:color="auto"/>
      </w:divBdr>
    </w:div>
    <w:div w:id="1403139860">
      <w:bodyDiv w:val="1"/>
      <w:marLeft w:val="0"/>
      <w:marRight w:val="0"/>
      <w:marTop w:val="0"/>
      <w:marBottom w:val="0"/>
      <w:divBdr>
        <w:top w:val="none" w:sz="0" w:space="0" w:color="auto"/>
        <w:left w:val="none" w:sz="0" w:space="0" w:color="auto"/>
        <w:bottom w:val="none" w:sz="0" w:space="0" w:color="auto"/>
        <w:right w:val="none" w:sz="0" w:space="0" w:color="auto"/>
      </w:divBdr>
    </w:div>
    <w:div w:id="1411855817">
      <w:bodyDiv w:val="1"/>
      <w:marLeft w:val="0"/>
      <w:marRight w:val="0"/>
      <w:marTop w:val="0"/>
      <w:marBottom w:val="0"/>
      <w:divBdr>
        <w:top w:val="none" w:sz="0" w:space="0" w:color="auto"/>
        <w:left w:val="none" w:sz="0" w:space="0" w:color="auto"/>
        <w:bottom w:val="none" w:sz="0" w:space="0" w:color="auto"/>
        <w:right w:val="none" w:sz="0" w:space="0" w:color="auto"/>
      </w:divBdr>
    </w:div>
    <w:div w:id="1436631723">
      <w:bodyDiv w:val="1"/>
      <w:marLeft w:val="0"/>
      <w:marRight w:val="0"/>
      <w:marTop w:val="0"/>
      <w:marBottom w:val="0"/>
      <w:divBdr>
        <w:top w:val="none" w:sz="0" w:space="0" w:color="auto"/>
        <w:left w:val="none" w:sz="0" w:space="0" w:color="auto"/>
        <w:bottom w:val="none" w:sz="0" w:space="0" w:color="auto"/>
        <w:right w:val="none" w:sz="0" w:space="0" w:color="auto"/>
      </w:divBdr>
    </w:div>
    <w:div w:id="1443113202">
      <w:bodyDiv w:val="1"/>
      <w:marLeft w:val="0"/>
      <w:marRight w:val="0"/>
      <w:marTop w:val="0"/>
      <w:marBottom w:val="0"/>
      <w:divBdr>
        <w:top w:val="none" w:sz="0" w:space="0" w:color="auto"/>
        <w:left w:val="none" w:sz="0" w:space="0" w:color="auto"/>
        <w:bottom w:val="none" w:sz="0" w:space="0" w:color="auto"/>
        <w:right w:val="none" w:sz="0" w:space="0" w:color="auto"/>
      </w:divBdr>
    </w:div>
    <w:div w:id="1499999131">
      <w:bodyDiv w:val="1"/>
      <w:marLeft w:val="0"/>
      <w:marRight w:val="0"/>
      <w:marTop w:val="0"/>
      <w:marBottom w:val="0"/>
      <w:divBdr>
        <w:top w:val="none" w:sz="0" w:space="0" w:color="auto"/>
        <w:left w:val="none" w:sz="0" w:space="0" w:color="auto"/>
        <w:bottom w:val="none" w:sz="0" w:space="0" w:color="auto"/>
        <w:right w:val="none" w:sz="0" w:space="0" w:color="auto"/>
      </w:divBdr>
    </w:div>
    <w:div w:id="1710104236">
      <w:bodyDiv w:val="1"/>
      <w:marLeft w:val="0"/>
      <w:marRight w:val="0"/>
      <w:marTop w:val="0"/>
      <w:marBottom w:val="0"/>
      <w:divBdr>
        <w:top w:val="none" w:sz="0" w:space="0" w:color="auto"/>
        <w:left w:val="none" w:sz="0" w:space="0" w:color="auto"/>
        <w:bottom w:val="none" w:sz="0" w:space="0" w:color="auto"/>
        <w:right w:val="none" w:sz="0" w:space="0" w:color="auto"/>
      </w:divBdr>
    </w:div>
    <w:div w:id="1784422703">
      <w:bodyDiv w:val="1"/>
      <w:marLeft w:val="0"/>
      <w:marRight w:val="0"/>
      <w:marTop w:val="0"/>
      <w:marBottom w:val="0"/>
      <w:divBdr>
        <w:top w:val="none" w:sz="0" w:space="0" w:color="auto"/>
        <w:left w:val="none" w:sz="0" w:space="0" w:color="auto"/>
        <w:bottom w:val="none" w:sz="0" w:space="0" w:color="auto"/>
        <w:right w:val="none" w:sz="0" w:space="0" w:color="auto"/>
      </w:divBdr>
    </w:div>
    <w:div w:id="1872379399">
      <w:bodyDiv w:val="1"/>
      <w:marLeft w:val="0"/>
      <w:marRight w:val="0"/>
      <w:marTop w:val="0"/>
      <w:marBottom w:val="0"/>
      <w:divBdr>
        <w:top w:val="none" w:sz="0" w:space="0" w:color="auto"/>
        <w:left w:val="none" w:sz="0" w:space="0" w:color="auto"/>
        <w:bottom w:val="none" w:sz="0" w:space="0" w:color="auto"/>
        <w:right w:val="none" w:sz="0" w:space="0" w:color="auto"/>
      </w:divBdr>
    </w:div>
    <w:div w:id="2036812324">
      <w:bodyDiv w:val="1"/>
      <w:marLeft w:val="0"/>
      <w:marRight w:val="0"/>
      <w:marTop w:val="0"/>
      <w:marBottom w:val="0"/>
      <w:divBdr>
        <w:top w:val="none" w:sz="0" w:space="0" w:color="auto"/>
        <w:left w:val="none" w:sz="0" w:space="0" w:color="auto"/>
        <w:bottom w:val="none" w:sz="0" w:space="0" w:color="auto"/>
        <w:right w:val="none" w:sz="0" w:space="0" w:color="auto"/>
      </w:divBdr>
    </w:div>
    <w:div w:id="206355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ie.mckinnon@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82CF3-0C20-3A4C-9865-106233AF1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73429</Words>
  <Characters>418549</Characters>
  <Application>Microsoft Office Word</Application>
  <DocSecurity>0</DocSecurity>
  <Lines>3487</Lines>
  <Paragraphs>981</Paragraphs>
  <ScaleCrop>false</ScaleCrop>
  <HeadingPairs>
    <vt:vector size="2" baseType="variant">
      <vt:variant>
        <vt:lpstr>Title</vt:lpstr>
      </vt:variant>
      <vt:variant>
        <vt:i4>1</vt:i4>
      </vt:variant>
    </vt:vector>
  </HeadingPairs>
  <TitlesOfParts>
    <vt:vector size="1" baseType="lpstr">
      <vt:lpstr/>
    </vt:vector>
  </TitlesOfParts>
  <Company>UCLH</Company>
  <LinksUpToDate>false</LinksUpToDate>
  <CharactersWithSpaces>49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Kinnon, Katie</dc:creator>
  <cp:lastModifiedBy>Cally Tann</cp:lastModifiedBy>
  <cp:revision>2</cp:revision>
  <dcterms:created xsi:type="dcterms:W3CDTF">2020-11-30T20:51:00Z</dcterms:created>
  <dcterms:modified xsi:type="dcterms:W3CDTF">2020-11-3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86e6c7-5c70-379d-bd54-b97ca9139830</vt:lpwstr>
  </property>
  <property fmtid="{D5CDD505-2E9C-101B-9397-08002B2CF9AE}" pid="24" name="Mendeley Citation Style_1">
    <vt:lpwstr>http://www.zotero.org/styles/vancouver</vt:lpwstr>
  </property>
  <property fmtid="{D5CDD505-2E9C-101B-9397-08002B2CF9AE}" pid="25" name="PAPERS2_INFO_01">
    <vt:lpwstr>&lt;info&gt;&lt;style id="http://www.zotero.org/styles/apa"/&gt;&lt;format class="21"/&gt;&lt;count citations="1" publications="1"/&gt;&lt;/info&gt;PAPERS2_INFO_END</vt:lpwstr>
  </property>
</Properties>
</file>